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6B39A7" w14:textId="77777777" w:rsidR="004D609A" w:rsidRPr="00B14E56" w:rsidRDefault="008418E7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b/>
          <w:color w:val="000000" w:themeColor="text1"/>
        </w:rPr>
      </w:pPr>
      <w:r w:rsidRPr="00B14E56">
        <w:rPr>
          <w:rFonts w:asciiTheme="minorHAnsi" w:hAnsiTheme="minorHAnsi" w:cstheme="minorHAnsi"/>
          <w:b/>
          <w:bCs/>
          <w:color w:val="000000" w:themeColor="text1"/>
        </w:rPr>
        <w:t>TITLE:</w:t>
      </w:r>
      <w:r w:rsidRPr="00B14E56">
        <w:rPr>
          <w:rFonts w:asciiTheme="minorHAnsi" w:hAnsiTheme="minorHAnsi" w:cstheme="minorHAnsi"/>
          <w:color w:val="000000" w:themeColor="text1"/>
        </w:rPr>
        <w:t xml:space="preserve"> </w:t>
      </w:r>
    </w:p>
    <w:p w14:paraId="138F858D" w14:textId="02E36598" w:rsidR="00FF03EE" w:rsidRPr="00B14E56" w:rsidRDefault="00FF03EE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Hybrid Microdrive System with </w:t>
      </w:r>
      <w:r w:rsidR="00767A09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Recoverable </w:t>
      </w:r>
      <w:r w:rsidR="0023213D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Opto</w:t>
      </w:r>
      <w:r w:rsidR="0023213D" w:rsidRPr="00B14E56">
        <w:rPr>
          <w:rFonts w:asciiTheme="minorHAnsi" w:hAnsiTheme="minorHAnsi" w:cstheme="minorHAnsi"/>
          <w:color w:val="000000" w:themeColor="text1"/>
          <w:lang w:eastAsia="ja-JP"/>
        </w:rPr>
        <w:t>-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Silicon Probe and Tetrode for Dual-Site High Density Recording in Freely</w:t>
      </w:r>
      <w:r w:rsidR="00965B23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Moving Mice</w:t>
      </w:r>
      <w:r w:rsidR="00961E4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</w:p>
    <w:p w14:paraId="04032973" w14:textId="77777777" w:rsidR="008418E7" w:rsidRPr="00B14E56" w:rsidRDefault="008418E7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b/>
          <w:bCs/>
          <w:color w:val="000000" w:themeColor="text1"/>
        </w:rPr>
      </w:pPr>
    </w:p>
    <w:p w14:paraId="0859CF3D" w14:textId="77777777" w:rsidR="008418E7" w:rsidRPr="00B14E56" w:rsidRDefault="008418E7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  <w:r w:rsidRPr="00B14E56">
        <w:rPr>
          <w:rFonts w:asciiTheme="minorHAnsi" w:hAnsiTheme="minorHAnsi" w:cstheme="minorHAnsi"/>
          <w:b/>
          <w:bCs/>
          <w:color w:val="000000" w:themeColor="text1"/>
        </w:rPr>
        <w:t xml:space="preserve">AUTHORS &amp; AFFILIATIONS: </w:t>
      </w:r>
    </w:p>
    <w:p w14:paraId="786FFBF2" w14:textId="5041F9F8" w:rsidR="008418E7" w:rsidRPr="00B14E56" w:rsidRDefault="008418E7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proofErr w:type="spellStart"/>
      <w:r w:rsidRPr="00B14E56">
        <w:rPr>
          <w:rFonts w:asciiTheme="minorHAnsi" w:hAnsiTheme="minorHAnsi" w:cstheme="minorHAnsi"/>
          <w:color w:val="000000" w:themeColor="text1"/>
        </w:rPr>
        <w:t>Hisayuki</w:t>
      </w:r>
      <w:proofErr w:type="spellEnd"/>
      <w:r w:rsidRPr="00B14E56">
        <w:rPr>
          <w:rFonts w:asciiTheme="minorHAnsi" w:hAnsiTheme="minorHAnsi" w:cstheme="minorHAnsi"/>
          <w:color w:val="000000" w:themeColor="text1"/>
        </w:rPr>
        <w:t xml:space="preserve"> Osanai</w:t>
      </w:r>
      <w:r w:rsidRPr="004F1A47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B14E56">
        <w:rPr>
          <w:rFonts w:asciiTheme="minorHAnsi" w:hAnsiTheme="minorHAnsi" w:cstheme="minorHAnsi"/>
          <w:color w:val="000000" w:themeColor="text1"/>
        </w:rPr>
        <w:t xml:space="preserve">, </w:t>
      </w:r>
      <w:r w:rsidR="00FF03EE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Takashi Kitamura</w:t>
      </w:r>
      <w:r w:rsidR="00FF03EE" w:rsidRPr="004F1A47">
        <w:rPr>
          <w:rFonts w:asciiTheme="minorHAnsi" w:hAnsiTheme="minorHAnsi" w:cstheme="minorHAnsi"/>
          <w:color w:val="000000" w:themeColor="text1"/>
          <w:vertAlign w:val="superscript"/>
          <w:lang w:eastAsia="ja-JP"/>
        </w:rPr>
        <w:t>1</w:t>
      </w:r>
      <w:r w:rsidR="00717FA5" w:rsidRPr="004F1A47">
        <w:rPr>
          <w:rFonts w:asciiTheme="minorHAnsi" w:hAnsiTheme="minorHAnsi" w:cstheme="minorHAnsi"/>
          <w:color w:val="000000" w:themeColor="text1"/>
          <w:vertAlign w:val="superscript"/>
          <w:lang w:eastAsia="ja-JP"/>
        </w:rPr>
        <w:t>,2</w:t>
      </w:r>
      <w:r w:rsidR="00965B23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FF03EE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</w:rPr>
        <w:t>Jun Yamamoto</w:t>
      </w:r>
      <w:r w:rsidRPr="004F1A47">
        <w:rPr>
          <w:rFonts w:asciiTheme="minorHAnsi" w:hAnsiTheme="minorHAnsi" w:cstheme="minorHAnsi"/>
          <w:color w:val="000000" w:themeColor="text1"/>
          <w:vertAlign w:val="superscript"/>
        </w:rPr>
        <w:t>1</w:t>
      </w:r>
    </w:p>
    <w:p w14:paraId="0F1B32E3" w14:textId="77777777" w:rsidR="00965B23" w:rsidRDefault="00965B23" w:rsidP="00BB582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vertAlign w:val="superscript"/>
        </w:rPr>
      </w:pPr>
    </w:p>
    <w:p w14:paraId="7B217A3B" w14:textId="67FC3FAB" w:rsidR="00717FA5" w:rsidRPr="00B14E56" w:rsidRDefault="008418E7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4F1A47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717FA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Department of Psychiatry, </w:t>
      </w:r>
      <w:r w:rsidR="00652D85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The </w:t>
      </w:r>
      <w:r w:rsidR="00717FA5" w:rsidRPr="00B14E56">
        <w:rPr>
          <w:rFonts w:asciiTheme="minorHAnsi" w:hAnsiTheme="minorHAnsi" w:cstheme="minorHAnsi"/>
          <w:color w:val="000000" w:themeColor="text1"/>
          <w:lang w:eastAsia="ja-JP"/>
        </w:rPr>
        <w:t>University of Texas Southwestern Medical Center, Dallas, TX, USA</w:t>
      </w:r>
    </w:p>
    <w:p w14:paraId="4E5B2B6F" w14:textId="1055C829" w:rsidR="00717FA5" w:rsidRPr="00B14E56" w:rsidRDefault="00717FA5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4F1A47">
        <w:rPr>
          <w:rFonts w:asciiTheme="minorHAnsi" w:hAnsiTheme="minorHAnsi" w:cstheme="minorHAnsi"/>
          <w:color w:val="000000" w:themeColor="text1"/>
          <w:vertAlign w:val="superscript"/>
          <w:lang w:eastAsia="ja-JP"/>
        </w:rPr>
        <w:t>2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Department of Neuroscience, </w:t>
      </w:r>
      <w:r w:rsidR="00652D85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The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University of Texas Southwestern Medical Center, Dallas, TX, USA</w:t>
      </w:r>
    </w:p>
    <w:p w14:paraId="2C21F84F" w14:textId="77777777" w:rsidR="00965B23" w:rsidRDefault="00965B23" w:rsidP="00BB582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506455D2" w14:textId="1EC5FA03" w:rsidR="00965B23" w:rsidRPr="004F1A47" w:rsidRDefault="00FF03EE" w:rsidP="00BB5827">
      <w:pPr>
        <w:kinsoku w:val="0"/>
        <w:overflowPunct w:val="0"/>
        <w:snapToGrid w:val="0"/>
        <w:jc w:val="left"/>
        <w:rPr>
          <w:rFonts w:asciiTheme="minorHAnsi" w:hAnsiTheme="minorHAnsi" w:cstheme="minorHAnsi"/>
          <w:b/>
          <w:color w:val="000000" w:themeColor="text1"/>
        </w:rPr>
      </w:pPr>
      <w:r w:rsidRPr="004F1A47">
        <w:rPr>
          <w:rFonts w:asciiTheme="minorHAnsi" w:hAnsiTheme="minorHAnsi" w:cstheme="minorHAnsi"/>
          <w:b/>
          <w:color w:val="000000" w:themeColor="text1"/>
        </w:rPr>
        <w:t xml:space="preserve">Corresponding </w:t>
      </w:r>
      <w:r w:rsidR="008418E7" w:rsidRPr="004F1A47">
        <w:rPr>
          <w:rFonts w:asciiTheme="minorHAnsi" w:hAnsiTheme="minorHAnsi" w:cstheme="minorHAnsi"/>
          <w:b/>
          <w:color w:val="000000" w:themeColor="text1"/>
        </w:rPr>
        <w:t xml:space="preserve">Author: </w:t>
      </w:r>
    </w:p>
    <w:p w14:paraId="1A9E20DC" w14:textId="642FFCE3" w:rsidR="008418E7" w:rsidRPr="00B14E56" w:rsidRDefault="008418E7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  <w:r w:rsidRPr="00B14E56">
        <w:rPr>
          <w:rFonts w:asciiTheme="minorHAnsi" w:hAnsiTheme="minorHAnsi" w:cstheme="minorHAnsi"/>
          <w:color w:val="000000" w:themeColor="text1"/>
        </w:rPr>
        <w:t>Jun Yamamoto</w:t>
      </w:r>
      <w:r w:rsidR="00965B23" w:rsidRPr="00965B23">
        <w:t xml:space="preserve"> </w:t>
      </w:r>
      <w:r w:rsidR="00965B23">
        <w:tab/>
      </w:r>
      <w:r w:rsidR="00965B23">
        <w:tab/>
        <w:t>(</w:t>
      </w:r>
      <w:r w:rsidR="00965B23" w:rsidRPr="00965B23">
        <w:rPr>
          <w:rFonts w:asciiTheme="minorHAnsi" w:hAnsiTheme="minorHAnsi" w:cstheme="minorHAnsi"/>
          <w:color w:val="000000" w:themeColor="text1"/>
        </w:rPr>
        <w:t>Jun.Yamamoto@UTSouthwestern.edu</w:t>
      </w:r>
      <w:r w:rsidR="00965B23">
        <w:rPr>
          <w:rFonts w:asciiTheme="minorHAnsi" w:hAnsiTheme="minorHAnsi" w:cstheme="minorHAnsi"/>
          <w:color w:val="000000" w:themeColor="text1"/>
        </w:rPr>
        <w:t>)</w:t>
      </w:r>
    </w:p>
    <w:p w14:paraId="3B84C4DF" w14:textId="77777777" w:rsidR="00965B23" w:rsidRDefault="00965B23" w:rsidP="00BB582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</w:p>
    <w:p w14:paraId="292648D8" w14:textId="216F97F8" w:rsidR="00965B23" w:rsidRPr="004F1A47" w:rsidRDefault="008418E7" w:rsidP="00BB5827">
      <w:pPr>
        <w:kinsoku w:val="0"/>
        <w:overflowPunct w:val="0"/>
        <w:snapToGrid w:val="0"/>
        <w:jc w:val="left"/>
        <w:rPr>
          <w:rFonts w:asciiTheme="minorHAnsi" w:hAnsiTheme="minorHAnsi" w:cstheme="minorHAnsi"/>
          <w:b/>
          <w:color w:val="000000" w:themeColor="text1"/>
        </w:rPr>
      </w:pPr>
      <w:r w:rsidRPr="004F1A47">
        <w:rPr>
          <w:rFonts w:asciiTheme="minorHAnsi" w:hAnsiTheme="minorHAnsi" w:cstheme="minorHAnsi"/>
          <w:b/>
          <w:color w:val="000000" w:themeColor="text1"/>
        </w:rPr>
        <w:t>Email Address</w:t>
      </w:r>
      <w:r w:rsidR="00965B23" w:rsidRPr="004F1A47">
        <w:rPr>
          <w:rFonts w:asciiTheme="minorHAnsi" w:hAnsiTheme="minorHAnsi" w:cstheme="minorHAnsi"/>
          <w:b/>
          <w:color w:val="000000" w:themeColor="text1"/>
        </w:rPr>
        <w:t>es of Co-authors</w:t>
      </w:r>
      <w:r w:rsidRPr="004F1A47">
        <w:rPr>
          <w:rFonts w:asciiTheme="minorHAnsi" w:hAnsiTheme="minorHAnsi" w:cstheme="minorHAnsi"/>
          <w:b/>
          <w:color w:val="000000" w:themeColor="text1"/>
        </w:rPr>
        <w:t xml:space="preserve">: </w:t>
      </w:r>
    </w:p>
    <w:p w14:paraId="3F5F621A" w14:textId="3CE3D516" w:rsidR="00991F80" w:rsidRPr="00B14E56" w:rsidRDefault="00965B23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  <w:proofErr w:type="spellStart"/>
      <w:r>
        <w:rPr>
          <w:rFonts w:asciiTheme="minorHAnsi" w:hAnsiTheme="minorHAnsi" w:cstheme="minorHAnsi"/>
          <w:color w:val="000000" w:themeColor="text1"/>
        </w:rPr>
        <w:t>Hisayuki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>
        <w:rPr>
          <w:rFonts w:asciiTheme="minorHAnsi" w:hAnsiTheme="minorHAnsi" w:cstheme="minorHAnsi"/>
          <w:color w:val="000000" w:themeColor="text1"/>
        </w:rPr>
        <w:t>Osanai</w:t>
      </w:r>
      <w:proofErr w:type="spellEnd"/>
      <w:r>
        <w:rPr>
          <w:rFonts w:asciiTheme="minorHAnsi" w:hAnsiTheme="minorHAnsi" w:cstheme="minorHAnsi"/>
          <w:color w:val="000000" w:themeColor="text1"/>
        </w:rPr>
        <w:tab/>
      </w:r>
      <w:r>
        <w:rPr>
          <w:rFonts w:asciiTheme="minorHAnsi" w:hAnsiTheme="minorHAnsi" w:cstheme="minorHAnsi"/>
          <w:color w:val="000000" w:themeColor="text1"/>
        </w:rPr>
        <w:tab/>
        <w:t>(</w:t>
      </w:r>
      <w:r w:rsidR="00C47490" w:rsidRPr="00B14E56">
        <w:rPr>
          <w:rFonts w:asciiTheme="minorHAnsi" w:hAnsiTheme="minorHAnsi" w:cstheme="minorHAnsi"/>
          <w:color w:val="000000" w:themeColor="text1"/>
        </w:rPr>
        <w:t>Hisayuki.Osanai@UTSouthwestern.edu</w:t>
      </w:r>
      <w:r>
        <w:rPr>
          <w:rFonts w:asciiTheme="minorHAnsi" w:hAnsiTheme="minorHAnsi" w:cstheme="minorHAnsi"/>
          <w:color w:val="000000" w:themeColor="text1"/>
        </w:rPr>
        <w:t>)</w:t>
      </w:r>
    </w:p>
    <w:p w14:paraId="4943528A" w14:textId="0B7292D3" w:rsidR="00991F80" w:rsidRPr="00B14E56" w:rsidRDefault="00965B23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Takashi Kitamura</w:t>
      </w:r>
      <w:r>
        <w:rPr>
          <w:rFonts w:asciiTheme="minorHAnsi" w:hAnsiTheme="minorHAnsi" w:cstheme="minorHAnsi"/>
          <w:color w:val="000000" w:themeColor="text1"/>
        </w:rPr>
        <w:tab/>
      </w:r>
      <w:r>
        <w:rPr>
          <w:rFonts w:asciiTheme="minorHAnsi" w:hAnsiTheme="minorHAnsi" w:cstheme="minorHAnsi"/>
          <w:color w:val="000000" w:themeColor="text1"/>
        </w:rPr>
        <w:tab/>
        <w:t>(</w:t>
      </w:r>
      <w:r w:rsidR="00C47490" w:rsidRPr="00B14E56">
        <w:rPr>
          <w:rFonts w:asciiTheme="minorHAnsi" w:hAnsiTheme="minorHAnsi" w:cstheme="minorHAnsi"/>
          <w:color w:val="000000" w:themeColor="text1"/>
        </w:rPr>
        <w:t>Takashi.Kitamura@UTSouthwestern.edu</w:t>
      </w:r>
      <w:r>
        <w:rPr>
          <w:rFonts w:asciiTheme="minorHAnsi" w:hAnsiTheme="minorHAnsi" w:cstheme="minorHAnsi"/>
          <w:color w:val="000000" w:themeColor="text1"/>
        </w:rPr>
        <w:t>)</w:t>
      </w:r>
      <w:r w:rsidR="00C47490" w:rsidRPr="00B14E56">
        <w:rPr>
          <w:rFonts w:asciiTheme="minorHAnsi" w:hAnsiTheme="minorHAnsi" w:cstheme="minorHAnsi"/>
          <w:color w:val="000000" w:themeColor="text1"/>
        </w:rPr>
        <w:t xml:space="preserve"> </w:t>
      </w:r>
    </w:p>
    <w:p w14:paraId="5A565207" w14:textId="77777777" w:rsidR="008418E7" w:rsidRPr="00B14E56" w:rsidRDefault="008418E7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bCs/>
          <w:color w:val="000000" w:themeColor="text1"/>
        </w:rPr>
      </w:pPr>
    </w:p>
    <w:p w14:paraId="3C95CFC7" w14:textId="77777777" w:rsidR="008418E7" w:rsidRPr="00B14E56" w:rsidRDefault="008418E7" w:rsidP="004F1A47">
      <w:pPr>
        <w:pStyle w:val="NormalWeb"/>
        <w:kinsoku w:val="0"/>
        <w:overflowPunct w:val="0"/>
        <w:snapToGrid w:val="0"/>
        <w:spacing w:before="0" w:beforeAutospacing="0" w:after="0" w:afterAutospacing="0"/>
        <w:jc w:val="left"/>
        <w:rPr>
          <w:rFonts w:asciiTheme="minorHAnsi" w:hAnsiTheme="minorHAnsi" w:cstheme="minorHAnsi"/>
          <w:color w:val="000000" w:themeColor="text1"/>
        </w:rPr>
      </w:pPr>
      <w:r w:rsidRPr="00B14E56">
        <w:rPr>
          <w:rFonts w:asciiTheme="minorHAnsi" w:hAnsiTheme="minorHAnsi" w:cstheme="minorHAnsi"/>
          <w:b/>
          <w:bCs/>
          <w:color w:val="000000" w:themeColor="text1"/>
        </w:rPr>
        <w:t>KEYWORDS:</w:t>
      </w:r>
    </w:p>
    <w:p w14:paraId="5A50DB16" w14:textId="0E38D99F" w:rsidR="008418E7" w:rsidRPr="00B14E56" w:rsidRDefault="00BB5827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>
        <w:rPr>
          <w:rFonts w:asciiTheme="minorHAnsi" w:hAnsiTheme="minorHAnsi" w:cstheme="minorHAnsi"/>
          <w:color w:val="000000" w:themeColor="text1"/>
          <w:lang w:eastAsia="ja-JP"/>
        </w:rPr>
        <w:t>i</w:t>
      </w:r>
      <w:r w:rsidR="006A5A74" w:rsidRPr="004F1A47">
        <w:rPr>
          <w:rFonts w:asciiTheme="minorHAnsi" w:hAnsiTheme="minorHAnsi" w:cstheme="minorHAnsi"/>
          <w:color w:val="000000" w:themeColor="text1"/>
        </w:rPr>
        <w:t>n vivo</w:t>
      </w:r>
      <w:r w:rsidR="003C4344" w:rsidRPr="00B14E56">
        <w:rPr>
          <w:rFonts w:asciiTheme="minorHAnsi" w:hAnsiTheme="minorHAnsi" w:cstheme="minorHAnsi"/>
          <w:color w:val="000000" w:themeColor="text1"/>
        </w:rPr>
        <w:t xml:space="preserve"> electrophysiology</w:t>
      </w:r>
      <w:r w:rsidR="003C434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, </w:t>
      </w:r>
      <w:r w:rsidR="0076226C" w:rsidRPr="00B14E56">
        <w:rPr>
          <w:rFonts w:asciiTheme="minorHAnsi" w:hAnsiTheme="minorHAnsi" w:cstheme="minorHAnsi"/>
          <w:color w:val="000000" w:themeColor="text1"/>
        </w:rPr>
        <w:t xml:space="preserve">chronic recording, </w:t>
      </w:r>
      <w:r w:rsidR="00767A09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hybrid</w:t>
      </w:r>
      <w:r w:rsidR="00767A09" w:rsidRPr="00B14E56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017826" w:rsidRPr="00B14E56">
        <w:rPr>
          <w:rFonts w:asciiTheme="minorHAnsi" w:hAnsiTheme="minorHAnsi" w:cstheme="minorHAnsi"/>
          <w:color w:val="000000" w:themeColor="text1"/>
        </w:rPr>
        <w:t>microdrive</w:t>
      </w:r>
      <w:proofErr w:type="spellEnd"/>
      <w:r w:rsidR="003C434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array</w:t>
      </w:r>
      <w:r w:rsidR="00017826" w:rsidRPr="00B14E56">
        <w:rPr>
          <w:rFonts w:asciiTheme="minorHAnsi" w:hAnsiTheme="minorHAnsi" w:cstheme="minorHAnsi"/>
          <w:color w:val="000000" w:themeColor="text1"/>
        </w:rPr>
        <w:t xml:space="preserve">, </w:t>
      </w:r>
      <w:r w:rsidR="0076226C" w:rsidRPr="00B14E56">
        <w:rPr>
          <w:rFonts w:asciiTheme="minorHAnsi" w:hAnsiTheme="minorHAnsi" w:cstheme="minorHAnsi"/>
          <w:color w:val="000000" w:themeColor="text1"/>
        </w:rPr>
        <w:t xml:space="preserve">tetrode, </w:t>
      </w:r>
      <w:r w:rsidR="005E53C7" w:rsidRPr="00B14E56">
        <w:rPr>
          <w:rFonts w:asciiTheme="minorHAnsi" w:hAnsiTheme="minorHAnsi" w:cstheme="minorHAnsi"/>
          <w:color w:val="000000" w:themeColor="text1"/>
        </w:rPr>
        <w:t>recoverable opto-</w:t>
      </w:r>
      <w:r w:rsidR="0076226C" w:rsidRPr="00B14E56">
        <w:rPr>
          <w:rFonts w:asciiTheme="minorHAnsi" w:hAnsiTheme="minorHAnsi" w:cstheme="minorHAnsi"/>
          <w:color w:val="000000" w:themeColor="text1"/>
        </w:rPr>
        <w:t>silicon probe, optogenetics</w:t>
      </w:r>
      <w:r w:rsidR="00017826" w:rsidRPr="00B14E56">
        <w:rPr>
          <w:rFonts w:asciiTheme="minorHAnsi" w:hAnsiTheme="minorHAnsi" w:cstheme="minorHAnsi"/>
          <w:color w:val="000000" w:themeColor="text1"/>
          <w:lang w:eastAsia="ja-JP"/>
        </w:rPr>
        <w:t>, multisite recording</w:t>
      </w:r>
      <w:r w:rsidR="003C434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, </w:t>
      </w:r>
      <w:r w:rsidR="003C4344" w:rsidRPr="00B14E56">
        <w:rPr>
          <w:rFonts w:asciiTheme="minorHAnsi" w:hAnsiTheme="minorHAnsi" w:cstheme="minorHAnsi"/>
          <w:color w:val="000000" w:themeColor="text1"/>
        </w:rPr>
        <w:t>freely moving mice</w:t>
      </w:r>
      <w:r w:rsidR="00562041" w:rsidRPr="00B14E56">
        <w:rPr>
          <w:rFonts w:asciiTheme="minorHAnsi" w:hAnsiTheme="minorHAnsi" w:cstheme="minorHAnsi"/>
          <w:color w:val="000000" w:themeColor="text1"/>
        </w:rPr>
        <w:t>, single unit, local field potential</w:t>
      </w:r>
      <w:r w:rsidR="005E53C7" w:rsidRPr="00B14E56">
        <w:rPr>
          <w:rFonts w:asciiTheme="minorHAnsi" w:hAnsiTheme="minorHAnsi" w:cstheme="minorHAnsi"/>
          <w:color w:val="000000" w:themeColor="text1"/>
        </w:rPr>
        <w:t>, dorsal hippocampus CA1, dorsal medial entorhinal cortex</w:t>
      </w:r>
      <w:r w:rsidR="003C4344" w:rsidRPr="00B14E56">
        <w:rPr>
          <w:rFonts w:asciiTheme="minorHAnsi" w:hAnsiTheme="minorHAnsi" w:cstheme="minorHAnsi"/>
          <w:color w:val="000000" w:themeColor="text1"/>
        </w:rPr>
        <w:t xml:space="preserve"> </w:t>
      </w:r>
    </w:p>
    <w:p w14:paraId="6AF1B401" w14:textId="77777777" w:rsidR="008418E7" w:rsidRPr="00B14E56" w:rsidRDefault="008418E7" w:rsidP="004F1A47">
      <w:pPr>
        <w:pStyle w:val="NormalWeb"/>
        <w:kinsoku w:val="0"/>
        <w:overflowPunct w:val="0"/>
        <w:snapToGrid w:val="0"/>
        <w:spacing w:before="0" w:beforeAutospacing="0" w:after="0" w:afterAutospacing="0"/>
        <w:jc w:val="left"/>
        <w:rPr>
          <w:rFonts w:asciiTheme="minorHAnsi" w:hAnsiTheme="minorHAnsi" w:cstheme="minorHAnsi"/>
          <w:color w:val="000000" w:themeColor="text1"/>
        </w:rPr>
      </w:pPr>
    </w:p>
    <w:p w14:paraId="55938279" w14:textId="36016634" w:rsidR="00DD1B74" w:rsidRPr="00B14E56" w:rsidRDefault="00BB5827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b/>
          <w:bCs/>
          <w:color w:val="000000" w:themeColor="text1"/>
        </w:rPr>
        <w:t>SUMMARY</w:t>
      </w:r>
      <w:r w:rsidR="008418E7" w:rsidRPr="00B14E56">
        <w:rPr>
          <w:rFonts w:asciiTheme="minorHAnsi" w:hAnsiTheme="minorHAnsi" w:cstheme="minorHAnsi"/>
          <w:b/>
          <w:bCs/>
          <w:color w:val="000000" w:themeColor="text1"/>
        </w:rPr>
        <w:t>:</w:t>
      </w:r>
    </w:p>
    <w:p w14:paraId="17013C64" w14:textId="74176D46" w:rsidR="008418E7" w:rsidRPr="00B14E56" w:rsidRDefault="00DD1B74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bookmarkStart w:id="0" w:name="_Hlk3821238"/>
      <w:r w:rsidRPr="00B14E56">
        <w:rPr>
          <w:rFonts w:asciiTheme="minorHAnsi" w:hAnsiTheme="minorHAnsi" w:cstheme="minorHAnsi"/>
          <w:color w:val="000000" w:themeColor="text1"/>
        </w:rPr>
        <w:t xml:space="preserve">This protocol describes the </w:t>
      </w:r>
      <w:r w:rsidR="00E507F7" w:rsidRPr="00B14E56">
        <w:rPr>
          <w:rFonts w:asciiTheme="minorHAnsi" w:hAnsiTheme="minorHAnsi" w:cstheme="minorHAnsi"/>
          <w:color w:val="000000" w:themeColor="text1"/>
        </w:rPr>
        <w:t>construction</w:t>
      </w:r>
      <w:r w:rsidRPr="00B14E56">
        <w:rPr>
          <w:rFonts w:asciiTheme="minorHAnsi" w:hAnsiTheme="minorHAnsi" w:cstheme="minorHAnsi"/>
          <w:color w:val="000000" w:themeColor="text1"/>
        </w:rPr>
        <w:t xml:space="preserve"> of </w:t>
      </w:r>
      <w:r w:rsidR="00E507F7" w:rsidRPr="00B14E56">
        <w:rPr>
          <w:rFonts w:asciiTheme="minorHAnsi" w:hAnsiTheme="minorHAnsi" w:cstheme="minorHAnsi"/>
          <w:color w:val="000000" w:themeColor="text1"/>
        </w:rPr>
        <w:t xml:space="preserve">a </w:t>
      </w:r>
      <w:r w:rsidRPr="00B14E56">
        <w:rPr>
          <w:rFonts w:asciiTheme="minorHAnsi" w:hAnsiTheme="minorHAnsi" w:cstheme="minorHAnsi"/>
          <w:color w:val="000000" w:themeColor="text1"/>
        </w:rPr>
        <w:t xml:space="preserve">hybrid </w:t>
      </w:r>
      <w:proofErr w:type="spellStart"/>
      <w:r w:rsidRPr="00B14E56">
        <w:rPr>
          <w:rFonts w:asciiTheme="minorHAnsi" w:hAnsiTheme="minorHAnsi" w:cstheme="minorHAnsi"/>
          <w:color w:val="000000" w:themeColor="text1"/>
        </w:rPr>
        <w:t>microdrive</w:t>
      </w:r>
      <w:proofErr w:type="spellEnd"/>
      <w:r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FF03EE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array </w:t>
      </w:r>
      <w:r w:rsidR="00BD566F">
        <w:rPr>
          <w:rFonts w:asciiTheme="minorHAnsi" w:hAnsiTheme="minorHAnsi" w:cstheme="minorHAnsi"/>
          <w:color w:val="000000" w:themeColor="text1"/>
        </w:rPr>
        <w:t>that</w:t>
      </w:r>
      <w:r w:rsidRPr="00B14E56">
        <w:rPr>
          <w:rFonts w:asciiTheme="minorHAnsi" w:hAnsiTheme="minorHAnsi" w:cstheme="minorHAnsi"/>
          <w:color w:val="000000" w:themeColor="text1"/>
        </w:rPr>
        <w:t xml:space="preserve"> allow</w:t>
      </w:r>
      <w:r w:rsidR="00FF03EE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s</w:t>
      </w:r>
      <w:r w:rsidRPr="00B14E56">
        <w:rPr>
          <w:rFonts w:asciiTheme="minorHAnsi" w:hAnsiTheme="minorHAnsi" w:cstheme="minorHAnsi"/>
          <w:color w:val="000000" w:themeColor="text1"/>
        </w:rPr>
        <w:t xml:space="preserve"> implant</w:t>
      </w:r>
      <w:r w:rsidR="00BD566F">
        <w:rPr>
          <w:rFonts w:asciiTheme="minorHAnsi" w:hAnsiTheme="minorHAnsi" w:cstheme="minorHAnsi"/>
          <w:color w:val="000000" w:themeColor="text1"/>
        </w:rPr>
        <w:t>ation of</w:t>
      </w:r>
      <w:r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E507F7" w:rsidRPr="00B14E56">
        <w:rPr>
          <w:rFonts w:asciiTheme="minorHAnsi" w:hAnsiTheme="minorHAnsi" w:cstheme="minorHAnsi"/>
          <w:color w:val="000000" w:themeColor="text1"/>
        </w:rPr>
        <w:t xml:space="preserve">nine independently adjustable </w:t>
      </w:r>
      <w:r w:rsidRPr="00B14E56">
        <w:rPr>
          <w:rFonts w:asciiTheme="minorHAnsi" w:hAnsiTheme="minorHAnsi" w:cstheme="minorHAnsi"/>
          <w:color w:val="000000" w:themeColor="text1"/>
        </w:rPr>
        <w:t xml:space="preserve">tetrodes and </w:t>
      </w:r>
      <w:r w:rsidR="00E507F7" w:rsidRPr="00B14E56">
        <w:rPr>
          <w:rFonts w:asciiTheme="minorHAnsi" w:hAnsiTheme="minorHAnsi" w:cstheme="minorHAnsi"/>
          <w:color w:val="000000" w:themeColor="text1"/>
        </w:rPr>
        <w:t>one adjustable</w:t>
      </w:r>
      <w:r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FF03EE" w:rsidRPr="00B14E56">
        <w:rPr>
          <w:rFonts w:asciiTheme="minorHAnsi" w:hAnsiTheme="minorHAnsi" w:cstheme="minorHAnsi"/>
          <w:color w:val="000000" w:themeColor="text1"/>
        </w:rPr>
        <w:t>opt</w:t>
      </w:r>
      <w:r w:rsidR="0023213D" w:rsidRPr="00B14E56">
        <w:rPr>
          <w:rFonts w:asciiTheme="minorHAnsi" w:hAnsiTheme="minorHAnsi" w:cstheme="minorHAnsi"/>
          <w:color w:val="000000" w:themeColor="text1"/>
        </w:rPr>
        <w:t>o</w:t>
      </w:r>
      <w:r w:rsidR="00FF03EE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-silicon probe</w:t>
      </w:r>
      <w:r w:rsidR="00FF03EE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E507F7" w:rsidRPr="00B14E56">
        <w:rPr>
          <w:rFonts w:asciiTheme="minorHAnsi" w:hAnsiTheme="minorHAnsi" w:cstheme="minorHAnsi"/>
          <w:color w:val="000000" w:themeColor="text1"/>
        </w:rPr>
        <w:t>in</w:t>
      </w:r>
      <w:r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FF03EE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two</w:t>
      </w:r>
      <w:r w:rsidR="00FF03EE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</w:rPr>
        <w:t>brain regions</w:t>
      </w:r>
      <w:r w:rsidR="00E507F7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FF03EE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in</w:t>
      </w:r>
      <w:r w:rsidR="00FF03EE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BD566F">
        <w:rPr>
          <w:rFonts w:asciiTheme="minorHAnsi" w:hAnsiTheme="minorHAnsi" w:cstheme="minorHAnsi" w:hint="eastAsia"/>
          <w:color w:val="000000" w:themeColor="text1"/>
          <w:lang w:eastAsia="ja-JP"/>
        </w:rPr>
        <w:t>freely moving</w:t>
      </w:r>
      <w:r w:rsidR="00FF03EE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E507F7" w:rsidRPr="00B14E56">
        <w:rPr>
          <w:rFonts w:asciiTheme="minorHAnsi" w:hAnsiTheme="minorHAnsi" w:cstheme="minorHAnsi"/>
          <w:color w:val="000000" w:themeColor="text1"/>
        </w:rPr>
        <w:t>mice</w:t>
      </w:r>
      <w:r w:rsidRPr="00B14E56">
        <w:rPr>
          <w:rFonts w:asciiTheme="minorHAnsi" w:hAnsiTheme="minorHAnsi" w:cstheme="minorHAnsi"/>
          <w:color w:val="000000" w:themeColor="text1"/>
        </w:rPr>
        <w:t>.</w:t>
      </w:r>
      <w:r w:rsidR="00727D17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BD566F">
        <w:rPr>
          <w:rFonts w:asciiTheme="minorHAnsi" w:hAnsiTheme="minorHAnsi" w:cstheme="minorHAnsi"/>
          <w:color w:val="000000" w:themeColor="text1"/>
        </w:rPr>
        <w:t>A</w:t>
      </w:r>
      <w:r w:rsidR="00727D17" w:rsidRPr="00B14E56">
        <w:rPr>
          <w:rFonts w:asciiTheme="minorHAnsi" w:hAnsiTheme="minorHAnsi" w:cstheme="minorHAnsi"/>
          <w:color w:val="000000" w:themeColor="text1"/>
        </w:rPr>
        <w:t>lso demonstrate</w:t>
      </w:r>
      <w:r w:rsidR="00BD566F">
        <w:rPr>
          <w:rFonts w:asciiTheme="minorHAnsi" w:hAnsiTheme="minorHAnsi" w:cstheme="minorHAnsi"/>
          <w:color w:val="000000" w:themeColor="text1"/>
        </w:rPr>
        <w:t>d is</w:t>
      </w:r>
      <w:r w:rsidR="00727D17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BD566F">
        <w:rPr>
          <w:rFonts w:asciiTheme="minorHAnsi" w:hAnsiTheme="minorHAnsi" w:cstheme="minorHAnsi"/>
          <w:color w:val="000000" w:themeColor="text1"/>
          <w:lang w:eastAsia="ja-JP"/>
        </w:rPr>
        <w:t>a method for</w:t>
      </w:r>
      <w:r w:rsidR="00FF03EE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5B511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safely </w:t>
      </w:r>
      <w:r w:rsidR="00FF03EE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recovering </w:t>
      </w:r>
      <w:r w:rsidR="00B13682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and reusing </w:t>
      </w:r>
      <w:r w:rsidR="00FF03EE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the opto-silicon probe for multiple </w:t>
      </w:r>
      <w:r w:rsidR="00BD566F">
        <w:rPr>
          <w:rFonts w:asciiTheme="minorHAnsi" w:hAnsiTheme="minorHAnsi" w:cstheme="minorHAnsi"/>
          <w:color w:val="000000" w:themeColor="text1"/>
          <w:lang w:eastAsia="ja-JP"/>
        </w:rPr>
        <w:t>purposes</w:t>
      </w:r>
      <w:r w:rsidR="00FF03EE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.</w:t>
      </w:r>
      <w:bookmarkEnd w:id="0"/>
      <w:r w:rsidR="005B511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</w:p>
    <w:p w14:paraId="25769967" w14:textId="77777777" w:rsidR="00E507F7" w:rsidRPr="00B14E56" w:rsidRDefault="00E507F7" w:rsidP="004F1A47">
      <w:pPr>
        <w:kinsoku w:val="0"/>
        <w:overflowPunct w:val="0"/>
        <w:snapToGrid w:val="0"/>
        <w:jc w:val="left"/>
        <w:rPr>
          <w:rFonts w:ascii="Century" w:hAnsi="Century" w:cstheme="minorHAnsi"/>
          <w:color w:val="000000" w:themeColor="text1"/>
        </w:rPr>
      </w:pPr>
    </w:p>
    <w:p w14:paraId="51E7CC6C" w14:textId="41C801A7" w:rsidR="00727D17" w:rsidRPr="00B14E56" w:rsidRDefault="008418E7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  <w:r w:rsidRPr="00B14E56">
        <w:rPr>
          <w:rFonts w:asciiTheme="minorHAnsi" w:hAnsiTheme="minorHAnsi" w:cstheme="minorHAnsi"/>
          <w:b/>
          <w:bCs/>
          <w:color w:val="000000" w:themeColor="text1"/>
        </w:rPr>
        <w:t>ABSTRACT:</w:t>
      </w:r>
    </w:p>
    <w:p w14:paraId="449A3A6E" w14:textId="5AB06FF8" w:rsidR="00F363DD" w:rsidRPr="00B14E56" w:rsidRDefault="008873FE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green"/>
          <w:lang w:eastAsia="ja-JP"/>
        </w:rPr>
      </w:pPr>
      <w:bookmarkStart w:id="1" w:name="_Hlk3820116"/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M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ulti</w:t>
      </w:r>
      <w:r w:rsidR="00BD566F">
        <w:rPr>
          <w:rFonts w:asciiTheme="minorHAnsi" w:hAnsiTheme="minorHAnsi" w:cstheme="minorHAnsi"/>
          <w:color w:val="000000" w:themeColor="text1"/>
          <w:lang w:eastAsia="ja-JP"/>
        </w:rPr>
        <w:t>-</w:t>
      </w:r>
      <w:r w:rsidR="00B13682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regional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B13682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neural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recording</w:t>
      </w:r>
      <w:r w:rsidR="008E7D49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s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B13682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can provide</w:t>
      </w:r>
      <w:r w:rsidR="008E7D49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crucial information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o understand</w:t>
      </w:r>
      <w:r w:rsidR="00BD566F">
        <w:rPr>
          <w:rFonts w:asciiTheme="minorHAnsi" w:hAnsiTheme="minorHAnsi" w:cstheme="minorHAnsi"/>
          <w:color w:val="000000" w:themeColor="text1"/>
          <w:lang w:eastAsia="ja-JP"/>
        </w:rPr>
        <w:t>ing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1F6D22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fine-timescale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interaction</w:t>
      </w:r>
      <w:r w:rsidR="00BD566F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between multiple brain regions. However, conventional </w:t>
      </w:r>
      <w:proofErr w:type="spellStart"/>
      <w:r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1F6D22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designs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B77272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often </w:t>
      </w:r>
      <w:r w:rsidR="00BD566F">
        <w:rPr>
          <w:rFonts w:asciiTheme="minorHAnsi" w:hAnsiTheme="minorHAnsi" w:cstheme="minorHAnsi"/>
          <w:color w:val="000000" w:themeColor="text1"/>
          <w:lang w:eastAsia="ja-JP"/>
        </w:rPr>
        <w:t xml:space="preserve">only </w:t>
      </w:r>
      <w:r w:rsidR="00B77272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allow </w:t>
      </w:r>
      <w:r w:rsidR="00003C09" w:rsidRPr="00B14E56">
        <w:rPr>
          <w:rFonts w:asciiTheme="minorHAnsi" w:hAnsiTheme="minorHAnsi" w:cstheme="minorHAnsi"/>
          <w:color w:val="000000" w:themeColor="text1"/>
          <w:lang w:eastAsia="ja-JP"/>
        </w:rPr>
        <w:t>use of</w:t>
      </w:r>
      <w:r w:rsidR="00003C09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B77272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one ty</w:t>
      </w:r>
      <w:r w:rsidR="00B77272" w:rsidRPr="00B14E56">
        <w:rPr>
          <w:rFonts w:asciiTheme="minorHAnsi" w:hAnsiTheme="minorHAnsi" w:cstheme="minorHAnsi"/>
          <w:color w:val="000000" w:themeColor="text1"/>
          <w:lang w:eastAsia="ja-JP"/>
        </w:rPr>
        <w:t>pe of electrode to record from</w:t>
      </w:r>
      <w:r w:rsidR="00767A0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ingle or</w:t>
      </w:r>
      <w:r w:rsidR="00B7727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multiple regions</w:t>
      </w:r>
      <w:r w:rsidR="0046318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, </w:t>
      </w:r>
      <w:r w:rsidR="00B77272" w:rsidRPr="00B14E56">
        <w:rPr>
          <w:rFonts w:asciiTheme="minorHAnsi" w:hAnsiTheme="minorHAnsi" w:cstheme="minorHAnsi"/>
          <w:color w:val="000000" w:themeColor="text1"/>
          <w:lang w:eastAsia="ja-JP"/>
        </w:rPr>
        <w:t>limit</w:t>
      </w:r>
      <w:r w:rsidR="00562041" w:rsidRPr="00B14E56">
        <w:rPr>
          <w:rFonts w:asciiTheme="minorHAnsi" w:hAnsiTheme="minorHAnsi" w:cstheme="minorHAnsi"/>
          <w:color w:val="000000" w:themeColor="text1"/>
          <w:lang w:eastAsia="ja-JP"/>
        </w:rPr>
        <w:t>ing the</w:t>
      </w:r>
      <w:r w:rsidR="00F9533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893006" w:rsidRPr="00B14E56">
        <w:rPr>
          <w:rFonts w:asciiTheme="minorHAnsi" w:hAnsiTheme="minorHAnsi" w:cstheme="minorHAnsi"/>
          <w:color w:val="000000" w:themeColor="text1"/>
          <w:lang w:eastAsia="ja-JP"/>
        </w:rPr>
        <w:t>yield of single-unit</w:t>
      </w:r>
      <w:r w:rsidR="005A03A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r</w:t>
      </w:r>
      <w:r w:rsidR="0089300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B1368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depth </w:t>
      </w:r>
      <w:r w:rsidR="00B77272" w:rsidRPr="00B14E56">
        <w:rPr>
          <w:rFonts w:asciiTheme="minorHAnsi" w:hAnsiTheme="minorHAnsi" w:cstheme="minorHAnsi"/>
          <w:color w:val="000000" w:themeColor="text1"/>
          <w:lang w:eastAsia="ja-JP"/>
        </w:rPr>
        <w:t>profil</w:t>
      </w:r>
      <w:r w:rsidR="00767A09" w:rsidRPr="00B14E56">
        <w:rPr>
          <w:rFonts w:asciiTheme="minorHAnsi" w:hAnsiTheme="minorHAnsi" w:cstheme="minorHAnsi"/>
          <w:color w:val="000000" w:themeColor="text1"/>
          <w:lang w:eastAsia="ja-JP"/>
        </w:rPr>
        <w:t>e</w:t>
      </w:r>
      <w:r w:rsidR="00B7727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FA024C" w:rsidRPr="00B14E56">
        <w:rPr>
          <w:rFonts w:asciiTheme="minorHAnsi" w:hAnsiTheme="minorHAnsi" w:cstheme="minorHAnsi"/>
          <w:color w:val="000000" w:themeColor="text1"/>
          <w:lang w:eastAsia="ja-JP"/>
        </w:rPr>
        <w:t>recordings</w:t>
      </w:r>
      <w:r w:rsidR="005A03AD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FA024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264096" w:rsidRPr="00B14E56">
        <w:rPr>
          <w:rFonts w:asciiTheme="minorHAnsi" w:hAnsiTheme="minorHAnsi" w:cstheme="minorHAnsi"/>
          <w:color w:val="000000" w:themeColor="text1"/>
          <w:lang w:eastAsia="ja-JP"/>
        </w:rPr>
        <w:t>It also</w:t>
      </w:r>
      <w:r w:rsidR="0056204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ften</w:t>
      </w:r>
      <w:r w:rsidR="0026409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limit</w:t>
      </w:r>
      <w:r w:rsidR="00463187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26409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ability to </w:t>
      </w:r>
      <w:r w:rsidR="00B13682" w:rsidRPr="00B14E56">
        <w:rPr>
          <w:rFonts w:asciiTheme="minorHAnsi" w:hAnsiTheme="minorHAnsi" w:cstheme="minorHAnsi"/>
          <w:color w:val="000000" w:themeColor="text1"/>
          <w:lang w:eastAsia="ja-JP"/>
        </w:rPr>
        <w:t>combin</w:t>
      </w:r>
      <w:r w:rsidR="00264096" w:rsidRPr="00B14E56">
        <w:rPr>
          <w:rFonts w:asciiTheme="minorHAnsi" w:hAnsiTheme="minorHAnsi" w:cstheme="minorHAnsi"/>
          <w:color w:val="000000" w:themeColor="text1"/>
          <w:lang w:eastAsia="ja-JP"/>
        </w:rPr>
        <w:t>e electrode recordings</w:t>
      </w:r>
      <w:r w:rsidR="00B1368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with </w:t>
      </w:r>
      <w:r w:rsidR="0089300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optogenetic </w:t>
      </w:r>
      <w:r w:rsidR="00B77272" w:rsidRPr="00B14E56">
        <w:rPr>
          <w:rFonts w:asciiTheme="minorHAnsi" w:hAnsiTheme="minorHAnsi" w:cstheme="minorHAnsi"/>
          <w:color w:val="000000" w:themeColor="text1"/>
          <w:lang w:eastAsia="ja-JP"/>
        </w:rPr>
        <w:t>tools</w:t>
      </w:r>
      <w:r w:rsidR="00FA024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o target</w:t>
      </w:r>
      <w:r w:rsidR="0089300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pathway and/or cell type specific </w:t>
      </w:r>
      <w:r w:rsidR="00FA024C" w:rsidRPr="00B14E56">
        <w:rPr>
          <w:rFonts w:asciiTheme="minorHAnsi" w:hAnsiTheme="minorHAnsi" w:cstheme="minorHAnsi"/>
          <w:color w:val="000000" w:themeColor="text1"/>
          <w:lang w:eastAsia="ja-JP"/>
        </w:rPr>
        <w:t>activity</w:t>
      </w:r>
      <w:r w:rsidR="0089300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BD566F">
        <w:rPr>
          <w:rFonts w:asciiTheme="minorHAnsi" w:hAnsiTheme="minorHAnsi" w:cstheme="minorHAnsi"/>
          <w:color w:val="000000" w:themeColor="text1"/>
          <w:lang w:eastAsia="ja-JP"/>
        </w:rPr>
        <w:t>P</w:t>
      </w:r>
      <w:r w:rsidR="00665B64" w:rsidRPr="00B14E56">
        <w:rPr>
          <w:rFonts w:asciiTheme="minorHAnsi" w:hAnsiTheme="minorHAnsi" w:cstheme="minorHAnsi"/>
          <w:color w:val="000000" w:themeColor="text1"/>
          <w:lang w:eastAsia="ja-JP"/>
        </w:rPr>
        <w:t>resent</w:t>
      </w:r>
      <w:r w:rsidR="00BD566F">
        <w:rPr>
          <w:rFonts w:asciiTheme="minorHAnsi" w:hAnsiTheme="minorHAnsi" w:cstheme="minorHAnsi"/>
          <w:color w:val="000000" w:themeColor="text1"/>
          <w:lang w:eastAsia="ja-JP"/>
        </w:rPr>
        <w:t>ed here is</w:t>
      </w:r>
      <w:r w:rsidR="00665B6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48596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 </w:t>
      </w:r>
      <w:r w:rsidR="00CB283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hybrid </w:t>
      </w:r>
      <w:proofErr w:type="spellStart"/>
      <w:r w:rsidR="00CB2835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CB283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48596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rray </w:t>
      </w:r>
      <w:r w:rsidR="00C6698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for </w:t>
      </w:r>
      <w:r w:rsidR="00BD566F">
        <w:rPr>
          <w:rFonts w:asciiTheme="minorHAnsi" w:hAnsiTheme="minorHAnsi" w:cstheme="minorHAnsi"/>
          <w:color w:val="000000" w:themeColor="text1"/>
          <w:lang w:eastAsia="ja-JP"/>
        </w:rPr>
        <w:t>freely moving</w:t>
      </w:r>
      <w:r w:rsidR="0048596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C6698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mice </w:t>
      </w:r>
      <w:r w:rsidR="00B1368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o optimize yield </w:t>
      </w:r>
      <w:r w:rsidR="00CB283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nd </w:t>
      </w:r>
      <w:r w:rsidR="00BD566F">
        <w:rPr>
          <w:rFonts w:asciiTheme="minorHAnsi" w:hAnsiTheme="minorHAnsi" w:cstheme="minorHAnsi"/>
          <w:color w:val="000000" w:themeColor="text1"/>
          <w:lang w:eastAsia="ja-JP"/>
        </w:rPr>
        <w:t xml:space="preserve">a </w:t>
      </w:r>
      <w:r w:rsidR="00CB2835" w:rsidRPr="00B14E56">
        <w:rPr>
          <w:rFonts w:asciiTheme="minorHAnsi" w:hAnsiTheme="minorHAnsi" w:cstheme="minorHAnsi"/>
          <w:color w:val="000000" w:themeColor="text1"/>
          <w:lang w:eastAsia="ja-JP"/>
        </w:rPr>
        <w:t>descri</w:t>
      </w:r>
      <w:r w:rsidR="00BD566F">
        <w:rPr>
          <w:rFonts w:asciiTheme="minorHAnsi" w:hAnsiTheme="minorHAnsi" w:cstheme="minorHAnsi"/>
          <w:color w:val="000000" w:themeColor="text1"/>
          <w:lang w:eastAsia="ja-JP"/>
        </w:rPr>
        <w:t>ption</w:t>
      </w:r>
      <w:r w:rsidR="00CB283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BD566F">
        <w:rPr>
          <w:rFonts w:asciiTheme="minorHAnsi" w:hAnsiTheme="minorHAnsi" w:cstheme="minorHAnsi"/>
          <w:color w:val="000000" w:themeColor="text1"/>
          <w:lang w:eastAsia="ja-JP"/>
        </w:rPr>
        <w:t xml:space="preserve">of </w:t>
      </w:r>
      <w:r w:rsidR="00C66985" w:rsidRPr="00B14E56">
        <w:rPr>
          <w:rFonts w:asciiTheme="minorHAnsi" w:hAnsiTheme="minorHAnsi" w:cstheme="minorHAnsi"/>
          <w:color w:val="000000" w:themeColor="text1"/>
          <w:lang w:eastAsia="ja-JP"/>
        </w:rPr>
        <w:t>its</w:t>
      </w:r>
      <w:r w:rsidR="00CB283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abrication</w:t>
      </w:r>
      <w:r w:rsidR="0048596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nd </w:t>
      </w:r>
      <w:r w:rsidR="0048596D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reuse of the </w:t>
      </w:r>
      <w:proofErr w:type="spellStart"/>
      <w:r w:rsidR="0048596D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microdrive</w:t>
      </w:r>
      <w:proofErr w:type="spellEnd"/>
      <w:r w:rsidR="0048596D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array</w:t>
      </w:r>
      <w:r w:rsidR="00CB283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6204EB" w:rsidRPr="00B14E56">
        <w:rPr>
          <w:rFonts w:asciiTheme="minorHAnsi" w:hAnsiTheme="minorHAnsi" w:cstheme="minorHAnsi"/>
          <w:color w:val="000000" w:themeColor="text1"/>
          <w:lang w:eastAsia="ja-JP"/>
        </w:rPr>
        <w:t>The current design</w:t>
      </w:r>
      <w:r w:rsidR="0048596D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B13682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employs</w:t>
      </w:r>
      <w:r w:rsidR="00B1368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CB2835" w:rsidRPr="00B14E56">
        <w:rPr>
          <w:rFonts w:asciiTheme="minorHAnsi" w:hAnsiTheme="minorHAnsi" w:cstheme="minorHAnsi"/>
          <w:color w:val="000000" w:themeColor="text1"/>
        </w:rPr>
        <w:t>nine tetrode</w:t>
      </w:r>
      <w:r w:rsidR="00B13682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s</w:t>
      </w:r>
      <w:r w:rsidR="00CB2835" w:rsidRPr="00B14E56">
        <w:rPr>
          <w:rFonts w:asciiTheme="minorHAnsi" w:hAnsiTheme="minorHAnsi" w:cstheme="minorHAnsi"/>
          <w:color w:val="000000" w:themeColor="text1"/>
        </w:rPr>
        <w:t xml:space="preserve"> and one </w:t>
      </w:r>
      <w:r w:rsidR="00145A93" w:rsidRPr="00B14E56">
        <w:rPr>
          <w:rFonts w:asciiTheme="minorHAnsi" w:hAnsiTheme="minorHAnsi" w:cstheme="minorHAnsi"/>
          <w:color w:val="000000" w:themeColor="text1"/>
          <w:lang w:eastAsia="ja-JP"/>
        </w:rPr>
        <w:t>opto-</w:t>
      </w:r>
      <w:r w:rsidR="00CB2835" w:rsidRPr="00B14E56">
        <w:rPr>
          <w:rFonts w:asciiTheme="minorHAnsi" w:hAnsiTheme="minorHAnsi" w:cstheme="minorHAnsi"/>
          <w:color w:val="000000" w:themeColor="text1"/>
        </w:rPr>
        <w:t>silicon</w:t>
      </w:r>
      <w:r w:rsidR="00BC097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CB2835" w:rsidRPr="00B14E56">
        <w:rPr>
          <w:rFonts w:asciiTheme="minorHAnsi" w:hAnsiTheme="minorHAnsi" w:cstheme="minorHAnsi"/>
          <w:color w:val="000000" w:themeColor="text1"/>
        </w:rPr>
        <w:t xml:space="preserve">probe implanted in </w:t>
      </w:r>
      <w:r w:rsidR="00CB2835" w:rsidRPr="00B14E56">
        <w:rPr>
          <w:rFonts w:asciiTheme="minorHAnsi" w:hAnsiTheme="minorHAnsi" w:cstheme="minorHAnsi"/>
          <w:color w:val="000000" w:themeColor="text1"/>
          <w:lang w:eastAsia="ja-JP"/>
        </w:rPr>
        <w:t>two different brain areas simultaneously</w:t>
      </w:r>
      <w:r w:rsidR="00B13682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in </w:t>
      </w:r>
      <w:r w:rsidR="00BD566F">
        <w:rPr>
          <w:rFonts w:asciiTheme="minorHAnsi" w:hAnsiTheme="minorHAnsi" w:cstheme="minorHAnsi" w:hint="eastAsia"/>
          <w:color w:val="000000" w:themeColor="text1"/>
          <w:lang w:eastAsia="ja-JP"/>
        </w:rPr>
        <w:t>freely moving</w:t>
      </w:r>
      <w:r w:rsidR="00B13682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mice</w:t>
      </w:r>
      <w:r w:rsidR="00CB2835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CB2835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CB283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tetrodes and the </w:t>
      </w:r>
      <w:r w:rsidR="0048596D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opto</w:t>
      </w:r>
      <w:r w:rsidR="00145A93" w:rsidRPr="00B14E56">
        <w:rPr>
          <w:rFonts w:asciiTheme="minorHAnsi" w:hAnsiTheme="minorHAnsi" w:cstheme="minorHAnsi"/>
          <w:color w:val="000000" w:themeColor="text1"/>
          <w:lang w:eastAsia="ja-JP"/>
        </w:rPr>
        <w:t>-</w:t>
      </w:r>
      <w:r w:rsidR="00CB2835" w:rsidRPr="00B14E56">
        <w:rPr>
          <w:rFonts w:asciiTheme="minorHAnsi" w:hAnsiTheme="minorHAnsi" w:cstheme="minorHAnsi"/>
          <w:color w:val="000000" w:themeColor="text1"/>
          <w:lang w:eastAsia="ja-JP"/>
        </w:rPr>
        <w:t>silicon</w:t>
      </w:r>
      <w:r w:rsidR="00BC097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CB283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probe are </w:t>
      </w:r>
      <w:r w:rsidR="00CB2835" w:rsidRPr="00B14E56">
        <w:rPr>
          <w:rFonts w:asciiTheme="minorHAnsi" w:hAnsiTheme="minorHAnsi" w:cstheme="minorHAnsi"/>
          <w:color w:val="000000" w:themeColor="text1"/>
        </w:rPr>
        <w:t xml:space="preserve">independently adjustable along </w:t>
      </w:r>
      <w:r w:rsidR="006917A5" w:rsidRPr="00B14E56">
        <w:rPr>
          <w:rFonts w:asciiTheme="minorHAnsi" w:hAnsiTheme="minorHAnsi" w:cstheme="minorHAnsi"/>
          <w:color w:val="000000" w:themeColor="text1"/>
        </w:rPr>
        <w:t xml:space="preserve">the </w:t>
      </w:r>
      <w:r w:rsidR="00CB283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dorsoventral </w:t>
      </w:r>
      <w:r w:rsidR="006917A5" w:rsidRPr="00B14E56">
        <w:rPr>
          <w:rFonts w:asciiTheme="minorHAnsi" w:hAnsiTheme="minorHAnsi" w:cstheme="minorHAnsi"/>
          <w:color w:val="000000" w:themeColor="text1"/>
          <w:lang w:eastAsia="ja-JP"/>
        </w:rPr>
        <w:t>a</w:t>
      </w:r>
      <w:r w:rsidR="00E83866" w:rsidRPr="00B14E56">
        <w:rPr>
          <w:rFonts w:asciiTheme="minorHAnsi" w:hAnsiTheme="minorHAnsi" w:cstheme="minorHAnsi"/>
          <w:color w:val="000000" w:themeColor="text1"/>
          <w:lang w:eastAsia="ja-JP"/>
        </w:rPr>
        <w:t>xis</w:t>
      </w:r>
      <w:r w:rsidR="006917A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CB2835" w:rsidRPr="00B14E56">
        <w:rPr>
          <w:rFonts w:asciiTheme="minorHAnsi" w:hAnsiTheme="minorHAnsi" w:cstheme="minorHAnsi"/>
          <w:color w:val="000000" w:themeColor="text1"/>
          <w:lang w:eastAsia="ja-JP"/>
        </w:rPr>
        <w:t>in the brain</w:t>
      </w:r>
      <w:r w:rsidR="00CB2835" w:rsidRPr="00B14E56">
        <w:rPr>
          <w:rFonts w:asciiTheme="minorHAnsi" w:hAnsiTheme="minorHAnsi" w:cstheme="minorHAnsi"/>
          <w:color w:val="000000" w:themeColor="text1"/>
        </w:rPr>
        <w:t xml:space="preserve"> to maximize the yield of unit </w:t>
      </w:r>
      <w:r w:rsidR="0048596D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and oscillatory</w:t>
      </w:r>
      <w:r w:rsidR="00B13682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CB2835" w:rsidRPr="00B14E56">
        <w:rPr>
          <w:rFonts w:asciiTheme="minorHAnsi" w:hAnsiTheme="minorHAnsi" w:cstheme="minorHAnsi"/>
          <w:color w:val="000000" w:themeColor="text1"/>
        </w:rPr>
        <w:t xml:space="preserve">activities. </w:t>
      </w:r>
      <w:r w:rsidR="00BD566F">
        <w:rPr>
          <w:rFonts w:asciiTheme="minorHAnsi" w:hAnsiTheme="minorHAnsi" w:cstheme="minorHAnsi"/>
          <w:color w:val="000000" w:themeColor="text1"/>
          <w:lang w:eastAsia="ja-JP"/>
        </w:rPr>
        <w:t>This</w:t>
      </w:r>
      <w:r w:rsidR="0038293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proofErr w:type="spellStart"/>
      <w:r w:rsidR="00382935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A634D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A634DD" w:rsidRPr="00B14E56">
        <w:rPr>
          <w:rFonts w:asciiTheme="minorHAnsi" w:hAnsiTheme="minorHAnsi" w:cstheme="minorHAnsi"/>
          <w:color w:val="000000" w:themeColor="text1"/>
        </w:rPr>
        <w:t>array</w:t>
      </w:r>
      <w:r w:rsidR="0038293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lso </w:t>
      </w:r>
      <w:r w:rsidR="00BC097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incorporates</w:t>
      </w:r>
      <w:r w:rsidR="00BC097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382935" w:rsidRPr="00B14E56">
        <w:rPr>
          <w:rFonts w:asciiTheme="minorHAnsi" w:hAnsiTheme="minorHAnsi" w:cstheme="minorHAnsi"/>
          <w:color w:val="000000" w:themeColor="text1"/>
          <w:lang w:eastAsia="ja-JP"/>
        </w:rPr>
        <w:t>a set</w:t>
      </w:r>
      <w:r w:rsidR="00BD566F">
        <w:rPr>
          <w:rFonts w:asciiTheme="minorHAnsi" w:hAnsiTheme="minorHAnsi" w:cstheme="minorHAnsi"/>
          <w:color w:val="000000" w:themeColor="text1"/>
          <w:lang w:eastAsia="ja-JP"/>
        </w:rPr>
        <w:t>-</w:t>
      </w:r>
      <w:r w:rsidR="0038293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up for </w:t>
      </w:r>
      <w:r w:rsidR="00382935" w:rsidRPr="00B14E56">
        <w:rPr>
          <w:rFonts w:asciiTheme="minorHAnsi" w:hAnsiTheme="minorHAnsi" w:cstheme="minorHAnsi"/>
          <w:color w:val="000000" w:themeColor="text1"/>
        </w:rPr>
        <w:t>light</w:t>
      </w:r>
      <w:r w:rsidR="00E83866" w:rsidRPr="00B14E56">
        <w:rPr>
          <w:rFonts w:asciiTheme="minorHAnsi" w:hAnsiTheme="minorHAnsi" w:cstheme="minorHAnsi"/>
          <w:color w:val="000000" w:themeColor="text1"/>
        </w:rPr>
        <w:t>,</w:t>
      </w:r>
      <w:r w:rsidR="009B0BB9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382935" w:rsidRPr="00B14E56">
        <w:rPr>
          <w:rFonts w:asciiTheme="minorHAnsi" w:hAnsiTheme="minorHAnsi" w:cstheme="minorHAnsi"/>
          <w:color w:val="000000" w:themeColor="text1"/>
        </w:rPr>
        <w:t xml:space="preserve">mediating optogenetic </w:t>
      </w:r>
      <w:r w:rsidR="00BC097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manipulation</w:t>
      </w:r>
      <w:r w:rsidR="00BC097B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382935" w:rsidRPr="00B14E56">
        <w:rPr>
          <w:rFonts w:asciiTheme="minorHAnsi" w:hAnsiTheme="minorHAnsi" w:cstheme="minorHAnsi"/>
          <w:color w:val="000000" w:themeColor="text1"/>
        </w:rPr>
        <w:t xml:space="preserve">to investigate the </w:t>
      </w:r>
      <w:r w:rsidR="00BC097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region</w:t>
      </w:r>
      <w:r w:rsidR="00D9772D" w:rsidRPr="00B14E56">
        <w:rPr>
          <w:rFonts w:asciiTheme="minorHAnsi" w:hAnsiTheme="minorHAnsi" w:cstheme="minorHAnsi"/>
          <w:color w:val="000000" w:themeColor="text1"/>
          <w:lang w:eastAsia="ja-JP"/>
        </w:rPr>
        <w:t>al</w:t>
      </w:r>
      <w:r w:rsidR="00BD566F">
        <w:rPr>
          <w:rFonts w:asciiTheme="minorHAnsi" w:hAnsiTheme="minorHAnsi" w:cstheme="minorHAnsi"/>
          <w:color w:val="000000" w:themeColor="text1"/>
          <w:lang w:eastAsia="ja-JP"/>
        </w:rPr>
        <w:t>-</w:t>
      </w:r>
      <w:r w:rsidR="00BC097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or cell type</w:t>
      </w:r>
      <w:r w:rsidR="00BD566F">
        <w:rPr>
          <w:rFonts w:asciiTheme="minorHAnsi" w:hAnsiTheme="minorHAnsi" w:cstheme="minorHAnsi"/>
          <w:color w:val="000000" w:themeColor="text1"/>
          <w:lang w:eastAsia="ja-JP"/>
        </w:rPr>
        <w:t>-</w:t>
      </w:r>
      <w:r w:rsidR="00BC097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specific </w:t>
      </w:r>
      <w:r w:rsidR="00B13682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responses</w:t>
      </w:r>
      <w:r w:rsidR="00B13682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382935" w:rsidRPr="00B14E56">
        <w:rPr>
          <w:rFonts w:asciiTheme="minorHAnsi" w:hAnsiTheme="minorHAnsi" w:cstheme="minorHAnsi"/>
          <w:color w:val="000000" w:themeColor="text1"/>
        </w:rPr>
        <w:t>and functions of long-</w:t>
      </w:r>
      <w:r w:rsidR="00BC097B" w:rsidRPr="00B14E56">
        <w:rPr>
          <w:rFonts w:asciiTheme="minorHAnsi" w:hAnsiTheme="minorHAnsi" w:cstheme="minorHAnsi"/>
          <w:color w:val="000000" w:themeColor="text1"/>
        </w:rPr>
        <w:t>rang</w:t>
      </w:r>
      <w:r w:rsidR="00BC097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e</w:t>
      </w:r>
      <w:r w:rsidR="00BC097B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382935" w:rsidRPr="00B14E56">
        <w:rPr>
          <w:rFonts w:asciiTheme="minorHAnsi" w:hAnsiTheme="minorHAnsi" w:cstheme="minorHAnsi"/>
          <w:color w:val="000000" w:themeColor="text1"/>
        </w:rPr>
        <w:t xml:space="preserve">neural circuits. </w:t>
      </w:r>
      <w:r w:rsidR="006D4FCC" w:rsidRPr="00B14E56">
        <w:rPr>
          <w:rFonts w:asciiTheme="minorHAnsi" w:hAnsiTheme="minorHAnsi" w:cstheme="minorHAnsi"/>
          <w:color w:val="000000" w:themeColor="text1"/>
        </w:rPr>
        <w:t>In addition, t</w:t>
      </w:r>
      <w:r w:rsidR="00382935" w:rsidRPr="00B14E56">
        <w:rPr>
          <w:rFonts w:asciiTheme="minorHAnsi" w:hAnsiTheme="minorHAnsi" w:cstheme="minorHAnsi"/>
          <w:color w:val="000000" w:themeColor="text1"/>
        </w:rPr>
        <w:t xml:space="preserve">he </w:t>
      </w:r>
      <w:r w:rsidR="00145A9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opto</w:t>
      </w:r>
      <w:r w:rsidR="00145A93" w:rsidRPr="00B14E56">
        <w:rPr>
          <w:rFonts w:asciiTheme="minorHAnsi" w:hAnsiTheme="minorHAnsi" w:cstheme="minorHAnsi"/>
          <w:color w:val="000000" w:themeColor="text1"/>
          <w:lang w:eastAsia="ja-JP"/>
        </w:rPr>
        <w:t>-</w:t>
      </w:r>
      <w:r w:rsidR="00382935" w:rsidRPr="00B14E56">
        <w:rPr>
          <w:rFonts w:asciiTheme="minorHAnsi" w:hAnsiTheme="minorHAnsi" w:cstheme="minorHAnsi"/>
          <w:color w:val="000000" w:themeColor="text1"/>
        </w:rPr>
        <w:t>silicon</w:t>
      </w:r>
      <w:r w:rsidR="00BC097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382935" w:rsidRPr="00B14E56">
        <w:rPr>
          <w:rFonts w:asciiTheme="minorHAnsi" w:hAnsiTheme="minorHAnsi" w:cstheme="minorHAnsi"/>
          <w:color w:val="000000" w:themeColor="text1"/>
        </w:rPr>
        <w:t xml:space="preserve">probe can be </w:t>
      </w:r>
      <w:r w:rsidR="00BC097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safely </w:t>
      </w:r>
      <w:r w:rsidR="00382935" w:rsidRPr="00B14E56">
        <w:rPr>
          <w:rFonts w:asciiTheme="minorHAnsi" w:hAnsiTheme="minorHAnsi" w:cstheme="minorHAnsi"/>
          <w:color w:val="000000" w:themeColor="text1"/>
        </w:rPr>
        <w:lastRenderedPageBreak/>
        <w:t>recovered</w:t>
      </w:r>
      <w:r w:rsidR="006D4FCC" w:rsidRPr="00B14E56">
        <w:rPr>
          <w:rFonts w:asciiTheme="minorHAnsi" w:hAnsiTheme="minorHAnsi" w:cstheme="minorHAnsi"/>
          <w:color w:val="000000" w:themeColor="text1"/>
        </w:rPr>
        <w:t xml:space="preserve"> and reused</w:t>
      </w:r>
      <w:r w:rsidR="00382935" w:rsidRPr="00B14E56">
        <w:rPr>
          <w:rFonts w:asciiTheme="minorHAnsi" w:hAnsiTheme="minorHAnsi" w:cstheme="minorHAnsi"/>
          <w:color w:val="000000" w:themeColor="text1"/>
        </w:rPr>
        <w:t xml:space="preserve"> after each experiment</w:t>
      </w:r>
      <w:r w:rsidR="006D4FCC" w:rsidRPr="00B14E56">
        <w:rPr>
          <w:rFonts w:asciiTheme="minorHAnsi" w:hAnsiTheme="minorHAnsi" w:cstheme="minorHAnsi"/>
          <w:color w:val="000000" w:themeColor="text1"/>
        </w:rPr>
        <w:t xml:space="preserve">. </w:t>
      </w:r>
      <w:r w:rsidR="00C66985" w:rsidRPr="00B14E56">
        <w:rPr>
          <w:rFonts w:asciiTheme="minorHAnsi" w:hAnsiTheme="minorHAnsi" w:cstheme="minorHAnsi"/>
          <w:color w:val="000000" w:themeColor="text1"/>
        </w:rPr>
        <w:t xml:space="preserve">Because the </w:t>
      </w:r>
      <w:proofErr w:type="spellStart"/>
      <w:r w:rsidR="00C66985" w:rsidRPr="00B14E56">
        <w:rPr>
          <w:rFonts w:asciiTheme="minorHAnsi" w:hAnsiTheme="minorHAnsi" w:cstheme="minorHAnsi"/>
          <w:color w:val="000000" w:themeColor="text1"/>
        </w:rPr>
        <w:t>microdrive</w:t>
      </w:r>
      <w:proofErr w:type="spellEnd"/>
      <w:r w:rsidR="00A634DD" w:rsidRPr="00B14E56">
        <w:rPr>
          <w:rFonts w:asciiTheme="minorHAnsi" w:hAnsiTheme="minorHAnsi" w:cstheme="minorHAnsi"/>
          <w:color w:val="000000" w:themeColor="text1"/>
        </w:rPr>
        <w:t xml:space="preserve"> array</w:t>
      </w:r>
      <w:r w:rsidR="00C66985" w:rsidRPr="00B14E56">
        <w:rPr>
          <w:rFonts w:asciiTheme="minorHAnsi" w:hAnsiTheme="minorHAnsi" w:cstheme="minorHAnsi"/>
          <w:color w:val="000000" w:themeColor="text1"/>
        </w:rPr>
        <w:t xml:space="preserve"> consists of 3D-</w:t>
      </w:r>
      <w:r w:rsidR="00D9772D" w:rsidRPr="00B14E56">
        <w:rPr>
          <w:rFonts w:asciiTheme="minorHAnsi" w:hAnsiTheme="minorHAnsi" w:cstheme="minorHAnsi"/>
          <w:color w:val="000000" w:themeColor="text1"/>
        </w:rPr>
        <w:t xml:space="preserve">printed </w:t>
      </w:r>
      <w:r w:rsidR="00C66985" w:rsidRPr="00B14E56">
        <w:rPr>
          <w:rFonts w:asciiTheme="minorHAnsi" w:hAnsiTheme="minorHAnsi" w:cstheme="minorHAnsi"/>
          <w:color w:val="000000" w:themeColor="text1"/>
        </w:rPr>
        <w:t xml:space="preserve">parts, the design of </w:t>
      </w:r>
      <w:proofErr w:type="spellStart"/>
      <w:r w:rsidR="00C66985" w:rsidRPr="00B14E56">
        <w:rPr>
          <w:rFonts w:asciiTheme="minorHAnsi" w:hAnsiTheme="minorHAnsi" w:cstheme="minorHAnsi"/>
          <w:color w:val="000000" w:themeColor="text1"/>
        </w:rPr>
        <w:t>microdrive</w:t>
      </w:r>
      <w:r w:rsidR="00BD566F">
        <w:rPr>
          <w:rFonts w:asciiTheme="minorHAnsi" w:hAnsiTheme="minorHAnsi" w:cstheme="minorHAnsi"/>
          <w:color w:val="000000" w:themeColor="text1"/>
        </w:rPr>
        <w:t>s</w:t>
      </w:r>
      <w:proofErr w:type="spellEnd"/>
      <w:r w:rsidR="00C66985" w:rsidRPr="00B14E56">
        <w:rPr>
          <w:rFonts w:asciiTheme="minorHAnsi" w:hAnsiTheme="minorHAnsi" w:cstheme="minorHAnsi"/>
          <w:color w:val="000000" w:themeColor="text1"/>
        </w:rPr>
        <w:t xml:space="preserve"> can be easily </w:t>
      </w:r>
      <w:r w:rsidR="00BC097B" w:rsidRPr="00B14E56">
        <w:rPr>
          <w:rFonts w:asciiTheme="minorHAnsi" w:hAnsiTheme="minorHAnsi" w:cstheme="minorHAnsi"/>
          <w:color w:val="000000" w:themeColor="text1"/>
          <w:lang w:eastAsia="ja-JP"/>
        </w:rPr>
        <w:t>modified</w:t>
      </w:r>
      <w:r w:rsidR="00BC097B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BC097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to </w:t>
      </w:r>
      <w:r w:rsidR="00BC097B" w:rsidRPr="00B14E56">
        <w:rPr>
          <w:rFonts w:asciiTheme="minorHAnsi" w:hAnsiTheme="minorHAnsi" w:cstheme="minorHAnsi"/>
          <w:color w:val="000000" w:themeColor="text1"/>
          <w:lang w:eastAsia="ja-JP"/>
        </w:rPr>
        <w:t>accommodate</w:t>
      </w:r>
      <w:r w:rsidR="00BC097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various settings</w:t>
      </w:r>
      <w:r w:rsidR="00C66985" w:rsidRPr="00B14E56">
        <w:rPr>
          <w:rFonts w:asciiTheme="minorHAnsi" w:hAnsiTheme="minorHAnsi" w:cstheme="minorHAnsi"/>
          <w:color w:val="000000" w:themeColor="text1"/>
        </w:rPr>
        <w:t xml:space="preserve">. </w:t>
      </w:r>
      <w:r w:rsidR="00BD566F">
        <w:rPr>
          <w:rFonts w:asciiTheme="minorHAnsi" w:hAnsiTheme="minorHAnsi" w:cstheme="minorHAnsi"/>
          <w:color w:val="000000" w:themeColor="text1"/>
          <w:lang w:eastAsia="ja-JP"/>
        </w:rPr>
        <w:t>F</w:t>
      </w:r>
      <w:r w:rsidR="00BC097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irst</w:t>
      </w:r>
      <w:r w:rsidR="00BC097B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C66985" w:rsidRPr="00B14E56">
        <w:rPr>
          <w:rFonts w:asciiTheme="minorHAnsi" w:hAnsiTheme="minorHAnsi" w:cstheme="minorHAnsi"/>
          <w:color w:val="000000" w:themeColor="text1"/>
        </w:rPr>
        <w:t>describe</w:t>
      </w:r>
      <w:r w:rsidR="00BD566F">
        <w:rPr>
          <w:rFonts w:asciiTheme="minorHAnsi" w:hAnsiTheme="minorHAnsi" w:cstheme="minorHAnsi"/>
          <w:color w:val="000000" w:themeColor="text1"/>
        </w:rPr>
        <w:t>d is</w:t>
      </w:r>
      <w:r w:rsidR="00C66985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6204EB" w:rsidRPr="00B14E56">
        <w:rPr>
          <w:rFonts w:asciiTheme="minorHAnsi" w:hAnsiTheme="minorHAnsi" w:cstheme="minorHAnsi"/>
          <w:color w:val="000000" w:themeColor="text1"/>
        </w:rPr>
        <w:t xml:space="preserve">the design of </w:t>
      </w:r>
      <w:r w:rsidR="00BD566F">
        <w:rPr>
          <w:rFonts w:asciiTheme="minorHAnsi" w:hAnsiTheme="minorHAnsi" w:cstheme="minorHAnsi"/>
          <w:color w:val="000000" w:themeColor="text1"/>
        </w:rPr>
        <w:t>the</w:t>
      </w:r>
      <w:r w:rsidR="006204EB" w:rsidRPr="00B14E56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6204EB" w:rsidRPr="00B14E56">
        <w:rPr>
          <w:rFonts w:asciiTheme="minorHAnsi" w:hAnsiTheme="minorHAnsi" w:cstheme="minorHAnsi"/>
          <w:color w:val="000000" w:themeColor="text1"/>
        </w:rPr>
        <w:t>microdrive</w:t>
      </w:r>
      <w:proofErr w:type="spellEnd"/>
      <w:r w:rsidR="006204EB" w:rsidRPr="00B14E56">
        <w:rPr>
          <w:rFonts w:asciiTheme="minorHAnsi" w:hAnsiTheme="minorHAnsi" w:cstheme="minorHAnsi"/>
          <w:color w:val="000000" w:themeColor="text1"/>
        </w:rPr>
        <w:t xml:space="preserve"> array</w:t>
      </w:r>
      <w:r w:rsidR="00BD566F">
        <w:rPr>
          <w:rFonts w:asciiTheme="minorHAnsi" w:hAnsiTheme="minorHAnsi" w:cstheme="minorHAnsi"/>
          <w:color w:val="000000" w:themeColor="text1"/>
        </w:rPr>
        <w:t xml:space="preserve"> and </w:t>
      </w:r>
      <w:r w:rsidR="00C66985" w:rsidRPr="00B14E56">
        <w:rPr>
          <w:rFonts w:asciiTheme="minorHAnsi" w:hAnsiTheme="minorHAnsi" w:cstheme="minorHAnsi"/>
          <w:color w:val="000000" w:themeColor="text1"/>
        </w:rPr>
        <w:t xml:space="preserve">how to attach the optical fiber to </w:t>
      </w:r>
      <w:r w:rsidR="00BD566F">
        <w:rPr>
          <w:rFonts w:asciiTheme="minorHAnsi" w:hAnsiTheme="minorHAnsi" w:cstheme="minorHAnsi"/>
          <w:color w:val="000000" w:themeColor="text1"/>
        </w:rPr>
        <w:t>a</w:t>
      </w:r>
      <w:r w:rsidR="00C66985" w:rsidRPr="00B14E56">
        <w:rPr>
          <w:rFonts w:asciiTheme="minorHAnsi" w:hAnsiTheme="minorHAnsi" w:cstheme="minorHAnsi"/>
          <w:color w:val="000000" w:themeColor="text1"/>
        </w:rPr>
        <w:t xml:space="preserve"> silicon probe for optogenetics experiments</w:t>
      </w:r>
      <w:r w:rsidR="00BD566F">
        <w:rPr>
          <w:rFonts w:asciiTheme="minorHAnsi" w:hAnsiTheme="minorHAnsi" w:cstheme="minorHAnsi"/>
          <w:color w:val="000000" w:themeColor="text1"/>
        </w:rPr>
        <w:t>,</w:t>
      </w:r>
      <w:r w:rsidR="00BC097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followed by</w:t>
      </w:r>
      <w:r w:rsidR="00C66985" w:rsidRPr="00B14E56">
        <w:rPr>
          <w:rFonts w:asciiTheme="minorHAnsi" w:hAnsiTheme="minorHAnsi" w:cstheme="minorHAnsi"/>
          <w:color w:val="000000" w:themeColor="text1"/>
        </w:rPr>
        <w:t xml:space="preserve"> fabricat</w:t>
      </w:r>
      <w:r w:rsidR="00BC097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ion of</w:t>
      </w:r>
      <w:r w:rsidR="00C66985" w:rsidRPr="00B14E56">
        <w:rPr>
          <w:rFonts w:asciiTheme="minorHAnsi" w:hAnsiTheme="minorHAnsi" w:cstheme="minorHAnsi"/>
          <w:color w:val="000000" w:themeColor="text1"/>
        </w:rPr>
        <w:t xml:space="preserve"> the tetrode bundle</w:t>
      </w:r>
      <w:r w:rsidR="002309A5" w:rsidRPr="00B14E56">
        <w:rPr>
          <w:rFonts w:asciiTheme="minorHAnsi" w:hAnsiTheme="minorHAnsi" w:cstheme="minorHAnsi"/>
          <w:color w:val="000000" w:themeColor="text1"/>
        </w:rPr>
        <w:t xml:space="preserve"> and </w:t>
      </w:r>
      <w:r w:rsidR="00AD18C1" w:rsidRPr="00B14E56">
        <w:rPr>
          <w:rFonts w:asciiTheme="minorHAnsi" w:hAnsiTheme="minorHAnsi" w:cstheme="minorHAnsi"/>
          <w:color w:val="000000" w:themeColor="text1"/>
        </w:rPr>
        <w:t>implant</w:t>
      </w:r>
      <w:r w:rsidR="00AD18C1" w:rsidRPr="00B14E56">
        <w:rPr>
          <w:rFonts w:asciiTheme="minorHAnsi" w:hAnsiTheme="minorHAnsi" w:cstheme="minorHAnsi"/>
          <w:color w:val="000000" w:themeColor="text1"/>
          <w:lang w:eastAsia="ja-JP"/>
        </w:rPr>
        <w:t>ation</w:t>
      </w:r>
      <w:r w:rsidR="00DD4CC1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of</w:t>
      </w:r>
      <w:r w:rsidR="002309A5" w:rsidRPr="00B14E56">
        <w:rPr>
          <w:rFonts w:asciiTheme="minorHAnsi" w:hAnsiTheme="minorHAnsi" w:cstheme="minorHAnsi"/>
          <w:color w:val="000000" w:themeColor="text1"/>
        </w:rPr>
        <w:t xml:space="preserve"> the </w:t>
      </w:r>
      <w:r w:rsidR="00DD4CC1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array </w:t>
      </w:r>
      <w:r w:rsidR="008D5201" w:rsidRPr="00B14E56">
        <w:rPr>
          <w:rFonts w:asciiTheme="minorHAnsi" w:hAnsiTheme="minorHAnsi" w:cstheme="minorHAnsi"/>
          <w:color w:val="000000" w:themeColor="text1"/>
          <w:lang w:eastAsia="ja-JP"/>
        </w:rPr>
        <w:t>i</w:t>
      </w:r>
      <w:r w:rsidR="008D5201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n</w:t>
      </w:r>
      <w:r w:rsidR="008D5201" w:rsidRPr="00B14E56">
        <w:rPr>
          <w:rFonts w:asciiTheme="minorHAnsi" w:hAnsiTheme="minorHAnsi" w:cstheme="minorHAnsi"/>
          <w:color w:val="000000" w:themeColor="text1"/>
        </w:rPr>
        <w:t xml:space="preserve">to </w:t>
      </w:r>
      <w:r w:rsidR="00BD566F">
        <w:rPr>
          <w:rFonts w:asciiTheme="minorHAnsi" w:hAnsiTheme="minorHAnsi" w:cstheme="minorHAnsi"/>
          <w:color w:val="000000" w:themeColor="text1"/>
        </w:rPr>
        <w:t>a</w:t>
      </w:r>
      <w:r w:rsidR="002309A5" w:rsidRPr="00B14E56">
        <w:rPr>
          <w:rFonts w:asciiTheme="minorHAnsi" w:hAnsiTheme="minorHAnsi" w:cstheme="minorHAnsi"/>
          <w:color w:val="000000" w:themeColor="text1"/>
        </w:rPr>
        <w:t xml:space="preserve"> mouse brain. The recording of local field potential</w:t>
      </w:r>
      <w:r w:rsidR="00BD566F">
        <w:rPr>
          <w:rFonts w:asciiTheme="minorHAnsi" w:hAnsiTheme="minorHAnsi" w:cstheme="minorHAnsi"/>
          <w:color w:val="000000" w:themeColor="text1"/>
        </w:rPr>
        <w:t>s</w:t>
      </w:r>
      <w:r w:rsidR="002309A5" w:rsidRPr="00B14E56">
        <w:rPr>
          <w:rFonts w:asciiTheme="minorHAnsi" w:hAnsiTheme="minorHAnsi" w:cstheme="minorHAnsi"/>
          <w:color w:val="000000" w:themeColor="text1"/>
        </w:rPr>
        <w:t xml:space="preserve"> and unit spiking </w:t>
      </w:r>
      <w:r w:rsidR="00BD566F">
        <w:rPr>
          <w:rFonts w:asciiTheme="minorHAnsi" w:hAnsiTheme="minorHAnsi" w:cstheme="minorHAnsi"/>
          <w:color w:val="000000" w:themeColor="text1"/>
        </w:rPr>
        <w:t>combined</w:t>
      </w:r>
      <w:r w:rsidR="00BD566F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2309A5" w:rsidRPr="00B14E56">
        <w:rPr>
          <w:rFonts w:asciiTheme="minorHAnsi" w:hAnsiTheme="minorHAnsi" w:cstheme="minorHAnsi"/>
          <w:color w:val="000000" w:themeColor="text1"/>
        </w:rPr>
        <w:t xml:space="preserve">with optogenetic stimulation </w:t>
      </w:r>
      <w:r w:rsidR="00590F7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also </w:t>
      </w:r>
      <w:r w:rsidR="008D5201" w:rsidRPr="00B14E56">
        <w:rPr>
          <w:rFonts w:asciiTheme="minorHAnsi" w:hAnsiTheme="minorHAnsi" w:cstheme="minorHAnsi"/>
          <w:color w:val="000000" w:themeColor="text1"/>
          <w:lang w:eastAsia="ja-JP"/>
        </w:rPr>
        <w:t>demonstrate</w:t>
      </w:r>
      <w:r w:rsidR="008D5201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DD4CC1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feasibility of the </w:t>
      </w:r>
      <w:proofErr w:type="spellStart"/>
      <w:r w:rsidR="00DD4CC1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microdrive</w:t>
      </w:r>
      <w:proofErr w:type="spellEnd"/>
      <w:r w:rsidR="00DD4CC1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array system in </w:t>
      </w:r>
      <w:r w:rsidR="00BD566F">
        <w:rPr>
          <w:rFonts w:asciiTheme="minorHAnsi" w:hAnsiTheme="minorHAnsi" w:cstheme="minorHAnsi" w:hint="eastAsia"/>
          <w:color w:val="000000" w:themeColor="text1"/>
          <w:lang w:eastAsia="ja-JP"/>
        </w:rPr>
        <w:t>freely moving</w:t>
      </w:r>
      <w:r w:rsidR="00DD4CC1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mice</w:t>
      </w:r>
      <w:r w:rsidR="002309A5" w:rsidRPr="00B14E56">
        <w:rPr>
          <w:rFonts w:asciiTheme="minorHAnsi" w:hAnsiTheme="minorHAnsi" w:cstheme="minorHAnsi"/>
          <w:color w:val="000000" w:themeColor="text1"/>
        </w:rPr>
        <w:t>.</w:t>
      </w:r>
      <w:bookmarkEnd w:id="1"/>
      <w:r w:rsidR="00CF2856" w:rsidRPr="00B14E56">
        <w:rPr>
          <w:rFonts w:asciiTheme="minorHAnsi" w:hAnsiTheme="minorHAnsi" w:cstheme="minorHAnsi"/>
          <w:color w:val="000000" w:themeColor="text1"/>
        </w:rPr>
        <w:t xml:space="preserve"> </w:t>
      </w:r>
    </w:p>
    <w:p w14:paraId="4CCB92A1" w14:textId="77777777" w:rsidR="00D92ABF" w:rsidRPr="00B14E56" w:rsidRDefault="00D92ABF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b/>
          <w:color w:val="000000" w:themeColor="text1"/>
          <w:lang w:eastAsia="ja-JP"/>
        </w:rPr>
      </w:pPr>
    </w:p>
    <w:p w14:paraId="38C516E9" w14:textId="632413F4" w:rsidR="008418E7" w:rsidRDefault="008418E7" w:rsidP="00BB582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  <w:r w:rsidRPr="00B14E56">
        <w:rPr>
          <w:rFonts w:asciiTheme="minorHAnsi" w:hAnsiTheme="minorHAnsi" w:cstheme="minorHAnsi"/>
          <w:b/>
          <w:color w:val="000000" w:themeColor="text1"/>
        </w:rPr>
        <w:t>INTRODUCTION</w:t>
      </w:r>
      <w:r w:rsidRPr="00B14E56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B14E56">
        <w:rPr>
          <w:rFonts w:asciiTheme="minorHAnsi" w:hAnsiTheme="minorHAnsi" w:cstheme="minorHAnsi"/>
          <w:color w:val="000000" w:themeColor="text1"/>
        </w:rPr>
        <w:t xml:space="preserve"> </w:t>
      </w:r>
    </w:p>
    <w:p w14:paraId="7A1E6B07" w14:textId="77777777" w:rsidR="00BD566F" w:rsidRPr="00B14E56" w:rsidRDefault="00BD566F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</w:p>
    <w:p w14:paraId="7C0CBC1C" w14:textId="57011074" w:rsidR="00B56A92" w:rsidRPr="00B14E56" w:rsidRDefault="00FE7F3E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bookmarkStart w:id="2" w:name="_Hlk3820207"/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It is crucial t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o </w:t>
      </w:r>
      <w:r w:rsidR="006340B0" w:rsidRPr="00B14E56">
        <w:rPr>
          <w:rFonts w:asciiTheme="minorHAnsi" w:hAnsiTheme="minorHAnsi" w:cstheme="minorHAnsi"/>
          <w:color w:val="000000" w:themeColor="text1"/>
          <w:lang w:eastAsia="ja-JP"/>
        </w:rPr>
        <w:t>u</w:t>
      </w:r>
      <w:r w:rsidR="004E35B2" w:rsidRPr="00B14E56">
        <w:rPr>
          <w:rFonts w:asciiTheme="minorHAnsi" w:hAnsiTheme="minorHAnsi" w:cstheme="minorHAnsi"/>
          <w:color w:val="000000" w:themeColor="text1"/>
          <w:lang w:eastAsia="ja-JP"/>
        </w:rPr>
        <w:t>nderstand how neuronal activity</w:t>
      </w:r>
      <w:r w:rsidR="006340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4E35B2" w:rsidRPr="00B14E56">
        <w:rPr>
          <w:rFonts w:asciiTheme="minorHAnsi" w:hAnsiTheme="minorHAnsi" w:cstheme="minorHAnsi"/>
          <w:color w:val="000000" w:themeColor="text1"/>
          <w:lang w:eastAsia="ja-JP"/>
        </w:rPr>
        <w:t>supports cogniti</w:t>
      </w:r>
      <w:r w:rsidR="006340B0" w:rsidRPr="00B14E56">
        <w:rPr>
          <w:rFonts w:asciiTheme="minorHAnsi" w:hAnsiTheme="minorHAnsi" w:cstheme="minorHAnsi"/>
          <w:color w:val="000000" w:themeColor="text1"/>
          <w:lang w:eastAsia="ja-JP"/>
        </w:rPr>
        <w:t>ve process</w:t>
      </w:r>
      <w:r w:rsidR="0089543E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6340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uch as 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learning and </w:t>
      </w:r>
      <w:r w:rsidR="006340B0" w:rsidRPr="00B14E56">
        <w:rPr>
          <w:rFonts w:asciiTheme="minorHAnsi" w:hAnsiTheme="minorHAnsi" w:cstheme="minorHAnsi"/>
          <w:color w:val="000000" w:themeColor="text1"/>
          <w:lang w:eastAsia="ja-JP"/>
        </w:rPr>
        <w:t>memory</w:t>
      </w:r>
      <w:r w:rsidR="0089543E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D146F1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by</w:t>
      </w:r>
      <w:r w:rsidR="006340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nvestigat</w:t>
      </w:r>
      <w:r w:rsidR="00D146F1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ing</w:t>
      </w:r>
      <w:r w:rsidR="006340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how different brain regions dynamically interact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with</w:t>
      </w:r>
      <w:r w:rsidR="006340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each other. </w:t>
      </w:r>
      <w:r w:rsidR="00B56A9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o </w:t>
      </w:r>
      <w:r w:rsidR="00D146F1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elucidate</w:t>
      </w:r>
      <w:r w:rsidR="00D146F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593DB0" w:rsidRPr="00B14E56">
        <w:rPr>
          <w:rFonts w:asciiTheme="minorHAnsi" w:hAnsiTheme="minorHAnsi" w:cstheme="minorHAnsi"/>
          <w:color w:val="000000" w:themeColor="text1"/>
          <w:lang w:eastAsia="ja-JP"/>
        </w:rPr>
        <w:t>dynamics of</w:t>
      </w:r>
      <w:r w:rsidR="00206CB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</w:t>
      </w:r>
      <w:r w:rsidR="00593D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neural </w:t>
      </w:r>
      <w:r w:rsidR="00206CB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ctivity </w:t>
      </w:r>
      <w:r w:rsidR="00593DB0" w:rsidRPr="00B14E56">
        <w:rPr>
          <w:rFonts w:asciiTheme="minorHAnsi" w:hAnsiTheme="minorHAnsi" w:cstheme="minorHAnsi"/>
          <w:color w:val="000000" w:themeColor="text1"/>
          <w:lang w:eastAsia="ja-JP"/>
        </w:rPr>
        <w:t>underlying cognitive tasks</w:t>
      </w:r>
      <w:r w:rsidR="00096C11" w:rsidRPr="00B14E56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096C11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D146F1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large-scale </w:t>
      </w:r>
      <w:r w:rsidR="00096C11" w:rsidRPr="00B14E56">
        <w:rPr>
          <w:rFonts w:asciiTheme="minorHAnsi" w:hAnsiTheme="minorHAnsi" w:cstheme="minorHAnsi"/>
          <w:color w:val="000000" w:themeColor="text1"/>
          <w:lang w:eastAsia="ja-JP"/>
        </w:rPr>
        <w:t>e</w:t>
      </w:r>
      <w:r w:rsidR="00B56A9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xtracellular electrophysiology </w:t>
      </w:r>
      <w:r w:rsidR="00096C1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has been conducted </w:t>
      </w:r>
      <w:r w:rsidR="00B56A9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n </w:t>
      </w:r>
      <w:r w:rsidR="00BD566F">
        <w:rPr>
          <w:rFonts w:asciiTheme="minorHAnsi" w:hAnsiTheme="minorHAnsi" w:cstheme="minorHAnsi"/>
          <w:color w:val="000000" w:themeColor="text1"/>
          <w:lang w:eastAsia="ja-JP"/>
        </w:rPr>
        <w:t>freely moving</w:t>
      </w:r>
      <w:r w:rsidR="00B56A9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nimal</w:t>
      </w:r>
      <w:r w:rsidR="00685408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B56A9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096C1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with the aid of </w:t>
      </w:r>
      <w:proofErr w:type="spellStart"/>
      <w:r w:rsidR="00096C11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096C1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rrays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XaWxzb248L0F1dGhvcj48WWVhcj4xOTkzPC9ZZWFyPjxS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=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XaWxzb248L0F1dGhvcj48WWVhcj4xOTkzPC9ZZWFyPjxS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=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E67D1D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1-4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96C1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bookmarkEnd w:id="2"/>
      <w:r w:rsidR="00593DB0" w:rsidRPr="00B14E56">
        <w:rPr>
          <w:rFonts w:asciiTheme="minorHAnsi" w:hAnsiTheme="minorHAnsi" w:cstheme="minorHAnsi"/>
          <w:color w:val="000000" w:themeColor="text1"/>
          <w:lang w:eastAsia="ja-JP"/>
        </w:rPr>
        <w:t>In th</w:t>
      </w:r>
      <w:r w:rsidR="00D146F1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e past two</w:t>
      </w:r>
      <w:r w:rsidR="00593D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decade</w:t>
      </w:r>
      <w:r w:rsidR="00D146F1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s</w:t>
      </w:r>
      <w:r w:rsidR="00593D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, </w:t>
      </w:r>
      <w:r w:rsidR="0068540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everal types of </w:t>
      </w:r>
      <w:proofErr w:type="spellStart"/>
      <w:r w:rsidR="00685408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68540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rray have been</w:t>
      </w:r>
      <w:r w:rsidR="00593D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685408" w:rsidRPr="00B14E56">
        <w:rPr>
          <w:rFonts w:asciiTheme="minorHAnsi" w:hAnsiTheme="minorHAnsi" w:cstheme="minorHAnsi"/>
          <w:color w:val="000000" w:themeColor="text1"/>
          <w:lang w:eastAsia="ja-JP"/>
        </w:rPr>
        <w:t>developed</w:t>
      </w:r>
      <w:r w:rsidR="00593D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AB22FD" w:rsidRPr="00B14E56">
        <w:rPr>
          <w:rFonts w:asciiTheme="minorHAnsi" w:hAnsiTheme="minorHAnsi" w:cstheme="minorHAnsi"/>
          <w:color w:val="000000" w:themeColor="text1"/>
          <w:lang w:eastAsia="ja-JP"/>
        </w:rPr>
        <w:t>t</w:t>
      </w:r>
      <w:r w:rsidR="00593DB0" w:rsidRPr="00B14E56">
        <w:rPr>
          <w:rFonts w:asciiTheme="minorHAnsi" w:hAnsiTheme="minorHAnsi" w:cstheme="minorHAnsi"/>
          <w:color w:val="000000" w:themeColor="text1"/>
          <w:lang w:eastAsia="ja-JP"/>
        </w:rPr>
        <w:t>o implant electrodes into multiple brain regions</w:t>
      </w:r>
      <w:r w:rsidR="00FC219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67A0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for </w:t>
      </w:r>
      <w:r w:rsidR="00685408" w:rsidRPr="00B14E56">
        <w:rPr>
          <w:rFonts w:asciiTheme="minorHAnsi" w:hAnsiTheme="minorHAnsi" w:cstheme="minorHAnsi"/>
          <w:color w:val="000000" w:themeColor="text1"/>
          <w:lang w:eastAsia="ja-JP"/>
        </w:rPr>
        <w:t>rats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NaWNob248L0F1dGhvcj48WWVhcj4yMDE2PC9ZZWFyPjxS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NaWNob248L0F1dGhvcj48WWVhcj4yMDE2PC9ZZWFyPjxS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E67D1D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5-8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68540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nd mice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MdTwvQXV0aG9yPjxSZWNOdW0+MjI5PC9SZWNOdW0+PElE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MdTwvQXV0aG9yPjxSZWNOdW0+MjI5PC9SZWNOdW0+PElE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E67D1D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9-12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68540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B515F8" w:rsidRPr="00B14E56">
        <w:rPr>
          <w:rFonts w:asciiTheme="minorHAnsi" w:hAnsiTheme="minorHAnsi" w:cstheme="minorHAnsi"/>
          <w:color w:val="000000" w:themeColor="text1"/>
          <w:lang w:eastAsia="ja-JP"/>
        </w:rPr>
        <w:t>Nonetheless</w:t>
      </w:r>
      <w:r w:rsidR="00D75DB5" w:rsidRPr="00B14E56">
        <w:rPr>
          <w:rFonts w:asciiTheme="minorHAnsi" w:hAnsiTheme="minorHAnsi" w:cstheme="minorHAnsi"/>
          <w:color w:val="000000" w:themeColor="text1"/>
          <w:lang w:eastAsia="ja-JP"/>
        </w:rPr>
        <w:t>,</w:t>
      </w:r>
      <w:bookmarkStart w:id="3" w:name="_Hlk2680867"/>
      <w:r w:rsidR="00F7138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9F009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current </w:t>
      </w:r>
      <w:proofErr w:type="spellStart"/>
      <w:r w:rsidR="009F009A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9F009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designs generally do not allow for the use of multiple probe types, forcing researchers to choose </w:t>
      </w:r>
      <w:r w:rsidR="00562041" w:rsidRPr="00B14E56">
        <w:rPr>
          <w:color w:val="000000" w:themeColor="text1"/>
        </w:rPr>
        <w:t xml:space="preserve">a single </w:t>
      </w:r>
      <w:r w:rsidR="00D23BE0" w:rsidRPr="00B14E56">
        <w:rPr>
          <w:color w:val="000000" w:themeColor="text1"/>
        </w:rPr>
        <w:t xml:space="preserve">electrode </w:t>
      </w:r>
      <w:r w:rsidR="00562041" w:rsidRPr="00B14E56">
        <w:rPr>
          <w:color w:val="000000" w:themeColor="text1"/>
        </w:rPr>
        <w:t>type with specific benefits and limitations</w:t>
      </w:r>
      <w:r w:rsidR="009F009A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bookmarkEnd w:id="3"/>
      <w:r w:rsidR="0094381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or example, </w:t>
      </w:r>
      <w:r w:rsidR="0010022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etrode arrays </w:t>
      </w:r>
      <w:r w:rsidR="0094381E" w:rsidRPr="00B14E56">
        <w:rPr>
          <w:rFonts w:asciiTheme="minorHAnsi" w:hAnsiTheme="minorHAnsi" w:cstheme="minorHAnsi"/>
          <w:color w:val="000000" w:themeColor="text1"/>
          <w:lang w:eastAsia="ja-JP"/>
        </w:rPr>
        <w:t>work well for densely populated brain region</w:t>
      </w:r>
      <w:r w:rsidR="00883396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94381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uch as</w:t>
      </w:r>
      <w:r w:rsidR="0089543E">
        <w:rPr>
          <w:rFonts w:asciiTheme="minorHAnsi" w:hAnsiTheme="minorHAnsi" w:cstheme="minorHAnsi"/>
          <w:color w:val="000000" w:themeColor="text1"/>
          <w:lang w:eastAsia="ja-JP"/>
        </w:rPr>
        <w:t xml:space="preserve"> the</w:t>
      </w:r>
      <w:r w:rsidR="0094381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dorsal hippocampus CA1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ZYW1hbW90bzwvQXV0aG9yPjxZZWFyPjIwMTc8L1llYXI+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ZYW1hbW90bzwvQXV0aG9yPjxZZWFyPjIwMTc8L1llYXI+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E67D1D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1,13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89543E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94381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while silicon probes </w:t>
      </w:r>
      <w:r w:rsidR="0020522F" w:rsidRPr="00B14E56">
        <w:rPr>
          <w:rFonts w:asciiTheme="minorHAnsi" w:hAnsiTheme="minorHAnsi" w:cstheme="minorHAnsi"/>
          <w:color w:val="000000" w:themeColor="text1"/>
          <w:lang w:eastAsia="ja-JP"/>
        </w:rPr>
        <w:t>give</w:t>
      </w:r>
      <w:r w:rsidR="0088339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</w:t>
      </w:r>
      <w:r w:rsidR="0020522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better geometrical </w:t>
      </w:r>
      <w:r w:rsidR="00767A0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profile </w:t>
      </w:r>
      <w:r w:rsidR="0088339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for </w:t>
      </w:r>
      <w:r w:rsidR="000A1D65" w:rsidRPr="00B14E56">
        <w:rPr>
          <w:rFonts w:asciiTheme="minorHAnsi" w:hAnsiTheme="minorHAnsi" w:cstheme="minorHAnsi"/>
          <w:color w:val="000000" w:themeColor="text1"/>
          <w:lang w:eastAsia="ja-JP"/>
        </w:rPr>
        <w:t>study</w:t>
      </w:r>
      <w:r w:rsidR="0089543E">
        <w:rPr>
          <w:rFonts w:asciiTheme="minorHAnsi" w:hAnsiTheme="minorHAnsi" w:cstheme="minorHAnsi"/>
          <w:color w:val="000000" w:themeColor="text1"/>
          <w:lang w:eastAsia="ja-JP"/>
        </w:rPr>
        <w:t>ing</w:t>
      </w:r>
      <w:r w:rsidR="000A1D6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20522F" w:rsidRPr="00B14E56">
        <w:rPr>
          <w:rFonts w:asciiTheme="minorHAnsi" w:hAnsiTheme="minorHAnsi" w:cstheme="minorHAnsi"/>
          <w:color w:val="000000" w:themeColor="text1"/>
          <w:lang w:eastAsia="ja-JP"/>
        </w:rPr>
        <w:t>anatomical connections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TY2hvbWJ1cmc8L0F1dGhvcj48WWVhcj4yMDE0PC9ZZWFy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TY2hvbWJ1cmc8L0F1dGhvcj48WWVhcj4yMDE0PC9ZZWFy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E67D1D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14,15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20522F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20522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</w:p>
    <w:p w14:paraId="0F998BB7" w14:textId="77777777" w:rsidR="00C02298" w:rsidRPr="00B14E56" w:rsidRDefault="00C02298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03C42EC8" w14:textId="435B1EA5" w:rsidR="00FD54D0" w:rsidRDefault="0049281E" w:rsidP="00BB582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>Tetrodes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8D337E" w:rsidRPr="00B14E56">
        <w:rPr>
          <w:rFonts w:asciiTheme="minorHAnsi" w:hAnsiTheme="minorHAnsi" w:cstheme="minorHAnsi"/>
          <w:color w:val="000000" w:themeColor="text1"/>
          <w:lang w:eastAsia="ja-JP"/>
        </w:rPr>
        <w:t>and s</w:t>
      </w:r>
      <w:r w:rsidR="007C039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licon probes are often used for </w:t>
      </w:r>
      <w:r w:rsidR="006A5A74" w:rsidRPr="004F1A47">
        <w:rPr>
          <w:rFonts w:asciiTheme="minorHAnsi" w:hAnsiTheme="minorHAnsi" w:cstheme="minorHAnsi"/>
          <w:color w:val="000000" w:themeColor="text1"/>
          <w:lang w:eastAsia="ja-JP"/>
        </w:rPr>
        <w:t>in vivo</w:t>
      </w:r>
      <w:r w:rsidR="00546CF6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E338D5" w:rsidRPr="00B14E56">
        <w:rPr>
          <w:rFonts w:asciiTheme="minorHAnsi" w:hAnsiTheme="minorHAnsi" w:cstheme="minorHAnsi"/>
          <w:color w:val="000000" w:themeColor="text1"/>
          <w:lang w:eastAsia="ja-JP"/>
        </w:rPr>
        <w:t>chronic recording</w:t>
      </w:r>
      <w:r w:rsidR="008D337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, and </w:t>
      </w:r>
      <w:r w:rsidR="00FD54D0">
        <w:rPr>
          <w:rFonts w:asciiTheme="minorHAnsi" w:hAnsiTheme="minorHAnsi" w:cstheme="minorHAnsi"/>
          <w:color w:val="000000" w:themeColor="text1"/>
          <w:lang w:eastAsia="ja-JP"/>
        </w:rPr>
        <w:t>each</w:t>
      </w:r>
      <w:r w:rsidR="008D337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FD54D0">
        <w:rPr>
          <w:rFonts w:asciiTheme="minorHAnsi" w:hAnsiTheme="minorHAnsi" w:cstheme="minorHAnsi"/>
          <w:color w:val="000000" w:themeColor="text1"/>
          <w:lang w:eastAsia="ja-JP"/>
        </w:rPr>
        <w:t xml:space="preserve">has its </w:t>
      </w:r>
      <w:r w:rsidR="008D337E" w:rsidRPr="00B14E56">
        <w:rPr>
          <w:rFonts w:asciiTheme="minorHAnsi" w:hAnsiTheme="minorHAnsi" w:cstheme="minorHAnsi"/>
          <w:color w:val="000000" w:themeColor="text1"/>
          <w:lang w:eastAsia="ja-JP"/>
        </w:rPr>
        <w:t>own advantages</w:t>
      </w:r>
      <w:r w:rsidR="00546CF6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and disadvantages</w:t>
      </w:r>
      <w:r w:rsidR="00E338D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B80BCD" w:rsidRPr="00B14E56">
        <w:rPr>
          <w:rFonts w:asciiTheme="minorHAnsi" w:hAnsiTheme="minorHAnsi" w:cstheme="minorHAnsi"/>
          <w:color w:val="000000" w:themeColor="text1"/>
          <w:lang w:eastAsia="ja-JP"/>
        </w:rPr>
        <w:t>T</w:t>
      </w:r>
      <w:r w:rsidR="00DA11E9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etrodes</w:t>
      </w:r>
      <w:r w:rsidR="00DA11E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F052C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have been </w:t>
      </w:r>
      <w:r w:rsidR="00CC100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proven</w:t>
      </w:r>
      <w:r w:rsidR="00CC100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F052C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o </w:t>
      </w:r>
      <w:r w:rsidR="00B80BC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have </w:t>
      </w:r>
      <w:r w:rsidR="00CC100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significant </w:t>
      </w:r>
      <w:r w:rsidR="00B80BCD" w:rsidRPr="00B14E56">
        <w:rPr>
          <w:rFonts w:asciiTheme="minorHAnsi" w:hAnsiTheme="minorHAnsi" w:cstheme="minorHAnsi"/>
          <w:color w:val="000000" w:themeColor="text1"/>
          <w:lang w:eastAsia="ja-JP"/>
        </w:rPr>
        <w:t>advantages in</w:t>
      </w:r>
      <w:r w:rsidR="008D337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F052C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better </w:t>
      </w:r>
      <w:r w:rsidR="00595DE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single </w:t>
      </w:r>
      <w:r w:rsidR="00595DEB" w:rsidRPr="00B14E56">
        <w:rPr>
          <w:rFonts w:asciiTheme="minorHAnsi" w:hAnsiTheme="minorHAnsi" w:cstheme="minorHAnsi"/>
          <w:color w:val="000000" w:themeColor="text1"/>
          <w:lang w:eastAsia="ja-JP"/>
        </w:rPr>
        <w:t>unit</w:t>
      </w:r>
      <w:r w:rsidR="00595DE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CC100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isolation</w:t>
      </w:r>
      <w:r w:rsidR="00CC100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F052C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an </w:t>
      </w:r>
      <w:r w:rsidR="00546CF6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single</w:t>
      </w:r>
      <w:r w:rsidR="00546CF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546CF6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electrode</w:t>
      </w:r>
      <w:r w:rsidR="000C104D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SZXk8L0F1dGhvcj48WWVhcj4yMDE1PC9ZZWFyPjxSZWNO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SZXk8L0F1dGhvcj48WWVhcj4yMDE1PC9ZZWFyPjxSZWNO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E67D1D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16,17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FD54D0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B80BC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n addition to </w:t>
      </w:r>
      <w:r w:rsidR="00CC100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cost effectiveness</w:t>
      </w:r>
      <w:r w:rsidR="00B80BC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nd </w:t>
      </w:r>
      <w:r w:rsidR="00595DE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mechanical </w:t>
      </w:r>
      <w:r w:rsidR="00CC100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rigidity</w:t>
      </w:r>
      <w:r w:rsidR="00FD4C8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DE417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y also provide </w:t>
      </w:r>
      <w:r w:rsidR="00FD4C88" w:rsidRPr="00B14E56">
        <w:rPr>
          <w:rFonts w:asciiTheme="minorHAnsi" w:hAnsiTheme="minorHAnsi" w:cstheme="minorHAnsi"/>
          <w:color w:val="000000" w:themeColor="text1"/>
          <w:lang w:eastAsia="ja-JP"/>
        </w:rPr>
        <w:t>high</w:t>
      </w:r>
      <w:r w:rsidR="00CC100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er</w:t>
      </w:r>
      <w:r w:rsidR="00FD4C8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yields of single unit activities </w:t>
      </w:r>
      <w:r w:rsidR="00CC100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when combined with</w:t>
      </w:r>
      <w:r w:rsidR="00FD4C8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microdrive</w:t>
      </w:r>
      <w:r w:rsidR="00CC100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s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ZYW1hbW90bzwvQXV0aG9yPjxZZWFyPjIwMDg8L1llYXI+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ZYW1hbW90bzwvQXV0aG9yPjxZZWFyPjIwMDg8L1llYXI+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E67D1D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8,18-20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DE417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It is </w:t>
      </w:r>
      <w:r w:rsidR="00925DCB" w:rsidRPr="00B14E56">
        <w:rPr>
          <w:rFonts w:asciiTheme="minorHAnsi" w:hAnsiTheme="minorHAnsi" w:cstheme="minorHAnsi"/>
          <w:color w:val="000000" w:themeColor="text1"/>
          <w:lang w:eastAsia="ja-JP"/>
        </w:rPr>
        <w:t>essential</w:t>
      </w:r>
      <w:r w:rsidR="00DE417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o increase the number of simultaneously recorded neurons</w:t>
      </w:r>
      <w:r w:rsidR="00925DC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or understanding </w:t>
      </w:r>
      <w:r w:rsidR="000C104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1F1F8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function of </w:t>
      </w:r>
      <w:r w:rsidR="00925DC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neural </w:t>
      </w:r>
      <w:r w:rsidR="001F1F83" w:rsidRPr="00B14E56">
        <w:rPr>
          <w:rFonts w:asciiTheme="minorHAnsi" w:hAnsiTheme="minorHAnsi" w:cstheme="minorHAnsi"/>
          <w:color w:val="000000" w:themeColor="text1"/>
          <w:lang w:eastAsia="ja-JP"/>
        </w:rPr>
        <w:t>circuit</w:t>
      </w:r>
      <w:r w:rsidR="000C104D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KdW48L0F1dGhvcj48WWVhcj4yMDE3PC9ZZWFyPjxSZWNO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KdW48L0F1dGhvcj48WWVhcj4yMDE3PC9ZZWFyPjxSZWNO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E67D1D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21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925DC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For example, </w:t>
      </w:r>
      <w:r w:rsidR="00366CA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large number</w:t>
      </w:r>
      <w:r w:rsidR="00927B54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366CA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of</w:t>
      </w:r>
      <w:r w:rsidR="0072769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ell</w:t>
      </w:r>
      <w:r w:rsidR="00750094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72769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50094" w:rsidRPr="00B14E56">
        <w:rPr>
          <w:rFonts w:asciiTheme="minorHAnsi" w:hAnsiTheme="minorHAnsi" w:cstheme="minorHAnsi"/>
          <w:color w:val="000000" w:themeColor="text1"/>
          <w:lang w:eastAsia="ja-JP"/>
        </w:rPr>
        <w:t>are</w:t>
      </w:r>
      <w:r w:rsidR="0072769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needed</w:t>
      </w:r>
      <w:r w:rsidR="0072769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o </w:t>
      </w:r>
      <w:r w:rsidR="00925DCB" w:rsidRPr="00B14E56">
        <w:rPr>
          <w:rFonts w:asciiTheme="minorHAnsi" w:hAnsiTheme="minorHAnsi" w:cstheme="minorHAnsi"/>
          <w:color w:val="000000" w:themeColor="text1"/>
          <w:lang w:eastAsia="ja-JP"/>
        </w:rPr>
        <w:t>investigate small</w:t>
      </w:r>
      <w:r w:rsidR="0075009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925DCB" w:rsidRPr="00B14E56">
        <w:rPr>
          <w:rFonts w:asciiTheme="minorHAnsi" w:hAnsiTheme="minorHAnsi" w:cstheme="minorHAnsi"/>
          <w:color w:val="000000" w:themeColor="text1"/>
          <w:lang w:eastAsia="ja-JP"/>
        </w:rPr>
        <w:t>population</w:t>
      </w:r>
      <w:r w:rsidR="00927B54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925DC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f functionally heterogeneous cell</w:t>
      </w:r>
      <w:r w:rsidR="00366CA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type</w:t>
      </w:r>
      <w:r w:rsidR="00925DC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 </w:t>
      </w:r>
      <w:r w:rsidR="00D17B46" w:rsidRPr="00B14E56">
        <w:rPr>
          <w:rFonts w:asciiTheme="minorHAnsi" w:hAnsiTheme="minorHAnsi" w:cstheme="minorHAnsi"/>
          <w:color w:val="000000" w:themeColor="text1"/>
          <w:lang w:eastAsia="ja-JP"/>
        </w:rPr>
        <w:t>such as time-related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QYXN0YWxrb3ZhPC9BdXRob3I+PFllYXI+MjAwODwvWWVh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QYXN0YWxrb3ZhPC9BdXRob3I+PFllYXI+MjAwODwvWWVh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E67D1D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22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D17B4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r reward coding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/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&lt;EndNote&gt;&lt;Cite&gt;&lt;Author&gt;Gauthier&lt;/Author&gt;&lt;Year&gt;2018&lt;/Year&gt;&lt;RecNum&gt;108&lt;/RecNum&gt;&lt;IDText&gt;A Dedicated Population for Reward Coding in the Hippocampus&lt;/IDText&gt;&lt;DisplayText&gt;&lt;style face="superscript"&gt;23&lt;/style&gt;&lt;/DisplayText&gt;&lt;record&gt;&lt;rec-number&gt;108&lt;/rec-number&gt;&lt;foreign-keys&gt;&lt;key app="EN" db-id="vrvpxzz55zzeemer0vk5z0awr2wexs9xsf0w" timestamp="1552326285"&gt;108&lt;/key&gt;&lt;/foreign-keys&gt;&lt;ref-type name="Journal Article"&gt;17&lt;/ref-type&gt;&lt;contributors&gt;&lt;authors&gt;&lt;author&gt;Gauthier, J. L.&lt;/author&gt;&lt;author&gt;Tank, D. W.&lt;/author&gt;&lt;/authors&gt;&lt;/contributors&gt;&lt;auth-address&gt;Princeton Neuroscience Institute, Princeton University, Princeton, NJ 08544, USA. Electronic address: jeff.l.gauthier@gmail.com.&amp;#xD;Princeton Neuroscience Institute, Princeton University, Princeton, NJ 08544, USA. Electronic address: dwtank@princeton.edu.&lt;/auth-address&gt;&lt;titles&gt;&lt;title&gt;A Dedicated Population for Reward Coding in the Hippocampus&lt;/title&gt;&lt;secondary-title&gt;Neuron&lt;/secondary-title&gt;&lt;alt-title&gt;Neuron&lt;/alt-title&gt;&lt;short-title&gt;A Dedicated Population for Reward Coding in the Hippocampus&lt;/short-title&gt;&lt;/titles&gt;&lt;periodical&gt;&lt;full-title&gt;Neuron&lt;/full-title&gt;&lt;abbr-1&gt;Neuron&lt;/abbr-1&gt;&lt;/periodical&gt;&lt;alt-periodical&gt;&lt;full-title&gt;Neuron&lt;/full-title&gt;&lt;abbr-1&gt;Neuron&lt;/abbr-1&gt;&lt;/alt-periodical&gt;&lt;pages&gt;179-193 e7&lt;/pages&gt;&lt;volume&gt;99&lt;/volume&gt;&lt;number&gt;1&lt;/number&gt;&lt;edition&gt;2018/07/17&lt;/edition&gt;&lt;keywords&gt;&lt;keyword&gt;Ca1&lt;/keyword&gt;&lt;keyword&gt;hippocampus&lt;/keyword&gt;&lt;keyword&gt;navigation&lt;/keyword&gt;&lt;keyword&gt;place cells&lt;/keyword&gt;&lt;keyword&gt;place fields&lt;/keyword&gt;&lt;keyword&gt;reward&lt;/keyword&gt;&lt;keyword&gt;subiculum&lt;/keyword&gt;&lt;keyword&gt;virtual reality&lt;/keyword&gt;&lt;/keywords&gt;&lt;dates&gt;&lt;year&gt;2018&lt;/year&gt;&lt;pub-dates&gt;&lt;date&gt;Jul 11&lt;/date&gt;&lt;/pub-dates&gt;&lt;/dates&gt;&lt;isbn&gt;1097-4199 (Electronic)&amp;#xD;0896-6273 (Linking)&lt;/isbn&gt;&lt;accession-num&gt;30008297&lt;/accession-num&gt;&lt;urls&gt;&lt;related-urls&gt;&lt;url&gt;https://www.ncbi.nlm.nih.gov/pubmed/30008297&lt;/url&gt;&lt;/related-urls&gt;&lt;/urls&gt;&lt;electronic-resource-num&gt;10.1016/j.neuron.2018.06.008&lt;/electronic-resource-num&gt;&lt;remote-database-provider&gt;Nlm&lt;/remote-database-provider&gt;&lt;language&gt;eng&lt;/language&gt;&lt;/record&gt;&lt;/Cite&gt;&lt;/EndNote&gt;</w:instrTex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E67D1D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23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D17B4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ells</w:t>
      </w:r>
      <w:r w:rsidR="001F1F83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D17B4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366CA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Much higher</w:t>
      </w:r>
      <w:r w:rsidR="001F1F8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ell number</w:t>
      </w:r>
      <w:r w:rsidR="00A62722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1F1F8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A6272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re </w:t>
      </w:r>
      <w:r w:rsidR="00366CA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required</w:t>
      </w:r>
      <w:r w:rsidR="00D17B4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5009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o </w:t>
      </w:r>
      <w:r w:rsidR="00925DCB" w:rsidRPr="00B14E56">
        <w:rPr>
          <w:rFonts w:asciiTheme="minorHAnsi" w:hAnsiTheme="minorHAnsi" w:cstheme="minorHAnsi"/>
          <w:color w:val="000000" w:themeColor="text1"/>
          <w:lang w:eastAsia="ja-JP"/>
        </w:rPr>
        <w:t>improve the decoding quality of spike sequences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EYXZpZHNvbjwvQXV0aG9yPjxZZWFyPjIwMDk8L1llYXI+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=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EYXZpZHNvbjwvQXV0aG9yPjxZZWFyPjIwMDk8L1llYXI+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=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E67D1D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13,24,25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72769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</w:p>
    <w:p w14:paraId="15FF85BF" w14:textId="77777777" w:rsidR="00FD54D0" w:rsidRDefault="00FD54D0" w:rsidP="00BB582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399F2AF5" w14:textId="007FFD4C" w:rsidR="000E1954" w:rsidRPr="00B14E56" w:rsidRDefault="00A62722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>Tetrodes, however,</w:t>
      </w:r>
      <w:r w:rsidR="001F1F8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have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 </w:t>
      </w:r>
      <w:r w:rsidR="001F1F83" w:rsidRPr="00B14E56">
        <w:rPr>
          <w:rFonts w:asciiTheme="minorHAnsi" w:hAnsiTheme="minorHAnsi" w:cstheme="minorHAnsi"/>
          <w:color w:val="000000" w:themeColor="text1"/>
          <w:lang w:eastAsia="ja-JP"/>
        </w:rPr>
        <w:t>disadvantage in</w:t>
      </w:r>
      <w:r w:rsidR="0021006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1F1F83" w:rsidRPr="00B14E56">
        <w:rPr>
          <w:rFonts w:asciiTheme="minorHAnsi" w:hAnsiTheme="minorHAnsi" w:cstheme="minorHAnsi"/>
          <w:color w:val="000000" w:themeColor="text1"/>
          <w:lang w:eastAsia="ja-JP"/>
        </w:rPr>
        <w:t>recording</w:t>
      </w:r>
      <w:r w:rsidR="0021006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patially distributed cells</w:t>
      </w:r>
      <w:r w:rsidR="006E00C8" w:rsidRPr="00B14E56">
        <w:rPr>
          <w:rFonts w:asciiTheme="minorHAnsi" w:hAnsiTheme="minorHAnsi" w:cstheme="minorHAnsi"/>
          <w:color w:val="000000" w:themeColor="text1"/>
          <w:lang w:eastAsia="ja-JP"/>
        </w:rPr>
        <w:t>, such as in</w:t>
      </w:r>
      <w:r w:rsidR="00FD54D0">
        <w:rPr>
          <w:rFonts w:asciiTheme="minorHAnsi" w:hAnsiTheme="minorHAnsi" w:cstheme="minorHAnsi"/>
          <w:color w:val="000000" w:themeColor="text1"/>
          <w:lang w:eastAsia="ja-JP"/>
        </w:rPr>
        <w:t xml:space="preserve"> the</w:t>
      </w:r>
      <w:r w:rsidR="006E00C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ortex or thalamus</w:t>
      </w:r>
      <w:r w:rsidR="0075009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533F51" w:rsidRPr="00B14E56">
        <w:rPr>
          <w:rFonts w:asciiTheme="minorHAnsi" w:hAnsiTheme="minorHAnsi" w:cstheme="minorHAnsi"/>
          <w:color w:val="000000" w:themeColor="text1"/>
          <w:lang w:eastAsia="ja-JP"/>
        </w:rPr>
        <w:t>In contrast to tetrodes,</w:t>
      </w:r>
      <w:r w:rsidR="0021006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ilicon probes </w:t>
      </w:r>
      <w:r w:rsidR="009D7DD5" w:rsidRPr="00B14E56">
        <w:rPr>
          <w:rFonts w:asciiTheme="minorHAnsi" w:hAnsiTheme="minorHAnsi" w:cstheme="minorHAnsi"/>
          <w:color w:val="000000" w:themeColor="text1"/>
          <w:lang w:eastAsia="ja-JP"/>
        </w:rPr>
        <w:t>can provide spatial distribution and interaction of local field potentials (LFPs) and spiking activities within a local structure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TYWthdGE8L0F1dGhvcj48WWVhcj4yMDA5PC9ZZWFyPjxS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TYWthdGE8L0F1dGhvcj48WWVhcj4yMDA5PC9ZZWFyPjxS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E67D1D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14,26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9D7DD5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BC189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Multi-shank silicon probes </w:t>
      </w:r>
      <w:r w:rsidR="00DA10B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further </w:t>
      </w:r>
      <w:r w:rsidR="00D41D3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ncrease the number of recording sites and </w:t>
      </w:r>
      <w:r w:rsidR="00BC189A" w:rsidRPr="00B14E56">
        <w:rPr>
          <w:rFonts w:asciiTheme="minorHAnsi" w:hAnsiTheme="minorHAnsi" w:cstheme="minorHAnsi"/>
          <w:color w:val="000000" w:themeColor="text1"/>
          <w:lang w:eastAsia="ja-JP"/>
        </w:rPr>
        <w:t>allow record</w:t>
      </w:r>
      <w:r w:rsidR="001945EA" w:rsidRPr="00B14E56">
        <w:rPr>
          <w:rFonts w:asciiTheme="minorHAnsi" w:hAnsiTheme="minorHAnsi" w:cstheme="minorHAnsi"/>
          <w:color w:val="000000" w:themeColor="text1"/>
          <w:lang w:eastAsia="ja-JP"/>
        </w:rPr>
        <w:t>ing</w:t>
      </w:r>
      <w:r w:rsidR="00BC189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1945E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cross </w:t>
      </w:r>
      <w:r w:rsidR="00D41D3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ingle or </w:t>
      </w:r>
      <w:r w:rsidR="00BC189A" w:rsidRPr="00B14E56">
        <w:rPr>
          <w:rFonts w:asciiTheme="minorHAnsi" w:hAnsiTheme="minorHAnsi" w:cstheme="minorHAnsi"/>
          <w:color w:val="000000" w:themeColor="text1"/>
          <w:lang w:eastAsia="ja-JP"/>
        </w:rPr>
        <w:t>neighboring structures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Dc2ljc3Zhcmk8L0F1dGhvcj48WWVhcj4yMDAzPC9ZZWFy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Dc2ljc3Zhcmk8L0F1dGhvcj48WWVhcj4yMDAzPC9ZZWFy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E67D1D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27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BC189A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DA10B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A25A64" w:rsidRPr="00B14E56">
        <w:rPr>
          <w:rFonts w:asciiTheme="minorHAnsi" w:hAnsiTheme="minorHAnsi" w:cstheme="minorHAnsi"/>
          <w:color w:val="000000" w:themeColor="text1"/>
          <w:lang w:eastAsia="ja-JP"/>
        </w:rPr>
        <w:t>However, s</w:t>
      </w:r>
      <w:r w:rsidR="009D452D" w:rsidRPr="00B14E56">
        <w:rPr>
          <w:rFonts w:asciiTheme="minorHAnsi" w:hAnsiTheme="minorHAnsi" w:cstheme="minorHAnsi"/>
          <w:color w:val="000000" w:themeColor="text1"/>
          <w:lang w:eastAsia="ja-JP"/>
        </w:rPr>
        <w:t>uch arrays</w:t>
      </w:r>
      <w:r w:rsidR="00D41D3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re less </w:t>
      </w:r>
      <w:r w:rsidR="009D452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flexible </w:t>
      </w:r>
      <w:r w:rsidR="00366CA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in </w:t>
      </w:r>
      <w:r w:rsidR="001C15D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9D452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positioning </w:t>
      </w:r>
      <w:r w:rsidR="00D41D3B" w:rsidRPr="00B14E56">
        <w:rPr>
          <w:rFonts w:asciiTheme="minorHAnsi" w:hAnsiTheme="minorHAnsi" w:cstheme="minorHAnsi"/>
          <w:color w:val="000000" w:themeColor="text1"/>
          <w:lang w:eastAsia="ja-JP"/>
        </w:rPr>
        <w:t>of electrode sites</w:t>
      </w:r>
      <w:r w:rsidR="00A25A6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366CA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compared to</w:t>
      </w:r>
      <w:r w:rsidR="00366CA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A25A64" w:rsidRPr="00B14E56">
        <w:rPr>
          <w:rFonts w:asciiTheme="minorHAnsi" w:hAnsiTheme="minorHAnsi" w:cstheme="minorHAnsi"/>
          <w:color w:val="000000" w:themeColor="text1"/>
          <w:lang w:eastAsia="ja-JP"/>
        </w:rPr>
        <w:t>tetrode</w:t>
      </w:r>
      <w:r w:rsidR="00366CA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s</w:t>
      </w:r>
      <w:r w:rsidR="00A25A6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DC777B" w:rsidRPr="00B14E56">
        <w:rPr>
          <w:rFonts w:asciiTheme="minorHAnsi" w:hAnsiTheme="minorHAnsi" w:cstheme="minorHAnsi"/>
          <w:color w:val="000000" w:themeColor="text1"/>
          <w:lang w:eastAsia="ja-JP"/>
        </w:rPr>
        <w:t>In addition</w:t>
      </w:r>
      <w:r w:rsidR="00A25A64" w:rsidRPr="00B14E56">
        <w:rPr>
          <w:rFonts w:asciiTheme="minorHAnsi" w:hAnsiTheme="minorHAnsi" w:cstheme="minorHAnsi"/>
          <w:color w:val="000000" w:themeColor="text1"/>
          <w:lang w:eastAsia="ja-JP"/>
        </w:rPr>
        <w:t>, complex spike sorting algorithm</w:t>
      </w:r>
      <w:r w:rsidR="00BB35E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s</w:t>
      </w:r>
      <w:r w:rsidR="00A25A6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re required in high-density probes to </w:t>
      </w:r>
      <w:r w:rsidR="00BB35E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extract</w:t>
      </w:r>
      <w:r w:rsidR="00BB35E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A25A6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nformation </w:t>
      </w:r>
      <w:r w:rsidR="00FD54D0">
        <w:rPr>
          <w:rFonts w:asciiTheme="minorHAnsi" w:hAnsiTheme="minorHAnsi" w:cstheme="minorHAnsi"/>
          <w:color w:val="000000" w:themeColor="text1"/>
          <w:lang w:eastAsia="ja-JP"/>
        </w:rPr>
        <w:t>about</w:t>
      </w:r>
      <w:r w:rsidR="00B1565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366CA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action potentials of </w:t>
      </w:r>
      <w:r w:rsidR="00A25A6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neighboring channels </w:t>
      </w:r>
      <w:r w:rsidR="00B15654" w:rsidRPr="00B14E56">
        <w:rPr>
          <w:rFonts w:asciiTheme="minorHAnsi" w:hAnsiTheme="minorHAnsi" w:cstheme="minorHAnsi"/>
          <w:color w:val="000000" w:themeColor="text1"/>
          <w:lang w:eastAsia="ja-JP"/>
        </w:rPr>
        <w:t>to mirror the data acquired by</w:t>
      </w:r>
      <w:r w:rsidR="00BB35E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A25A64" w:rsidRPr="00B14E56">
        <w:rPr>
          <w:rFonts w:asciiTheme="minorHAnsi" w:hAnsiTheme="minorHAnsi" w:cstheme="minorHAnsi"/>
          <w:color w:val="000000" w:themeColor="text1"/>
          <w:lang w:eastAsia="ja-JP"/>
        </w:rPr>
        <w:t>tetrode</w:t>
      </w:r>
      <w:r w:rsidR="00BB35E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s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IYXJyaXM8L0F1dGhvcj48WWVhcj4yMDE2PC9ZZWFyPjxS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IYXJyaXM8L0F1dGhvcj48WWVhcj4yMDE2PC9ZZWFyPjxS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E67D1D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28-30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A25A6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FD54D0">
        <w:rPr>
          <w:rFonts w:asciiTheme="minorHAnsi" w:hAnsiTheme="minorHAnsi" w:cstheme="minorHAnsi"/>
          <w:color w:val="000000" w:themeColor="text1"/>
          <w:lang w:eastAsia="ja-JP"/>
        </w:rPr>
        <w:t>Hence, t</w:t>
      </w:r>
      <w:r w:rsidR="00D41D3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he </w:t>
      </w:r>
      <w:r w:rsidR="00366CA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overall </w:t>
      </w:r>
      <w:r w:rsidR="00D41D3B" w:rsidRPr="00B14E56">
        <w:rPr>
          <w:rFonts w:asciiTheme="minorHAnsi" w:hAnsiTheme="minorHAnsi" w:cstheme="minorHAnsi"/>
          <w:color w:val="000000" w:themeColor="text1"/>
          <w:lang w:eastAsia="ja-JP"/>
        </w:rPr>
        <w:t>yield of single unit</w:t>
      </w:r>
      <w:r w:rsidR="00FD54D0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D41D3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s</w:t>
      </w:r>
      <w:r w:rsidR="0044532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D41D3B" w:rsidRPr="00B14E56">
        <w:rPr>
          <w:rFonts w:asciiTheme="minorHAnsi" w:hAnsiTheme="minorHAnsi" w:cstheme="minorHAnsi"/>
          <w:color w:val="000000" w:themeColor="text1"/>
          <w:lang w:eastAsia="ja-JP"/>
        </w:rPr>
        <w:t>often less than tetrodes</w:t>
      </w:r>
      <w:r w:rsidR="0044532D" w:rsidRPr="00B14E56">
        <w:rPr>
          <w:rFonts w:asciiTheme="minorHAnsi" w:hAnsiTheme="minorHAnsi" w:cstheme="minorHAnsi"/>
          <w:color w:val="000000" w:themeColor="text1"/>
          <w:lang w:eastAsia="ja-JP"/>
        </w:rPr>
        <w:t>. Moreover,</w:t>
      </w:r>
      <w:r w:rsidR="00A25A6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44532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ilicon probes </w:t>
      </w:r>
      <w:r w:rsidR="00FD54D0">
        <w:rPr>
          <w:rFonts w:asciiTheme="minorHAnsi" w:hAnsiTheme="minorHAnsi" w:cstheme="minorHAnsi"/>
          <w:color w:val="000000" w:themeColor="text1"/>
          <w:lang w:eastAsia="ja-JP"/>
        </w:rPr>
        <w:t>are</w:t>
      </w:r>
      <w:r w:rsidR="0044532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disadvantage</w:t>
      </w:r>
      <w:r w:rsidR="00FD54D0">
        <w:rPr>
          <w:rFonts w:asciiTheme="minorHAnsi" w:hAnsiTheme="minorHAnsi" w:cstheme="minorHAnsi"/>
          <w:color w:val="000000" w:themeColor="text1"/>
          <w:lang w:eastAsia="ja-JP"/>
        </w:rPr>
        <w:t>ous</w:t>
      </w:r>
      <w:r w:rsidR="0044532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FD54D0">
        <w:rPr>
          <w:rFonts w:asciiTheme="minorHAnsi" w:hAnsiTheme="minorHAnsi" w:cstheme="minorHAnsi"/>
          <w:color w:val="000000" w:themeColor="text1"/>
          <w:lang w:eastAsia="ja-JP"/>
        </w:rPr>
        <w:t>due to</w:t>
      </w:r>
      <w:r w:rsidR="0044532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ir fragility and </w:t>
      </w:r>
      <w:r w:rsidR="00583E72" w:rsidRPr="00B14E56">
        <w:rPr>
          <w:rFonts w:asciiTheme="minorHAnsi" w:hAnsiTheme="minorHAnsi" w:cstheme="minorHAnsi"/>
          <w:color w:val="000000" w:themeColor="text1"/>
          <w:lang w:eastAsia="ja-JP"/>
        </w:rPr>
        <w:t>high cost</w:t>
      </w:r>
      <w:r w:rsidR="00740FED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533F5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bookmarkStart w:id="4" w:name="_Hlk6846744"/>
      <w:r w:rsidR="001862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us, the choice of tetrodes </w:t>
      </w:r>
      <w:r w:rsidR="00FD54D0">
        <w:rPr>
          <w:rFonts w:asciiTheme="minorHAnsi" w:hAnsiTheme="minorHAnsi" w:cstheme="minorHAnsi"/>
          <w:color w:val="000000" w:themeColor="text1"/>
          <w:lang w:eastAsia="ja-JP"/>
        </w:rPr>
        <w:t>vs.</w:t>
      </w:r>
      <w:r w:rsidR="001862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ilicon probes depends on the aim of the recording</w:t>
      </w:r>
      <w:r w:rsidR="00FD54D0">
        <w:rPr>
          <w:rFonts w:asciiTheme="minorHAnsi" w:hAnsiTheme="minorHAnsi" w:cstheme="minorHAnsi"/>
          <w:color w:val="000000" w:themeColor="text1"/>
          <w:lang w:eastAsia="ja-JP"/>
        </w:rPr>
        <w:t>, which is a question of</w:t>
      </w:r>
      <w:r w:rsidR="001862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whether obtain</w:t>
      </w:r>
      <w:r w:rsidR="00FD54D0">
        <w:rPr>
          <w:rFonts w:asciiTheme="minorHAnsi" w:hAnsiTheme="minorHAnsi" w:cstheme="minorHAnsi"/>
          <w:color w:val="000000" w:themeColor="text1"/>
          <w:lang w:eastAsia="ja-JP"/>
        </w:rPr>
        <w:t>ing</w:t>
      </w:r>
      <w:r w:rsidR="001862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FD54D0">
        <w:rPr>
          <w:rFonts w:asciiTheme="minorHAnsi" w:hAnsiTheme="minorHAnsi" w:cstheme="minorHAnsi"/>
          <w:color w:val="000000" w:themeColor="text1"/>
          <w:lang w:eastAsia="ja-JP"/>
        </w:rPr>
        <w:t>a</w:t>
      </w:r>
      <w:r w:rsidR="001862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high yield of single-unit</w:t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1862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r spatial profil</w:t>
      </w:r>
      <w:r w:rsidR="00FD54D0">
        <w:rPr>
          <w:rFonts w:asciiTheme="minorHAnsi" w:hAnsiTheme="minorHAnsi" w:cstheme="minorHAnsi"/>
          <w:color w:val="000000" w:themeColor="text1"/>
          <w:lang w:eastAsia="ja-JP"/>
        </w:rPr>
        <w:t>ing</w:t>
      </w:r>
      <w:r w:rsidR="001862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t the recording sites</w:t>
      </w:r>
      <w:bookmarkEnd w:id="4"/>
      <w:r w:rsidR="00FD54D0">
        <w:rPr>
          <w:rFonts w:asciiTheme="minorHAnsi" w:hAnsiTheme="minorHAnsi" w:cstheme="minorHAnsi"/>
          <w:color w:val="000000" w:themeColor="text1"/>
          <w:lang w:eastAsia="ja-JP"/>
        </w:rPr>
        <w:t xml:space="preserve"> is prioritized</w:t>
      </w:r>
      <w:r w:rsidR="001862B0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</w:p>
    <w:p w14:paraId="2A3FD0BF" w14:textId="77777777" w:rsidR="000E1954" w:rsidRPr="00B14E56" w:rsidRDefault="000E1954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180EFB88" w14:textId="2C93718B" w:rsidR="00874278" w:rsidRPr="00B14E56" w:rsidRDefault="00D75DB5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I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n addition to recording neural activity, o</w:t>
      </w:r>
      <w:r w:rsidR="00B80BCD" w:rsidRPr="00B14E56">
        <w:rPr>
          <w:rFonts w:asciiTheme="minorHAnsi" w:hAnsiTheme="minorHAnsi" w:cstheme="minorHAnsi"/>
          <w:color w:val="000000" w:themeColor="text1"/>
          <w:lang w:eastAsia="ja-JP"/>
        </w:rPr>
        <w:t>p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ogenetic manipulation </w:t>
      </w:r>
      <w:r w:rsidR="00BB35E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has become </w:t>
      </w:r>
      <w:r w:rsidR="00452F1D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one of the</w:t>
      </w:r>
      <w:r w:rsidR="0019678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more</w:t>
      </w:r>
      <w:r w:rsidR="00452F1D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BB35E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powerful tool</w:t>
      </w:r>
      <w:r w:rsidR="00452F1D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s</w:t>
      </w:r>
      <w:r w:rsidR="00B80BC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n neuroscience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o examine how specific cell types </w:t>
      </w:r>
      <w:r w:rsidR="00BB35E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and/or pathways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contribute to neural circuit functions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Jc2VyaTwvQXV0aG9yPjxZZWFyPjIwMTc8L1llYXI+PFJl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</w:fldData>
        </w:fldChar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Jc2VyaTwvQXV0aG9yPjxZZWFyPjIwMTc8L1llYXI+PFJl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</w:fldData>
        </w:fldChar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6A1D50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13,31-33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152B1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B80BCD" w:rsidRPr="00B14E56">
        <w:rPr>
          <w:rFonts w:asciiTheme="minorHAnsi" w:hAnsiTheme="minorHAnsi" w:cstheme="minorHAnsi"/>
          <w:color w:val="000000" w:themeColor="text1"/>
          <w:lang w:eastAsia="ja-JP"/>
        </w:rPr>
        <w:t>However</w:t>
      </w:r>
      <w:r w:rsidR="00152B15" w:rsidRPr="00B14E56">
        <w:rPr>
          <w:rFonts w:asciiTheme="minorHAnsi" w:hAnsiTheme="minorHAnsi" w:cstheme="minorHAnsi"/>
          <w:color w:val="000000" w:themeColor="text1"/>
          <w:lang w:eastAsia="ja-JP"/>
        </w:rPr>
        <w:t>, optogenetic experiment</w:t>
      </w:r>
      <w:r w:rsidR="004019E5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152B1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require additional </w:t>
      </w:r>
      <w:r w:rsidR="004019E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consideration </w:t>
      </w:r>
      <w:r w:rsidR="00152B1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n </w:t>
      </w:r>
      <w:proofErr w:type="spellStart"/>
      <w:r w:rsidR="00152B15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A634D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A634DD" w:rsidRPr="00B14E56">
        <w:rPr>
          <w:rFonts w:asciiTheme="minorHAnsi" w:hAnsiTheme="minorHAnsi" w:cstheme="minorHAnsi"/>
          <w:color w:val="000000" w:themeColor="text1"/>
        </w:rPr>
        <w:t>array</w:t>
      </w:r>
      <w:r w:rsidR="00152B1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452F1D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design </w:t>
      </w:r>
      <w:r w:rsidR="00152B1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o </w:t>
      </w:r>
      <w:r w:rsidR="004019E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ttach </w:t>
      </w:r>
      <w:r w:rsidR="00152B1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fiber </w:t>
      </w:r>
      <w:r w:rsidR="00BB35E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connector </w:t>
      </w:r>
      <w:r w:rsidR="00152B15" w:rsidRPr="00B14E56">
        <w:rPr>
          <w:rFonts w:asciiTheme="minorHAnsi" w:hAnsiTheme="minorHAnsi" w:cstheme="minorHAnsi"/>
          <w:color w:val="000000" w:themeColor="text1"/>
          <w:lang w:eastAsia="ja-JP"/>
        </w:rPr>
        <w:t>to stimulation light sources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SYW5nZWwgR3VlcnJlcm88L0F1dGhvcj48WWVhcj4yMDE4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</w:fldData>
        </w:fldChar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SYW5nZWwgR3VlcnJlcm88L0F1dGhvcj48WWVhcj4yMDE4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</w:fldData>
        </w:fldChar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6A1D50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34-36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152B1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BB35E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Often</w:t>
      </w:r>
      <w:r w:rsidR="00693704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BB35E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connecting fiber-optics requires </w:t>
      </w:r>
      <w:r w:rsidR="00822D0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 </w:t>
      </w:r>
      <w:r w:rsidR="00BB35E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relatively large force</w:t>
      </w:r>
      <w:r w:rsidR="00693704">
        <w:rPr>
          <w:rFonts w:asciiTheme="minorHAnsi" w:hAnsiTheme="minorHAnsi" w:cstheme="minorHAnsi"/>
          <w:color w:val="000000" w:themeColor="text1"/>
          <w:lang w:eastAsia="ja-JP"/>
        </w:rPr>
        <w:t>, which may</w:t>
      </w:r>
      <w:r w:rsidR="00BB35E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lead to </w:t>
      </w:r>
      <w:r w:rsidR="004C7C9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 </w:t>
      </w:r>
      <w:r w:rsidR="00BB35E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mechanical shift of the probe</w:t>
      </w:r>
      <w:r w:rsidR="00452F1D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in the brain</w:t>
      </w:r>
      <w:r w:rsidR="00BB35E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.</w:t>
      </w:r>
      <w:r w:rsidR="00452F1D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bookmarkStart w:id="5" w:name="_Hlk6850977"/>
      <w:r w:rsidR="00122D67" w:rsidRPr="00B14E56">
        <w:rPr>
          <w:rFonts w:asciiTheme="minorHAnsi" w:hAnsiTheme="minorHAnsi" w:cstheme="minorHAnsi"/>
          <w:color w:val="000000" w:themeColor="text1"/>
          <w:lang w:eastAsia="ja-JP"/>
        </w:rPr>
        <w:t>Therefore,</w:t>
      </w:r>
      <w:r w:rsidR="000E195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84202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t is not </w:t>
      </w:r>
      <w:r w:rsidR="00693704">
        <w:rPr>
          <w:rFonts w:asciiTheme="minorHAnsi" w:hAnsiTheme="minorHAnsi" w:cstheme="minorHAnsi"/>
          <w:color w:val="000000" w:themeColor="text1"/>
          <w:lang w:eastAsia="ja-JP"/>
        </w:rPr>
        <w:t xml:space="preserve">a </w:t>
      </w:r>
      <w:r w:rsidR="0084202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rivial task to combine </w:t>
      </w:r>
      <w:r w:rsidR="00693704">
        <w:rPr>
          <w:rFonts w:asciiTheme="minorHAnsi" w:hAnsiTheme="minorHAnsi" w:cstheme="minorHAnsi"/>
          <w:color w:val="000000" w:themeColor="text1"/>
          <w:lang w:eastAsia="ja-JP"/>
        </w:rPr>
        <w:t>an</w:t>
      </w:r>
      <w:r w:rsidR="0084202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mplantable </w:t>
      </w:r>
      <w:r w:rsidR="0087427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optical fiber to conventional </w:t>
      </w:r>
      <w:proofErr w:type="spellStart"/>
      <w:r w:rsidR="00874278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87427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rrays</w:t>
      </w:r>
      <w:r w:rsidR="0084202D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bookmarkEnd w:id="5"/>
    </w:p>
    <w:p w14:paraId="19AFAA95" w14:textId="77777777" w:rsidR="00F44418" w:rsidRPr="00B14E56" w:rsidRDefault="00F44418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032FDF7D" w14:textId="5181ADCE" w:rsidR="000E4A58" w:rsidRDefault="008E64F0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b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>For the above reasons</w:t>
      </w:r>
      <w:r w:rsidR="0019622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, researchers are required </w:t>
      </w:r>
      <w:bookmarkStart w:id="6" w:name="_Hlk7002054"/>
      <w:r w:rsidR="00196226" w:rsidRPr="00B14E56">
        <w:rPr>
          <w:rFonts w:asciiTheme="minorHAnsi" w:hAnsiTheme="minorHAnsi" w:cstheme="minorHAnsi"/>
          <w:color w:val="000000" w:themeColor="text1"/>
          <w:lang w:eastAsia="ja-JP"/>
        </w:rPr>
        <w:t>to</w:t>
      </w:r>
      <w:r w:rsidR="003E50A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ptimize the selection of the type of electrode </w:t>
      </w:r>
      <w:bookmarkStart w:id="7" w:name="_Hlk6851089"/>
      <w:r w:rsidR="001924B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or to </w:t>
      </w:r>
      <w:r w:rsidR="00122D67" w:rsidRPr="00B14E56">
        <w:rPr>
          <w:rFonts w:asciiTheme="minorHAnsi" w:hAnsiTheme="minorHAnsi" w:cstheme="minorHAnsi"/>
          <w:color w:val="000000" w:themeColor="text1"/>
          <w:lang w:eastAsia="ja-JP"/>
        </w:rPr>
        <w:t>implant an</w:t>
      </w:r>
      <w:r w:rsidR="001924B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ptical fiber</w:t>
      </w:r>
      <w:bookmarkEnd w:id="6"/>
      <w:bookmarkEnd w:id="7"/>
      <w:r w:rsidR="001924B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3E50A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depending on </w:t>
      </w:r>
      <w:r w:rsidR="00196226" w:rsidRPr="00B14E56">
        <w:rPr>
          <w:rFonts w:asciiTheme="minorHAnsi" w:hAnsiTheme="minorHAnsi" w:cstheme="minorHAnsi"/>
          <w:color w:val="000000" w:themeColor="text1"/>
          <w:lang w:eastAsia="ja-JP"/>
        </w:rPr>
        <w:t>the aim of the recording</w:t>
      </w:r>
      <w:r w:rsidR="00AE3637" w:rsidRPr="00B14E56">
        <w:rPr>
          <w:rFonts w:asciiTheme="minorHAnsi" w:hAnsiTheme="minorHAnsi" w:cstheme="minorHAnsi"/>
          <w:color w:val="000000" w:themeColor="text1"/>
          <w:lang w:eastAsia="ja-JP"/>
        </w:rPr>
        <w:t>. For example tetrodes are used to achieve</w:t>
      </w:r>
      <w:r w:rsidR="0019622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3E50A4" w:rsidRPr="00B14E56">
        <w:rPr>
          <w:rFonts w:asciiTheme="minorHAnsi" w:hAnsiTheme="minorHAnsi" w:cstheme="minorHAnsi"/>
          <w:color w:val="000000" w:themeColor="text1"/>
          <w:lang w:eastAsia="ja-JP"/>
        </w:rPr>
        <w:t>higher unit yield</w:t>
      </w:r>
      <w:r w:rsidR="00AE363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n hippocampus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ZYW1hbW90bzwvQXV0aG9yPjxZZWFyPjIwMTc8L1llYXI+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ZYW1hbW90bzwvQXV0aG9yPjxZZWFyPjIwMTc8L1llYXI+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E67D1D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1,13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AE3637" w:rsidRPr="00B14E56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3E50A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AE3637" w:rsidRPr="00B14E56">
        <w:rPr>
          <w:rFonts w:asciiTheme="minorHAnsi" w:hAnsiTheme="minorHAnsi" w:cstheme="minorHAnsi"/>
          <w:color w:val="000000" w:themeColor="text1"/>
          <w:lang w:eastAsia="ja-JP"/>
        </w:rPr>
        <w:t>while silicon probes are used to investigate</w:t>
      </w:r>
      <w:r w:rsidR="003E50A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4435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3E50A4" w:rsidRPr="00B14E56">
        <w:rPr>
          <w:rFonts w:asciiTheme="minorHAnsi" w:hAnsiTheme="minorHAnsi" w:cstheme="minorHAnsi"/>
          <w:color w:val="000000" w:themeColor="text1"/>
          <w:lang w:eastAsia="ja-JP"/>
        </w:rPr>
        <w:t>laminar depth profile of cortical area</w:t>
      </w:r>
      <w:r w:rsidR="008D0B01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3E50A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, such as </w:t>
      </w:r>
      <w:r w:rsidR="00693704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AE3637" w:rsidRPr="00B14E56">
        <w:rPr>
          <w:rFonts w:asciiTheme="minorHAnsi" w:hAnsiTheme="minorHAnsi" w:cstheme="minorHAnsi"/>
          <w:color w:val="000000" w:themeColor="text1"/>
          <w:lang w:eastAsia="ja-JP"/>
        </w:rPr>
        <w:t>medial entorhinal cortex (MEC)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RdWlsaWNoaW5pPC9BdXRob3I+PFllYXI+MjAxMDwvWWVh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</w:fldData>
        </w:fldChar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RdWlsaWNoaW5pPC9BdXRob3I+PFllYXI+MjAxMDwvWWVh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</w:fldData>
        </w:fldChar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6A1D50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37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3E50A4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45334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152B1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Currently, </w:t>
      </w:r>
      <w:proofErr w:type="spellStart"/>
      <w:r w:rsidR="000F12F8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r w:rsidR="00152B15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proofErr w:type="spellEnd"/>
      <w:r w:rsidR="000F12F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or </w:t>
      </w:r>
      <w:r w:rsidR="003E50A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imultaneous implantation of </w:t>
      </w:r>
      <w:r w:rsidR="000F12F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etrodes and silicon probes had been reported </w:t>
      </w:r>
      <w:r w:rsidR="00A5767A" w:rsidRPr="00B14E56">
        <w:rPr>
          <w:rFonts w:asciiTheme="minorHAnsi" w:hAnsiTheme="minorHAnsi" w:cstheme="minorHAnsi"/>
          <w:color w:val="000000" w:themeColor="text1"/>
          <w:lang w:eastAsia="ja-JP"/>
        </w:rPr>
        <w:t>for</w:t>
      </w:r>
      <w:r w:rsidR="000F12F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rats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IZWFkbGV5PC9BdXRob3I+PFllYXI+MjAxNTwvWWVhcj48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IZWFkbGV5PC9BdXRob3I+PFllYXI+MjAxNTwvWWVhcj48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E67D1D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5,11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3E50A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bookmarkStart w:id="8" w:name="_Hlk3821367"/>
      <w:r w:rsidR="003E50A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However, it is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extremely challenging </w:t>
      </w:r>
      <w:r w:rsidR="003E50A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o implant multiple tetrodes and silicon probes in mice because of the weight of </w:t>
      </w:r>
      <w:r w:rsidR="000B522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proofErr w:type="spellStart"/>
      <w:r w:rsidR="003E50A4" w:rsidRPr="00B14E56">
        <w:rPr>
          <w:rFonts w:asciiTheme="minorHAnsi" w:hAnsiTheme="minorHAnsi" w:cstheme="minorHAnsi"/>
          <w:color w:val="000000" w:themeColor="text1"/>
          <w:lang w:eastAsia="ja-JP"/>
        </w:rPr>
        <w:t>microdrives</w:t>
      </w:r>
      <w:proofErr w:type="spellEnd"/>
      <w:r w:rsidR="003E50A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,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limited </w:t>
      </w:r>
      <w:r w:rsidR="003E50A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pace on the </w:t>
      </w:r>
      <w:r w:rsidR="000B522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mouse </w:t>
      </w:r>
      <w:r w:rsidR="003E50A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head, and </w:t>
      </w:r>
      <w:r w:rsidR="000B522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patial requirements </w:t>
      </w:r>
      <w:r w:rsidR="00693704">
        <w:rPr>
          <w:rFonts w:asciiTheme="minorHAnsi" w:hAnsiTheme="minorHAnsi" w:cstheme="minorHAnsi"/>
          <w:color w:val="000000" w:themeColor="text1"/>
          <w:lang w:eastAsia="ja-JP"/>
        </w:rPr>
        <w:t>for</w:t>
      </w:r>
      <w:r w:rsidR="000B522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3E50A4" w:rsidRPr="00B14E56">
        <w:rPr>
          <w:rFonts w:asciiTheme="minorHAnsi" w:hAnsiTheme="minorHAnsi" w:cstheme="minorHAnsi"/>
          <w:color w:val="000000" w:themeColor="text1"/>
          <w:lang w:eastAsia="ja-JP"/>
        </w:rPr>
        <w:t>design</w:t>
      </w:r>
      <w:r w:rsidR="000B522B" w:rsidRPr="00B14E56">
        <w:rPr>
          <w:rFonts w:asciiTheme="minorHAnsi" w:hAnsiTheme="minorHAnsi" w:cstheme="minorHAnsi"/>
          <w:color w:val="000000" w:themeColor="text1"/>
          <w:lang w:eastAsia="ja-JP"/>
        </w:rPr>
        <w:t>ing</w:t>
      </w:r>
      <w:r w:rsidR="003E50A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</w:t>
      </w:r>
      <w:proofErr w:type="spellStart"/>
      <w:r w:rsidR="003E50A4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3E50A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o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employ </w:t>
      </w:r>
      <w:r w:rsidR="00693704">
        <w:rPr>
          <w:rFonts w:asciiTheme="minorHAnsi" w:hAnsiTheme="minorHAnsi" w:cstheme="minorHAnsi"/>
          <w:color w:val="000000" w:themeColor="text1"/>
          <w:lang w:eastAsia="ja-JP"/>
        </w:rPr>
        <w:t>different</w:t>
      </w:r>
      <w:r w:rsidR="003E50A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probe</w:t>
      </w:r>
      <w:r w:rsidR="000B522B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3E50A4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bookmarkEnd w:id="8"/>
      <w:r w:rsidR="003E50A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992FA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lthough it is possible to implant silicon probes without a </w:t>
      </w:r>
      <w:proofErr w:type="spellStart"/>
      <w:r w:rsidR="00992FA9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992FA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, this procedure does not allow </w:t>
      </w:r>
      <w:r w:rsidR="000357C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for </w:t>
      </w:r>
      <w:r w:rsidR="00992FA9" w:rsidRPr="00B14E56">
        <w:rPr>
          <w:rFonts w:asciiTheme="minorHAnsi" w:hAnsiTheme="minorHAnsi" w:cstheme="minorHAnsi"/>
          <w:color w:val="000000" w:themeColor="text1"/>
          <w:lang w:eastAsia="ja-JP"/>
        </w:rPr>
        <w:t>adjust</w:t>
      </w:r>
      <w:r w:rsidR="000357C1" w:rsidRPr="00B14E56">
        <w:rPr>
          <w:rFonts w:asciiTheme="minorHAnsi" w:hAnsiTheme="minorHAnsi" w:cstheme="minorHAnsi"/>
          <w:color w:val="000000" w:themeColor="text1"/>
          <w:lang w:eastAsia="ja-JP"/>
        </w:rPr>
        <w:t>ment of the</w:t>
      </w:r>
      <w:r w:rsidR="00992FA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probe and lower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992FA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success rate of silicon-probe recovery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Wb2lndHM8L0F1dGhvcj48WWVhcj4yMDEzPC9ZZWFyPjxS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</w:fldData>
        </w:fldChar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Wb2lndHM8L0F1dGhvcj48WWVhcj4yMDEzPC9ZZWFyPjxS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</w:fldData>
        </w:fldChar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6A1D50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12,38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992FA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bookmarkStart w:id="9" w:name="_Hlk6851097"/>
      <w:r w:rsidR="00122D67" w:rsidRPr="00B14E56">
        <w:rPr>
          <w:rFonts w:asciiTheme="minorHAnsi" w:hAnsiTheme="minorHAnsi" w:cstheme="minorHAnsi"/>
          <w:color w:val="000000" w:themeColor="text1"/>
          <w:lang w:eastAsia="ja-JP"/>
        </w:rPr>
        <w:t>Furthermore, optogenetic experiment</w:t>
      </w:r>
      <w:r w:rsidR="009B229F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122D6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require </w:t>
      </w:r>
      <w:r w:rsidR="009B229F" w:rsidRPr="00B14E56">
        <w:rPr>
          <w:rFonts w:asciiTheme="minorHAnsi" w:hAnsiTheme="minorHAnsi" w:cstheme="minorHAnsi"/>
          <w:color w:val="000000" w:themeColor="text1"/>
          <w:lang w:eastAsia="ja-JP"/>
        </w:rPr>
        <w:t>additional</w:t>
      </w:r>
      <w:r w:rsidR="00122D6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9B229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considerations in </w:t>
      </w:r>
      <w:proofErr w:type="spellStart"/>
      <w:r w:rsidR="004E2DC1" w:rsidRPr="00B14E56">
        <w:rPr>
          <w:rFonts w:asciiTheme="minorHAnsi" w:hAnsiTheme="minorHAnsi" w:cstheme="minorHAnsi"/>
          <w:color w:val="000000" w:themeColor="text1"/>
          <w:lang w:eastAsia="ja-JP"/>
        </w:rPr>
        <w:t>m</w:t>
      </w:r>
      <w:r w:rsidR="009B229F" w:rsidRPr="00B14E56">
        <w:rPr>
          <w:rFonts w:asciiTheme="minorHAnsi" w:hAnsiTheme="minorHAnsi" w:cstheme="minorHAnsi"/>
          <w:color w:val="000000" w:themeColor="text1"/>
          <w:lang w:eastAsia="ja-JP"/>
        </w:rPr>
        <w:t>icrodrive</w:t>
      </w:r>
      <w:proofErr w:type="spellEnd"/>
      <w:r w:rsidR="009B229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rray design</w:t>
      </w:r>
      <w:r w:rsidR="00122D6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bookmarkEnd w:id="9"/>
      <w:r w:rsidR="00693704">
        <w:rPr>
          <w:rFonts w:asciiTheme="minorHAnsi" w:hAnsiTheme="minorHAnsi" w:cstheme="minorHAnsi"/>
          <w:color w:val="000000" w:themeColor="text1"/>
          <w:lang w:eastAsia="ja-JP"/>
        </w:rPr>
        <w:t>T</w:t>
      </w:r>
      <w:r w:rsidR="00992FA9" w:rsidRPr="00B14E56">
        <w:rPr>
          <w:rFonts w:asciiTheme="minorHAnsi" w:hAnsiTheme="minorHAnsi" w:cstheme="minorHAnsi"/>
          <w:color w:val="000000" w:themeColor="text1"/>
          <w:lang w:eastAsia="ja-JP"/>
        </w:rPr>
        <w:t>his protocol</w:t>
      </w:r>
      <w:r w:rsidR="00EC5CC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FD221D" w:rsidRPr="00B14E56">
        <w:rPr>
          <w:rFonts w:asciiTheme="minorHAnsi" w:hAnsiTheme="minorHAnsi" w:cstheme="minorHAnsi"/>
          <w:color w:val="000000" w:themeColor="text1"/>
          <w:lang w:eastAsia="ja-JP"/>
        </w:rPr>
        <w:t>demonstrate</w:t>
      </w:r>
      <w:r w:rsidR="00693704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FD221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A5767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how to construct and implant </w:t>
      </w:r>
      <w:r w:rsidR="000357C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 </w:t>
      </w:r>
      <w:proofErr w:type="spellStart"/>
      <w:r w:rsidR="00FD221D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A634D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A634DD" w:rsidRPr="00B14E56">
        <w:rPr>
          <w:rFonts w:asciiTheme="minorHAnsi" w:hAnsiTheme="minorHAnsi" w:cstheme="minorHAnsi"/>
          <w:color w:val="000000" w:themeColor="text1"/>
        </w:rPr>
        <w:t>array</w:t>
      </w:r>
      <w:r w:rsidR="00FD221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or</w:t>
      </w:r>
      <w:r w:rsidR="00EC5CC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hronic recording</w:t>
      </w:r>
      <w:r w:rsidR="00FD221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0357C1" w:rsidRPr="00B14E56">
        <w:rPr>
          <w:rFonts w:asciiTheme="minorHAnsi" w:hAnsiTheme="minorHAnsi" w:cstheme="minorHAnsi"/>
          <w:color w:val="000000" w:themeColor="text1"/>
          <w:lang w:eastAsia="ja-JP"/>
        </w:rPr>
        <w:t>in</w:t>
      </w:r>
      <w:r w:rsidR="00FD221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BD566F">
        <w:rPr>
          <w:rFonts w:asciiTheme="minorHAnsi" w:hAnsiTheme="minorHAnsi" w:cstheme="minorHAnsi"/>
          <w:color w:val="000000" w:themeColor="text1"/>
          <w:lang w:eastAsia="ja-JP"/>
        </w:rPr>
        <w:t>freely moving</w:t>
      </w:r>
      <w:r w:rsidR="00FD221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C50D8E" w:rsidRPr="00B14E56">
        <w:rPr>
          <w:rFonts w:asciiTheme="minorHAnsi" w:hAnsiTheme="minorHAnsi" w:cstheme="minorHAnsi"/>
          <w:color w:val="000000" w:themeColor="text1"/>
          <w:lang w:eastAsia="ja-JP"/>
        </w:rPr>
        <w:t>mice</w:t>
      </w:r>
      <w:r w:rsidR="00EC5CC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, </w:t>
      </w:r>
      <w:r w:rsidR="00FD221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which allows </w:t>
      </w:r>
      <w:r w:rsidR="00C50D8E" w:rsidRPr="00B14E56">
        <w:rPr>
          <w:rFonts w:asciiTheme="minorHAnsi" w:hAnsiTheme="minorHAnsi" w:cstheme="minorHAnsi"/>
          <w:color w:val="000000" w:themeColor="text1"/>
          <w:lang w:eastAsia="ja-JP"/>
        </w:rPr>
        <w:t>implantation of</w:t>
      </w:r>
      <w:r w:rsidR="00FD221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nine independently adjustable tetrodes and one adjustable </w:t>
      </w:r>
      <w:r w:rsidR="00145A93" w:rsidRPr="00B14E56">
        <w:rPr>
          <w:rFonts w:asciiTheme="minorHAnsi" w:hAnsiTheme="minorHAnsi" w:cstheme="minorHAnsi"/>
          <w:color w:val="000000" w:themeColor="text1"/>
          <w:lang w:eastAsia="ja-JP"/>
        </w:rPr>
        <w:t>opto-</w:t>
      </w:r>
      <w:r w:rsidR="00FD221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ilicon probe. </w:t>
      </w:r>
      <w:r w:rsidR="00693704">
        <w:rPr>
          <w:rFonts w:asciiTheme="minorHAnsi" w:hAnsiTheme="minorHAnsi" w:cstheme="minorHAnsi"/>
          <w:color w:val="000000" w:themeColor="text1"/>
          <w:lang w:eastAsia="ja-JP"/>
        </w:rPr>
        <w:t>This</w:t>
      </w:r>
      <w:r w:rsidR="0093202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proofErr w:type="spellStart"/>
      <w:r w:rsidR="0093202A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93202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A634DD" w:rsidRPr="00B14E56">
        <w:rPr>
          <w:rFonts w:asciiTheme="minorHAnsi" w:hAnsiTheme="minorHAnsi" w:cstheme="minorHAnsi"/>
          <w:color w:val="000000" w:themeColor="text1"/>
        </w:rPr>
        <w:t>array</w:t>
      </w:r>
      <w:r w:rsidR="00A634D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93202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lso </w:t>
      </w:r>
      <w:r w:rsidR="008E62C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facilitates </w:t>
      </w:r>
      <w:r w:rsidR="00C15A62" w:rsidRPr="00B14E56">
        <w:rPr>
          <w:rFonts w:asciiTheme="minorHAnsi" w:hAnsiTheme="minorHAnsi" w:cstheme="minorHAnsi"/>
          <w:color w:val="000000" w:themeColor="text1"/>
          <w:lang w:eastAsia="ja-JP"/>
        </w:rPr>
        <w:t>optogenetic experiment</w:t>
      </w:r>
      <w:r w:rsidR="008E62CE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C15A6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nd recovery of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C15A62" w:rsidRPr="00B14E56">
        <w:rPr>
          <w:rFonts w:asciiTheme="minorHAnsi" w:hAnsiTheme="minorHAnsi" w:cstheme="minorHAnsi"/>
          <w:color w:val="000000" w:themeColor="text1"/>
          <w:lang w:eastAsia="ja-JP"/>
        </w:rPr>
        <w:t>silicon probe.</w:t>
      </w:r>
      <w:r w:rsidR="00F44418"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</w:p>
    <w:p w14:paraId="13B6C9A4" w14:textId="77777777" w:rsidR="00B14E56" w:rsidRPr="00B14E56" w:rsidRDefault="00B14E56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b/>
          <w:color w:val="000000" w:themeColor="text1"/>
        </w:rPr>
      </w:pPr>
    </w:p>
    <w:p w14:paraId="5E9D6B37" w14:textId="1A539C1E" w:rsidR="00C46F67" w:rsidRDefault="008418E7" w:rsidP="00BB582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  <w:bookmarkStart w:id="10" w:name="_Hlk3548194"/>
      <w:r w:rsidRPr="00B14E56">
        <w:rPr>
          <w:rFonts w:asciiTheme="minorHAnsi" w:hAnsiTheme="minorHAnsi" w:cstheme="minorHAnsi"/>
          <w:b/>
          <w:color w:val="000000" w:themeColor="text1"/>
        </w:rPr>
        <w:t>PROTOCOL:</w:t>
      </w:r>
      <w:r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C46F67" w:rsidRPr="00B14E56">
        <w:rPr>
          <w:rFonts w:asciiTheme="minorHAnsi" w:hAnsiTheme="minorHAnsi" w:cstheme="minorHAnsi"/>
          <w:color w:val="000000" w:themeColor="text1"/>
        </w:rPr>
        <w:t xml:space="preserve"> </w:t>
      </w:r>
    </w:p>
    <w:p w14:paraId="1498F00F" w14:textId="77777777" w:rsidR="00693704" w:rsidRPr="00B14E56" w:rsidRDefault="00693704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</w:p>
    <w:p w14:paraId="58270EA6" w14:textId="77777777" w:rsidR="00824A4F" w:rsidRPr="00B14E56" w:rsidRDefault="00824A4F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  <w:r w:rsidRPr="00B14E56">
        <w:rPr>
          <w:rFonts w:asciiTheme="minorHAnsi" w:hAnsiTheme="minorHAnsi" w:cstheme="minorHAnsi"/>
          <w:color w:val="000000" w:themeColor="text1"/>
        </w:rPr>
        <w:t>All methods described here have been approved by the Institutional Animal Care and Use Committee (IACUC) of the University of Texas Southwestern Medical Center.</w:t>
      </w:r>
      <w:r w:rsidR="005C6F75" w:rsidRPr="00B14E56">
        <w:rPr>
          <w:rFonts w:asciiTheme="minorHAnsi" w:hAnsiTheme="minorHAnsi" w:cstheme="minorHAnsi"/>
          <w:color w:val="000000" w:themeColor="text1"/>
        </w:rPr>
        <w:t xml:space="preserve"> </w:t>
      </w:r>
    </w:p>
    <w:p w14:paraId="6D69D5D6" w14:textId="77777777" w:rsidR="004E4129" w:rsidRPr="00B14E56" w:rsidRDefault="004E4129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</w:rPr>
      </w:pPr>
    </w:p>
    <w:p w14:paraId="103D634A" w14:textId="4F514BED" w:rsidR="004E4129" w:rsidRPr="00B14E56" w:rsidRDefault="00926991" w:rsidP="004F1A47">
      <w:pPr>
        <w:numPr>
          <w:ilvl w:val="0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b/>
          <w:color w:val="000000" w:themeColor="text1"/>
        </w:rPr>
      </w:pPr>
      <w:r w:rsidRPr="00B14E56">
        <w:rPr>
          <w:rFonts w:asciiTheme="minorHAnsi" w:hAnsiTheme="minorHAnsi" w:cstheme="minorHAnsi"/>
          <w:b/>
          <w:color w:val="000000" w:themeColor="text1"/>
        </w:rPr>
        <w:t>Preparations</w:t>
      </w:r>
      <w:r w:rsidR="00C0350D"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of </w:t>
      </w:r>
      <w:proofErr w:type="spellStart"/>
      <w:r w:rsidR="00693704">
        <w:rPr>
          <w:rFonts w:asciiTheme="minorHAnsi" w:hAnsiTheme="minorHAnsi" w:cstheme="minorHAnsi"/>
          <w:b/>
          <w:color w:val="000000" w:themeColor="text1"/>
        </w:rPr>
        <w:t>m</w:t>
      </w:r>
      <w:r w:rsidR="00C0350D" w:rsidRPr="00B14E56">
        <w:rPr>
          <w:rFonts w:asciiTheme="minorHAnsi" w:hAnsiTheme="minorHAnsi" w:cstheme="minorHAnsi"/>
          <w:b/>
          <w:color w:val="000000" w:themeColor="text1"/>
        </w:rPr>
        <w:t>icrodrive</w:t>
      </w:r>
      <w:proofErr w:type="spellEnd"/>
      <w:r w:rsidR="00A634DD" w:rsidRPr="00B14E56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693704">
        <w:rPr>
          <w:rFonts w:asciiTheme="minorHAnsi" w:hAnsiTheme="minorHAnsi" w:cstheme="minorHAnsi"/>
          <w:b/>
          <w:color w:val="000000" w:themeColor="text1"/>
        </w:rPr>
        <w:t>a</w:t>
      </w:r>
      <w:r w:rsidR="00A634DD" w:rsidRPr="00B14E56">
        <w:rPr>
          <w:rFonts w:asciiTheme="minorHAnsi" w:hAnsiTheme="minorHAnsi" w:cstheme="minorHAnsi"/>
          <w:b/>
          <w:color w:val="000000" w:themeColor="text1"/>
        </w:rPr>
        <w:t>rray</w:t>
      </w:r>
      <w:r w:rsidR="00C0350D" w:rsidRPr="00B14E56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693704">
        <w:rPr>
          <w:rFonts w:asciiTheme="minorHAnsi" w:hAnsiTheme="minorHAnsi" w:cstheme="minorHAnsi"/>
          <w:b/>
          <w:color w:val="000000" w:themeColor="text1"/>
        </w:rPr>
        <w:t>p</w:t>
      </w:r>
      <w:r w:rsidR="00C0350D" w:rsidRPr="00B14E56">
        <w:rPr>
          <w:rFonts w:asciiTheme="minorHAnsi" w:hAnsiTheme="minorHAnsi" w:cstheme="minorHAnsi"/>
          <w:b/>
          <w:color w:val="000000" w:themeColor="text1"/>
        </w:rPr>
        <w:t>arts</w:t>
      </w:r>
    </w:p>
    <w:p w14:paraId="1E16BAC4" w14:textId="77777777" w:rsidR="005C6F75" w:rsidRPr="00B14E56" w:rsidRDefault="005C6F75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b/>
          <w:color w:val="000000" w:themeColor="text1"/>
        </w:rPr>
      </w:pPr>
    </w:p>
    <w:p w14:paraId="0687BA6B" w14:textId="6B8100D0" w:rsidR="000C3A23" w:rsidRDefault="0022759B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  <w:r w:rsidRPr="00B14E56">
        <w:rPr>
          <w:rFonts w:asciiTheme="minorHAnsi" w:hAnsiTheme="minorHAnsi" w:cstheme="minorHAnsi"/>
          <w:color w:val="000000" w:themeColor="text1"/>
        </w:rPr>
        <w:t xml:space="preserve">Print the </w:t>
      </w:r>
      <w:proofErr w:type="spellStart"/>
      <w:r w:rsidRPr="00B14E56">
        <w:rPr>
          <w:rFonts w:asciiTheme="minorHAnsi" w:hAnsiTheme="minorHAnsi" w:cstheme="minorHAnsi"/>
          <w:color w:val="000000" w:themeColor="text1"/>
        </w:rPr>
        <w:t>microdrive</w:t>
      </w:r>
      <w:proofErr w:type="spellEnd"/>
      <w:r w:rsidR="00A634DD" w:rsidRPr="00B14E56">
        <w:rPr>
          <w:rFonts w:asciiTheme="minorHAnsi" w:hAnsiTheme="minorHAnsi" w:cstheme="minorHAnsi"/>
          <w:color w:val="000000" w:themeColor="text1"/>
        </w:rPr>
        <w:t xml:space="preserve"> array</w:t>
      </w:r>
      <w:r w:rsidRPr="00B14E56">
        <w:rPr>
          <w:rFonts w:asciiTheme="minorHAnsi" w:hAnsiTheme="minorHAnsi" w:cstheme="minorHAnsi"/>
          <w:color w:val="000000" w:themeColor="text1"/>
        </w:rPr>
        <w:t xml:space="preserve"> parts using a 3D printer using dental model resin</w:t>
      </w:r>
      <w:r w:rsidR="00421F1D" w:rsidRPr="00B14E56">
        <w:rPr>
          <w:rFonts w:asciiTheme="minorHAnsi" w:hAnsiTheme="minorHAnsi" w:cstheme="minorHAnsi"/>
          <w:color w:val="000000" w:themeColor="text1"/>
        </w:rPr>
        <w:t xml:space="preserve"> (</w:t>
      </w:r>
      <w:r w:rsidR="00693704">
        <w:rPr>
          <w:rFonts w:asciiTheme="minorHAnsi" w:hAnsiTheme="minorHAnsi" w:cstheme="minorHAnsi"/>
          <w:b/>
          <w:color w:val="000000" w:themeColor="text1"/>
        </w:rPr>
        <w:t>Figure</w:t>
      </w:r>
      <w:r w:rsidR="00421F1D" w:rsidRPr="00B14E56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583E72" w:rsidRPr="00B14E56">
        <w:rPr>
          <w:rFonts w:asciiTheme="minorHAnsi" w:hAnsiTheme="minorHAnsi" w:cstheme="minorHAnsi"/>
          <w:b/>
          <w:color w:val="000000" w:themeColor="text1"/>
        </w:rPr>
        <w:t>1</w:t>
      </w:r>
      <w:proofErr w:type="gramStart"/>
      <w:r w:rsidR="00421F1D" w:rsidRPr="00B14E56">
        <w:rPr>
          <w:rFonts w:asciiTheme="minorHAnsi" w:hAnsiTheme="minorHAnsi" w:cstheme="minorHAnsi"/>
          <w:b/>
          <w:color w:val="000000" w:themeColor="text1"/>
        </w:rPr>
        <w:t>A,B</w:t>
      </w:r>
      <w:proofErr w:type="gramEnd"/>
      <w:r w:rsidR="00421F1D" w:rsidRPr="00B14E56">
        <w:rPr>
          <w:rFonts w:asciiTheme="minorHAnsi" w:hAnsiTheme="minorHAnsi" w:cstheme="minorHAnsi"/>
          <w:color w:val="000000" w:themeColor="text1"/>
        </w:rPr>
        <w:t>)</w:t>
      </w:r>
      <w:r w:rsidRPr="00B14E56">
        <w:rPr>
          <w:rFonts w:asciiTheme="minorHAnsi" w:hAnsiTheme="minorHAnsi" w:cstheme="minorHAnsi"/>
          <w:color w:val="000000" w:themeColor="text1"/>
        </w:rPr>
        <w:t xml:space="preserve">. </w:t>
      </w:r>
      <w:bookmarkStart w:id="11" w:name="_Hlk6827437"/>
      <w:r w:rsidR="00647A8C" w:rsidRPr="00B14E56">
        <w:rPr>
          <w:rFonts w:asciiTheme="minorHAnsi" w:hAnsiTheme="minorHAnsi" w:cstheme="minorHAnsi"/>
          <w:color w:val="000000" w:themeColor="text1"/>
        </w:rPr>
        <w:t>Ensure that the thickness of individual 3D printed layers is</w:t>
      </w:r>
      <w:bookmarkEnd w:id="11"/>
      <w:r w:rsidRPr="00B14E56">
        <w:rPr>
          <w:rFonts w:asciiTheme="minorHAnsi" w:hAnsiTheme="minorHAnsi" w:cstheme="minorHAnsi"/>
          <w:color w:val="000000" w:themeColor="text1"/>
        </w:rPr>
        <w:t xml:space="preserve"> less than 50 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µ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m to keep the small holes on the print</w:t>
      </w:r>
      <w:r w:rsidR="008E64F0" w:rsidRPr="00B14E56">
        <w:rPr>
          <w:rFonts w:asciiTheme="minorHAnsi" w:hAnsiTheme="minorHAnsi" w:cstheme="minorHAnsi"/>
          <w:color w:val="000000" w:themeColor="text1"/>
          <w:lang w:eastAsia="ja-JP"/>
        </w:rPr>
        <w:t>ed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parts</w:t>
      </w:r>
      <w:r w:rsidR="007D5BC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0961D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clear and </w:t>
      </w:r>
      <w:r w:rsidR="007D5BC0" w:rsidRPr="00B14E56">
        <w:rPr>
          <w:rFonts w:asciiTheme="minorHAnsi" w:hAnsiTheme="minorHAnsi" w:cstheme="minorHAnsi"/>
          <w:color w:val="000000" w:themeColor="text1"/>
          <w:lang w:eastAsia="ja-JP"/>
        </w:rPr>
        <w:t>viable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</w:p>
    <w:p w14:paraId="16126AF9" w14:textId="77777777" w:rsidR="000C3A23" w:rsidRDefault="000C3A23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51CECFE8" w14:textId="693A7814" w:rsidR="007D3341" w:rsidRPr="00B14E56" w:rsidRDefault="000C3A23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>
        <w:rPr>
          <w:rFonts w:asciiTheme="minorHAnsi" w:hAnsiTheme="minorHAnsi" w:cstheme="minorHAnsi"/>
          <w:color w:val="000000" w:themeColor="text1"/>
          <w:lang w:eastAsia="ja-JP"/>
        </w:rPr>
        <w:t xml:space="preserve">NOTE: </w:t>
      </w:r>
      <w:r w:rsidR="00971973" w:rsidRPr="00B14E56">
        <w:rPr>
          <w:rFonts w:asciiTheme="minorHAnsi" w:hAnsiTheme="minorHAnsi" w:cstheme="minorHAnsi"/>
          <w:color w:val="000000" w:themeColor="text1"/>
        </w:rPr>
        <w:t xml:space="preserve">The </w:t>
      </w:r>
      <w:proofErr w:type="spellStart"/>
      <w:r w:rsidR="00971973" w:rsidRPr="00B14E56">
        <w:rPr>
          <w:rFonts w:asciiTheme="minorHAnsi" w:hAnsiTheme="minorHAnsi" w:cstheme="minorHAnsi"/>
          <w:color w:val="000000" w:themeColor="text1"/>
        </w:rPr>
        <w:t>microdrive</w:t>
      </w:r>
      <w:proofErr w:type="spellEnd"/>
      <w:r w:rsidR="00A634DD" w:rsidRPr="00B14E56">
        <w:rPr>
          <w:rFonts w:asciiTheme="minorHAnsi" w:hAnsiTheme="minorHAnsi" w:cstheme="minorHAnsi"/>
          <w:color w:val="000000" w:themeColor="text1"/>
        </w:rPr>
        <w:t xml:space="preserve"> array</w:t>
      </w:r>
      <w:r w:rsidR="00971973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971973" w:rsidRPr="00B14E56">
        <w:rPr>
          <w:rFonts w:asciiTheme="minorHAnsi" w:hAnsiTheme="minorHAnsi" w:cstheme="minorHAnsi"/>
          <w:color w:val="000000" w:themeColor="text1"/>
          <w:lang w:eastAsia="ja-JP"/>
        </w:rPr>
        <w:t>consists</w:t>
      </w:r>
      <w:r w:rsidR="00971973" w:rsidRPr="00B14E56">
        <w:rPr>
          <w:rFonts w:asciiTheme="minorHAnsi" w:hAnsiTheme="minorHAnsi" w:cstheme="minorHAnsi"/>
          <w:color w:val="000000" w:themeColor="text1"/>
        </w:rPr>
        <w:t xml:space="preserve"> of </w:t>
      </w:r>
      <w:r w:rsidR="0022759B" w:rsidRPr="00B14E56">
        <w:rPr>
          <w:rFonts w:asciiTheme="minorHAnsi" w:hAnsiTheme="minorHAnsi" w:cstheme="minorHAnsi"/>
          <w:color w:val="000000" w:themeColor="text1"/>
        </w:rPr>
        <w:t xml:space="preserve">five </w:t>
      </w:r>
      <w:r w:rsidR="00971973" w:rsidRPr="00B14E56">
        <w:rPr>
          <w:rFonts w:asciiTheme="minorHAnsi" w:hAnsiTheme="minorHAnsi" w:cstheme="minorHAnsi"/>
          <w:color w:val="000000" w:themeColor="text1"/>
        </w:rPr>
        <w:t>parts</w:t>
      </w:r>
      <w:r w:rsidR="00E71855" w:rsidRPr="00B14E56">
        <w:rPr>
          <w:rFonts w:asciiTheme="minorHAnsi" w:hAnsiTheme="minorHAnsi" w:cstheme="minorHAnsi"/>
          <w:color w:val="000000" w:themeColor="text1"/>
        </w:rPr>
        <w:t xml:space="preserve"> (</w:t>
      </w:r>
      <w:r w:rsidR="00693704">
        <w:rPr>
          <w:rFonts w:asciiTheme="minorHAnsi" w:hAnsiTheme="minorHAnsi" w:cstheme="minorHAnsi"/>
          <w:b/>
          <w:color w:val="000000" w:themeColor="text1"/>
        </w:rPr>
        <w:t>Figure</w:t>
      </w:r>
      <w:r w:rsidR="00E71855" w:rsidRPr="00B14E56">
        <w:rPr>
          <w:rFonts w:asciiTheme="minorHAnsi" w:hAnsiTheme="minorHAnsi" w:cstheme="minorHAnsi"/>
          <w:b/>
          <w:color w:val="000000" w:themeColor="text1"/>
        </w:rPr>
        <w:t xml:space="preserve"> 1C</w:t>
      </w:r>
      <w:r w:rsidR="00E71855" w:rsidRPr="00B14E56">
        <w:rPr>
          <w:rFonts w:asciiTheme="minorHAnsi" w:hAnsiTheme="minorHAnsi" w:cstheme="minorHAnsi"/>
          <w:color w:val="000000" w:themeColor="text1"/>
        </w:rPr>
        <w:t>)</w:t>
      </w:r>
      <w:r w:rsidR="0083173C" w:rsidRPr="00B14E56">
        <w:rPr>
          <w:rFonts w:asciiTheme="minorHAnsi" w:hAnsiTheme="minorHAnsi" w:cstheme="minorHAnsi"/>
          <w:color w:val="000000" w:themeColor="text1"/>
        </w:rPr>
        <w:t>:</w:t>
      </w:r>
      <w:r>
        <w:rPr>
          <w:rFonts w:asciiTheme="minorHAnsi" w:hAnsiTheme="minorHAnsi" w:cstheme="minorHAnsi"/>
          <w:color w:val="000000" w:themeColor="text1"/>
        </w:rPr>
        <w:t xml:space="preserve"> (1) </w:t>
      </w:r>
      <w:r w:rsidR="00EC6366">
        <w:rPr>
          <w:rFonts w:asciiTheme="minorHAnsi" w:hAnsiTheme="minorHAnsi" w:cstheme="minorHAnsi"/>
          <w:color w:val="000000" w:themeColor="text1"/>
          <w:lang w:eastAsia="ja-JP"/>
        </w:rPr>
        <w:t>t</w:t>
      </w:r>
      <w:r w:rsidR="00A4493F"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he </w:t>
      </w:r>
      <w:r w:rsidR="008E64F0"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main </w:t>
      </w:r>
      <w:r w:rsidR="001F69D9" w:rsidRPr="000C3A23">
        <w:rPr>
          <w:rFonts w:asciiTheme="minorHAnsi" w:hAnsiTheme="minorHAnsi" w:cstheme="minorHAnsi"/>
          <w:color w:val="000000" w:themeColor="text1"/>
          <w:lang w:eastAsia="ja-JP"/>
        </w:rPr>
        <w:t>b</w:t>
      </w:r>
      <w:r w:rsidR="00971973" w:rsidRPr="000C3A23">
        <w:rPr>
          <w:rFonts w:asciiTheme="minorHAnsi" w:hAnsiTheme="minorHAnsi" w:cstheme="minorHAnsi"/>
          <w:color w:val="000000" w:themeColor="text1"/>
          <w:lang w:eastAsia="ja-JP"/>
        </w:rPr>
        <w:t>ody of</w:t>
      </w:r>
      <w:r w:rsidR="00926991"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971973"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proofErr w:type="spellStart"/>
      <w:r w:rsidR="00971973" w:rsidRPr="000C3A23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A634DD"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A634DD" w:rsidRPr="000C3A23">
        <w:rPr>
          <w:rFonts w:asciiTheme="minorHAnsi" w:hAnsiTheme="minorHAnsi" w:cstheme="minorHAnsi"/>
          <w:color w:val="000000" w:themeColor="text1"/>
        </w:rPr>
        <w:t>array</w:t>
      </w:r>
      <w:r w:rsidR="00EC6366">
        <w:rPr>
          <w:rFonts w:asciiTheme="minorHAnsi" w:hAnsiTheme="minorHAnsi" w:cstheme="minorHAnsi"/>
          <w:color w:val="000000" w:themeColor="text1"/>
          <w:lang w:eastAsia="ja-JP"/>
        </w:rPr>
        <w:t xml:space="preserve">, which </w:t>
      </w:r>
      <w:r w:rsidR="001F69D9" w:rsidRPr="000C3A23">
        <w:rPr>
          <w:rFonts w:asciiTheme="minorHAnsi" w:hAnsiTheme="minorHAnsi" w:cstheme="minorHAnsi"/>
          <w:color w:val="000000" w:themeColor="text1"/>
          <w:lang w:eastAsia="ja-JP"/>
        </w:rPr>
        <w:t>includes nine</w:t>
      </w:r>
      <w:r w:rsidR="00971973"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proofErr w:type="spellStart"/>
      <w:r w:rsidR="00971973" w:rsidRPr="000C3A23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971973" w:rsidRPr="000C3A23">
        <w:rPr>
          <w:rFonts w:asciiTheme="minorHAnsi" w:hAnsiTheme="minorHAnsi" w:cstheme="minorHAnsi"/>
          <w:color w:val="000000" w:themeColor="text1"/>
          <w:lang w:eastAsia="ja-JP"/>
        </w:rPr>
        <w:t>-screws for tetrodes and one</w:t>
      </w:r>
      <w:r w:rsidR="008E64F0"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 screw</w:t>
      </w:r>
      <w:r w:rsidR="00971973"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 for a silicon-probe</w:t>
      </w:r>
      <w:r w:rsidR="00421F1D"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421F1D" w:rsidRPr="000C3A23">
        <w:rPr>
          <w:rFonts w:asciiTheme="minorHAnsi" w:hAnsiTheme="minorHAnsi" w:cstheme="minorHAnsi"/>
          <w:color w:val="000000" w:themeColor="text1"/>
        </w:rPr>
        <w:t>(</w:t>
      </w:r>
      <w:r w:rsidR="00693704">
        <w:rPr>
          <w:rFonts w:asciiTheme="minorHAnsi" w:hAnsiTheme="minorHAnsi" w:cstheme="minorHAnsi"/>
          <w:b/>
          <w:color w:val="000000" w:themeColor="text1"/>
        </w:rPr>
        <w:t>Figure</w:t>
      </w:r>
      <w:r w:rsidR="00421F1D" w:rsidRPr="000C3A23">
        <w:rPr>
          <w:rFonts w:asciiTheme="minorHAnsi" w:hAnsiTheme="minorHAnsi" w:cstheme="minorHAnsi"/>
          <w:b/>
          <w:color w:val="000000" w:themeColor="text1"/>
        </w:rPr>
        <w:t xml:space="preserve"> 1Ca-d</w:t>
      </w:r>
      <w:r w:rsidR="00421F1D" w:rsidRPr="000C3A23">
        <w:rPr>
          <w:rFonts w:asciiTheme="minorHAnsi" w:hAnsiTheme="minorHAnsi" w:cstheme="minorHAnsi"/>
          <w:color w:val="000000" w:themeColor="text1"/>
        </w:rPr>
        <w:t>)</w:t>
      </w:r>
      <w:r w:rsidR="00971973" w:rsidRPr="000C3A23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83173C"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 The </w:t>
      </w:r>
      <w:r w:rsidR="001F69D9"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coordination </w:t>
      </w:r>
      <w:r w:rsidR="0083173C"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of the </w:t>
      </w:r>
      <w:r w:rsidR="00FD585A" w:rsidRPr="000C3A23">
        <w:rPr>
          <w:rFonts w:asciiTheme="minorHAnsi" w:hAnsiTheme="minorHAnsi" w:cstheme="minorHAnsi"/>
          <w:color w:val="000000" w:themeColor="text1"/>
          <w:lang w:eastAsia="ja-JP"/>
        </w:rPr>
        <w:t>tetrode</w:t>
      </w:r>
      <w:r w:rsidR="0083173C"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1F69D9"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bundle and hole for </w:t>
      </w:r>
      <w:r w:rsidR="00F81880"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1F69D9"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opto-silicon probe </w:t>
      </w:r>
      <w:r w:rsidR="00FD585A" w:rsidRPr="000C3A23">
        <w:rPr>
          <w:rFonts w:asciiTheme="minorHAnsi" w:hAnsiTheme="minorHAnsi" w:cstheme="minorHAnsi"/>
          <w:color w:val="000000" w:themeColor="text1"/>
          <w:lang w:eastAsia="ja-JP"/>
        </w:rPr>
        <w:t>at the bottom</w:t>
      </w:r>
      <w:r w:rsidR="0083173C"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 depend</w:t>
      </w:r>
      <w:r w:rsidR="008E64F0" w:rsidRPr="000C3A23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83173C"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 on the target brain area’s coordinates</w:t>
      </w:r>
      <w:r w:rsidR="00E71855"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71855" w:rsidRPr="000C3A23">
        <w:rPr>
          <w:rFonts w:asciiTheme="minorHAnsi" w:hAnsiTheme="minorHAnsi" w:cstheme="minorHAnsi"/>
          <w:color w:val="000000" w:themeColor="text1"/>
        </w:rPr>
        <w:t>(</w:t>
      </w:r>
      <w:r w:rsidR="00693704">
        <w:rPr>
          <w:rFonts w:asciiTheme="minorHAnsi" w:hAnsiTheme="minorHAnsi" w:cstheme="minorHAnsi"/>
          <w:b/>
          <w:color w:val="000000" w:themeColor="text1"/>
        </w:rPr>
        <w:t>Figure</w:t>
      </w:r>
      <w:r w:rsidR="00E71855" w:rsidRPr="000C3A23">
        <w:rPr>
          <w:rFonts w:asciiTheme="minorHAnsi" w:hAnsiTheme="minorHAnsi" w:cstheme="minorHAnsi"/>
          <w:b/>
          <w:color w:val="000000" w:themeColor="text1"/>
        </w:rPr>
        <w:t xml:space="preserve"> 1Cd</w:t>
      </w:r>
      <w:r w:rsidR="00E71855" w:rsidRPr="000C3A23">
        <w:rPr>
          <w:rFonts w:asciiTheme="minorHAnsi" w:hAnsiTheme="minorHAnsi" w:cstheme="minorHAnsi"/>
          <w:color w:val="000000" w:themeColor="text1"/>
        </w:rPr>
        <w:t>)</w:t>
      </w:r>
      <w:r w:rsidR="00EC6366">
        <w:rPr>
          <w:rFonts w:asciiTheme="minorHAnsi" w:hAnsiTheme="minorHAnsi" w:cstheme="minorHAnsi"/>
          <w:color w:val="000000" w:themeColor="text1"/>
          <w:lang w:eastAsia="ja-JP"/>
        </w:rPr>
        <w:t>;</w:t>
      </w:r>
      <w:r>
        <w:rPr>
          <w:rFonts w:asciiTheme="minorHAnsi" w:hAnsiTheme="minorHAnsi" w:cstheme="minorHAnsi"/>
          <w:color w:val="000000" w:themeColor="text1"/>
          <w:lang w:eastAsia="ja-JP"/>
        </w:rPr>
        <w:t xml:space="preserve"> (2)</w:t>
      </w:r>
      <w:r w:rsidR="00EC6366">
        <w:rPr>
          <w:rFonts w:asciiTheme="minorHAnsi" w:hAnsiTheme="minorHAnsi" w:cstheme="minorHAnsi"/>
          <w:color w:val="000000" w:themeColor="text1"/>
          <w:lang w:eastAsia="ja-JP"/>
        </w:rPr>
        <w:t xml:space="preserve"> a</w:t>
      </w:r>
      <w:r w:rsidR="001F69D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</w:t>
      </w:r>
      <w:r w:rsidR="00E7185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huttle to </w:t>
      </w:r>
      <w:r w:rsidR="001F69D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ttach </w:t>
      </w:r>
      <w:r w:rsidR="00E7185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 silicon-probe or </w:t>
      </w:r>
      <w:proofErr w:type="spellStart"/>
      <w:r w:rsidR="00E71855" w:rsidRPr="00B14E56">
        <w:rPr>
          <w:rFonts w:asciiTheme="minorHAnsi" w:hAnsiTheme="minorHAnsi" w:cstheme="minorHAnsi"/>
          <w:color w:val="000000" w:themeColor="text1"/>
          <w:lang w:eastAsia="ja-JP"/>
        </w:rPr>
        <w:t>optrode</w:t>
      </w:r>
      <w:proofErr w:type="spellEnd"/>
      <w:r w:rsidR="00E7185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71855" w:rsidRPr="00B14E56">
        <w:rPr>
          <w:rFonts w:asciiTheme="minorHAnsi" w:hAnsiTheme="minorHAnsi" w:cstheme="minorHAnsi"/>
          <w:color w:val="000000" w:themeColor="text1"/>
        </w:rPr>
        <w:t>(</w:t>
      </w:r>
      <w:r w:rsidR="00693704">
        <w:rPr>
          <w:rFonts w:asciiTheme="minorHAnsi" w:hAnsiTheme="minorHAnsi" w:cstheme="minorHAnsi"/>
          <w:b/>
          <w:color w:val="000000" w:themeColor="text1"/>
        </w:rPr>
        <w:t>Figure</w:t>
      </w:r>
      <w:r w:rsidR="00E71855" w:rsidRPr="00B14E56">
        <w:rPr>
          <w:rFonts w:asciiTheme="minorHAnsi" w:hAnsiTheme="minorHAnsi" w:cstheme="minorHAnsi"/>
          <w:b/>
          <w:color w:val="000000" w:themeColor="text1"/>
        </w:rPr>
        <w:t xml:space="preserve"> 1Ce</w:t>
      </w:r>
      <w:r w:rsidR="00E71855" w:rsidRPr="00B14E56">
        <w:rPr>
          <w:rFonts w:asciiTheme="minorHAnsi" w:hAnsiTheme="minorHAnsi" w:cstheme="minorHAnsi"/>
          <w:color w:val="000000" w:themeColor="text1"/>
        </w:rPr>
        <w:t>)</w:t>
      </w:r>
      <w:r w:rsidR="00EC6366">
        <w:rPr>
          <w:rFonts w:asciiTheme="minorHAnsi" w:hAnsiTheme="minorHAnsi" w:cstheme="minorHAnsi"/>
          <w:color w:val="000000" w:themeColor="text1"/>
          <w:lang w:eastAsia="ja-JP"/>
        </w:rPr>
        <w:t>;</w:t>
      </w:r>
      <w:r>
        <w:rPr>
          <w:rFonts w:asciiTheme="minorHAnsi" w:hAnsiTheme="minorHAnsi" w:cstheme="minorHAnsi"/>
          <w:color w:val="000000" w:themeColor="text1"/>
          <w:lang w:eastAsia="ja-JP"/>
        </w:rPr>
        <w:t xml:space="preserve"> (3) </w:t>
      </w:r>
      <w:r w:rsidR="00EC6366">
        <w:rPr>
          <w:rFonts w:asciiTheme="minorHAnsi" w:hAnsiTheme="minorHAnsi" w:cstheme="minorHAnsi"/>
          <w:color w:val="000000" w:themeColor="text1"/>
          <w:lang w:eastAsia="ja-JP"/>
        </w:rPr>
        <w:t>a</w:t>
      </w:r>
      <w:r w:rsidR="001F69D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p</w:t>
      </w:r>
      <w:r w:rsidR="004636F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robe </w:t>
      </w:r>
      <w:r w:rsidR="0050726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electrical </w:t>
      </w:r>
      <w:r w:rsidR="004636F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connecter </w:t>
      </w:r>
      <w:r w:rsidR="00463187" w:rsidRPr="00B14E56">
        <w:rPr>
          <w:rFonts w:asciiTheme="minorHAnsi" w:hAnsiTheme="minorHAnsi" w:cstheme="minorHAnsi"/>
          <w:color w:val="000000" w:themeColor="text1"/>
          <w:lang w:eastAsia="ja-JP"/>
        </w:rPr>
        <w:t>mount</w:t>
      </w:r>
      <w:r w:rsidR="004636F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o hold </w:t>
      </w:r>
      <w:r w:rsidR="001F69D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583E7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ilicon probe </w:t>
      </w:r>
      <w:r w:rsidR="004636F1" w:rsidRPr="00B14E56">
        <w:rPr>
          <w:rFonts w:asciiTheme="minorHAnsi" w:hAnsiTheme="minorHAnsi" w:cstheme="minorHAnsi"/>
          <w:color w:val="000000" w:themeColor="text1"/>
          <w:lang w:eastAsia="ja-JP"/>
        </w:rPr>
        <w:t>connecter</w:t>
      </w:r>
      <w:r w:rsidR="00E7185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71855" w:rsidRPr="00B14E56">
        <w:rPr>
          <w:rFonts w:asciiTheme="minorHAnsi" w:hAnsiTheme="minorHAnsi" w:cstheme="minorHAnsi"/>
          <w:color w:val="000000" w:themeColor="text1"/>
        </w:rPr>
        <w:t>(</w:t>
      </w:r>
      <w:r w:rsidR="00693704">
        <w:rPr>
          <w:rFonts w:asciiTheme="minorHAnsi" w:hAnsiTheme="minorHAnsi" w:cstheme="minorHAnsi"/>
          <w:b/>
          <w:color w:val="000000" w:themeColor="text1"/>
        </w:rPr>
        <w:t>Figure</w:t>
      </w:r>
      <w:r w:rsidR="00E71855" w:rsidRPr="00B14E56">
        <w:rPr>
          <w:rFonts w:asciiTheme="minorHAnsi" w:hAnsiTheme="minorHAnsi" w:cstheme="minorHAnsi"/>
          <w:b/>
          <w:color w:val="000000" w:themeColor="text1"/>
        </w:rPr>
        <w:t xml:space="preserve"> 1Cf</w:t>
      </w:r>
      <w:r w:rsidR="00E71855" w:rsidRPr="00B14E56">
        <w:rPr>
          <w:rFonts w:asciiTheme="minorHAnsi" w:hAnsiTheme="minorHAnsi" w:cstheme="minorHAnsi"/>
          <w:color w:val="000000" w:themeColor="text1"/>
        </w:rPr>
        <w:t>)</w:t>
      </w:r>
      <w:r w:rsidR="00EC6366">
        <w:rPr>
          <w:rFonts w:asciiTheme="minorHAnsi" w:hAnsiTheme="minorHAnsi" w:cstheme="minorHAnsi"/>
          <w:color w:val="000000" w:themeColor="text1"/>
          <w:lang w:eastAsia="ja-JP"/>
        </w:rPr>
        <w:t>;</w:t>
      </w:r>
      <w:r>
        <w:rPr>
          <w:rFonts w:asciiTheme="minorHAnsi" w:hAnsiTheme="minorHAnsi" w:cstheme="minorHAnsi"/>
          <w:color w:val="000000" w:themeColor="text1"/>
          <w:lang w:eastAsia="ja-JP"/>
        </w:rPr>
        <w:t xml:space="preserve"> (4) </w:t>
      </w:r>
      <w:r w:rsidR="00EC6366">
        <w:rPr>
          <w:rFonts w:asciiTheme="minorHAnsi" w:hAnsiTheme="minorHAnsi" w:cstheme="minorHAnsi"/>
          <w:color w:val="000000" w:themeColor="text1"/>
          <w:lang w:eastAsia="ja-JP"/>
        </w:rPr>
        <w:t>a</w:t>
      </w:r>
      <w:r w:rsidR="001F69D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</w:t>
      </w:r>
      <w:r w:rsidR="00E7185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ber ferrule holder </w:t>
      </w:r>
      <w:r w:rsidR="00EC6366">
        <w:rPr>
          <w:rFonts w:asciiTheme="minorHAnsi" w:hAnsiTheme="minorHAnsi" w:cstheme="minorHAnsi"/>
          <w:color w:val="000000" w:themeColor="text1"/>
          <w:lang w:eastAsia="ja-JP"/>
        </w:rPr>
        <w:t>that</w:t>
      </w:r>
      <w:r w:rsidR="00E7185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lamps to the center </w:t>
      </w:r>
      <w:r w:rsidR="00BF7A7F" w:rsidRPr="00B14E56">
        <w:rPr>
          <w:rFonts w:asciiTheme="minorHAnsi" w:hAnsiTheme="minorHAnsi" w:cstheme="minorHAnsi"/>
          <w:color w:val="000000" w:themeColor="text1"/>
          <w:lang w:eastAsia="ja-JP"/>
        </w:rPr>
        <w:t>part</w:t>
      </w:r>
      <w:r w:rsidR="00E7185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f the body to prevent undesired movement</w:t>
      </w:r>
      <w:r w:rsidR="008E64F0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E7185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f the implanted opt</w:t>
      </w:r>
      <w:r w:rsidR="0023213D" w:rsidRPr="00B14E56">
        <w:rPr>
          <w:rFonts w:asciiTheme="minorHAnsi" w:hAnsiTheme="minorHAnsi" w:cstheme="minorHAnsi"/>
          <w:color w:val="000000" w:themeColor="text1"/>
          <w:lang w:eastAsia="ja-JP"/>
        </w:rPr>
        <w:t>o-silicon p</w:t>
      </w:r>
      <w:r w:rsidR="00E71855" w:rsidRPr="00B14E56">
        <w:rPr>
          <w:rFonts w:asciiTheme="minorHAnsi" w:hAnsiTheme="minorHAnsi" w:cstheme="minorHAnsi"/>
          <w:color w:val="000000" w:themeColor="text1"/>
          <w:lang w:eastAsia="ja-JP"/>
        </w:rPr>
        <w:t>ro</w:t>
      </w:r>
      <w:r w:rsidR="0023213D" w:rsidRPr="00B14E56">
        <w:rPr>
          <w:rFonts w:asciiTheme="minorHAnsi" w:hAnsiTheme="minorHAnsi" w:cstheme="minorHAnsi"/>
          <w:color w:val="000000" w:themeColor="text1"/>
          <w:lang w:eastAsia="ja-JP"/>
        </w:rPr>
        <w:t>b</w:t>
      </w:r>
      <w:r w:rsidR="00E7185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e when plugging/unplugging an optical fiber connector </w:t>
      </w:r>
      <w:r w:rsidR="00E71855" w:rsidRPr="00B14E56">
        <w:rPr>
          <w:rFonts w:asciiTheme="minorHAnsi" w:hAnsiTheme="minorHAnsi" w:cstheme="minorHAnsi"/>
          <w:color w:val="000000" w:themeColor="text1"/>
        </w:rPr>
        <w:t>(</w:t>
      </w:r>
      <w:r w:rsidR="00693704">
        <w:rPr>
          <w:rFonts w:asciiTheme="minorHAnsi" w:hAnsiTheme="minorHAnsi" w:cstheme="minorHAnsi"/>
          <w:b/>
          <w:color w:val="000000" w:themeColor="text1"/>
        </w:rPr>
        <w:t>Figure</w:t>
      </w:r>
      <w:r w:rsidR="00E71855" w:rsidRPr="00B14E56">
        <w:rPr>
          <w:rFonts w:asciiTheme="minorHAnsi" w:hAnsiTheme="minorHAnsi" w:cstheme="minorHAnsi"/>
          <w:b/>
          <w:color w:val="000000" w:themeColor="text1"/>
        </w:rPr>
        <w:t xml:space="preserve"> 1Cg</w:t>
      </w:r>
      <w:r w:rsidR="00E71855" w:rsidRPr="00B14E56">
        <w:rPr>
          <w:rFonts w:asciiTheme="minorHAnsi" w:hAnsiTheme="minorHAnsi" w:cstheme="minorHAnsi"/>
          <w:color w:val="000000" w:themeColor="text1"/>
        </w:rPr>
        <w:t>)</w:t>
      </w:r>
      <w:r w:rsidR="00EC6366">
        <w:rPr>
          <w:rFonts w:asciiTheme="minorHAnsi" w:hAnsiTheme="minorHAnsi" w:cstheme="minorHAnsi"/>
          <w:color w:val="000000" w:themeColor="text1"/>
          <w:lang w:eastAsia="ja-JP"/>
        </w:rPr>
        <w:t>;</w:t>
      </w:r>
      <w:r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C6366">
        <w:rPr>
          <w:rFonts w:asciiTheme="minorHAnsi" w:hAnsiTheme="minorHAnsi" w:cstheme="minorHAnsi"/>
          <w:color w:val="000000" w:themeColor="text1"/>
          <w:lang w:eastAsia="ja-JP"/>
        </w:rPr>
        <w:t xml:space="preserve">and </w:t>
      </w:r>
      <w:r>
        <w:rPr>
          <w:rFonts w:asciiTheme="minorHAnsi" w:hAnsiTheme="minorHAnsi" w:cstheme="minorHAnsi"/>
          <w:color w:val="000000" w:themeColor="text1"/>
          <w:lang w:eastAsia="ja-JP"/>
        </w:rPr>
        <w:t xml:space="preserve">(5) </w:t>
      </w:r>
      <w:r w:rsidR="00EC6366">
        <w:rPr>
          <w:rFonts w:asciiTheme="minorHAnsi" w:hAnsiTheme="minorHAnsi" w:cstheme="minorHAnsi"/>
          <w:color w:val="000000" w:themeColor="text1"/>
          <w:lang w:eastAsia="ja-JP"/>
        </w:rPr>
        <w:t>a</w:t>
      </w:r>
      <w:r w:rsidR="00CE492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hielding</w:t>
      </w:r>
      <w:r w:rsidR="004636F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one</w:t>
      </w:r>
      <w:r w:rsidR="00E7185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C6366">
        <w:rPr>
          <w:rFonts w:asciiTheme="minorHAnsi" w:hAnsiTheme="minorHAnsi" w:cstheme="minorHAnsi"/>
          <w:color w:val="000000" w:themeColor="text1"/>
        </w:rPr>
        <w:t>that</w:t>
      </w:r>
      <w:r w:rsidR="008D05B0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8D05B0" w:rsidRPr="00B14E56">
        <w:rPr>
          <w:rFonts w:asciiTheme="minorHAnsi" w:hAnsiTheme="minorHAnsi" w:cstheme="minorHAnsi"/>
          <w:color w:val="000000" w:themeColor="text1"/>
        </w:rPr>
        <w:lastRenderedPageBreak/>
        <w:t>provide</w:t>
      </w:r>
      <w:r w:rsidR="008D05B0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8D05B0" w:rsidRPr="00B14E56">
        <w:rPr>
          <w:rFonts w:asciiTheme="minorHAnsi" w:hAnsiTheme="minorHAnsi" w:cstheme="minorHAnsi"/>
          <w:color w:val="000000" w:themeColor="text1"/>
        </w:rPr>
        <w:t xml:space="preserve"> physical and electrical </w:t>
      </w:r>
      <w:r w:rsidR="008D05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hielding to the </w:t>
      </w:r>
      <w:proofErr w:type="spellStart"/>
      <w:r w:rsidR="008D05B0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8D05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rray</w:t>
      </w:r>
      <w:r w:rsidR="00E944C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or stable recording</w:t>
      </w:r>
      <w:r w:rsidR="008D05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71855" w:rsidRPr="00B14E56">
        <w:rPr>
          <w:rFonts w:asciiTheme="minorHAnsi" w:hAnsiTheme="minorHAnsi" w:cstheme="minorHAnsi"/>
          <w:color w:val="000000" w:themeColor="text1"/>
        </w:rPr>
        <w:t>(</w:t>
      </w:r>
      <w:r w:rsidR="00693704">
        <w:rPr>
          <w:rFonts w:asciiTheme="minorHAnsi" w:hAnsiTheme="minorHAnsi" w:cstheme="minorHAnsi"/>
          <w:b/>
          <w:color w:val="000000" w:themeColor="text1"/>
        </w:rPr>
        <w:t>Figure</w:t>
      </w:r>
      <w:r w:rsidR="00E71855" w:rsidRPr="00B14E56">
        <w:rPr>
          <w:rFonts w:asciiTheme="minorHAnsi" w:hAnsiTheme="minorHAnsi" w:cstheme="minorHAnsi"/>
          <w:b/>
          <w:color w:val="000000" w:themeColor="text1"/>
        </w:rPr>
        <w:t xml:space="preserve"> 1Ch</w:t>
      </w:r>
      <w:r w:rsidR="00E71855" w:rsidRPr="00B14E56">
        <w:rPr>
          <w:rFonts w:asciiTheme="minorHAnsi" w:hAnsiTheme="minorHAnsi" w:cstheme="minorHAnsi"/>
          <w:color w:val="000000" w:themeColor="text1"/>
        </w:rPr>
        <w:t>)</w:t>
      </w:r>
      <w:r w:rsidR="004636F1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>
        <w:rPr>
          <w:rFonts w:asciiTheme="minorHAnsi" w:hAnsiTheme="minorHAnsi" w:cstheme="minorHAnsi"/>
          <w:color w:val="000000" w:themeColor="text1"/>
          <w:lang w:eastAsia="ja-JP"/>
        </w:rPr>
        <w:t xml:space="preserve"> The t</w:t>
      </w:r>
      <w:r w:rsidR="008E4B5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otal weight of the </w:t>
      </w:r>
      <w:proofErr w:type="spellStart"/>
      <w:r w:rsidR="008E4B53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A634D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A634DD" w:rsidRPr="00B14E56">
        <w:rPr>
          <w:rFonts w:asciiTheme="minorHAnsi" w:hAnsiTheme="minorHAnsi" w:cstheme="minorHAnsi"/>
          <w:color w:val="000000" w:themeColor="text1"/>
        </w:rPr>
        <w:t>array</w:t>
      </w:r>
      <w:r w:rsidR="008E4B5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C6366">
        <w:rPr>
          <w:rFonts w:asciiTheme="minorHAnsi" w:hAnsiTheme="minorHAnsi" w:cstheme="minorHAnsi"/>
          <w:color w:val="000000" w:themeColor="text1"/>
          <w:lang w:eastAsia="ja-JP"/>
        </w:rPr>
        <w:t>is</w:t>
      </w:r>
      <w:r w:rsidR="008E4B5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C42FEF" w:rsidRPr="00B14E56">
        <w:rPr>
          <w:rFonts w:asciiTheme="minorHAnsi" w:hAnsiTheme="minorHAnsi" w:cstheme="minorHAnsi"/>
          <w:color w:val="000000" w:themeColor="text1"/>
          <w:lang w:eastAsia="ja-JP"/>
        </w:rPr>
        <w:t>5.9</w:t>
      </w:r>
      <w:r w:rsidR="008E4B5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g</w:t>
      </w:r>
      <w:r w:rsidR="00EC6366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1F69D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137D2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ncluding </w:t>
      </w:r>
      <w:r w:rsidR="001F69D9" w:rsidRPr="00B14E56">
        <w:rPr>
          <w:rFonts w:asciiTheme="minorHAnsi" w:hAnsiTheme="minorHAnsi" w:cstheme="minorHAnsi"/>
          <w:color w:val="000000" w:themeColor="text1"/>
          <w:lang w:eastAsia="ja-JP"/>
        </w:rPr>
        <w:t>the shielding cone</w:t>
      </w:r>
      <w:r w:rsidR="009021A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(</w:t>
      </w:r>
      <w:r w:rsidR="009021A6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Table 1</w:t>
      </w:r>
      <w:r w:rsidR="009021A6" w:rsidRPr="00B14E56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="008E4B53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421F1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33625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f holes </w:t>
      </w:r>
      <w:r w:rsidR="003E3D1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re </w:t>
      </w:r>
      <w:r w:rsidR="00C42FE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clogged </w:t>
      </w:r>
      <w:r w:rsidR="006B59E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n the printed parts, </w:t>
      </w:r>
      <w:r w:rsidR="00137D2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drill </w:t>
      </w:r>
      <w:r w:rsidR="003E3D1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out </w:t>
      </w:r>
      <w:r w:rsidR="006B59E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holes using drill bits: </w:t>
      </w:r>
      <w:r w:rsidR="00980CBE" w:rsidRPr="00B14E56">
        <w:rPr>
          <w:rFonts w:asciiTheme="minorHAnsi" w:hAnsiTheme="minorHAnsi" w:cstheme="minorHAnsi"/>
          <w:color w:val="000000" w:themeColor="text1"/>
          <w:lang w:eastAsia="ja-JP"/>
        </w:rPr>
        <w:t>#76</w:t>
      </w:r>
      <w:r w:rsidR="0033625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6B59E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for </w:t>
      </w:r>
      <w:r w:rsidR="00336257" w:rsidRPr="00B14E56">
        <w:rPr>
          <w:rFonts w:asciiTheme="minorHAnsi" w:hAnsiTheme="minorHAnsi" w:cstheme="minorHAnsi"/>
          <w:color w:val="000000" w:themeColor="text1"/>
          <w:lang w:eastAsia="ja-JP"/>
        </w:rPr>
        <w:t>the inner holes and #</w:t>
      </w:r>
      <w:r w:rsidR="006B59E8" w:rsidRPr="00B14E56">
        <w:rPr>
          <w:rFonts w:asciiTheme="minorHAnsi" w:hAnsiTheme="minorHAnsi" w:cstheme="minorHAnsi"/>
          <w:color w:val="000000" w:themeColor="text1"/>
          <w:lang w:eastAsia="ja-JP"/>
        </w:rPr>
        <w:t>68</w:t>
      </w:r>
      <w:r w:rsidR="0033625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6B59E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for </w:t>
      </w:r>
      <w:r w:rsidR="00336257" w:rsidRPr="00B14E56">
        <w:rPr>
          <w:rFonts w:asciiTheme="minorHAnsi" w:hAnsiTheme="minorHAnsi" w:cstheme="minorHAnsi"/>
          <w:color w:val="000000" w:themeColor="text1"/>
          <w:lang w:eastAsia="ja-JP"/>
        </w:rPr>
        <w:t>the outer holes</w:t>
      </w:r>
      <w:r w:rsidR="006B59E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or tetrode-</w:t>
      </w:r>
      <w:proofErr w:type="spellStart"/>
      <w:r w:rsidR="006B59E8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6B59E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crews,</w:t>
      </w:r>
      <w:r w:rsidR="0033625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6B59E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#71 </w:t>
      </w:r>
      <w:r w:rsidR="0033625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for tetrode </w:t>
      </w:r>
      <w:proofErr w:type="spellStart"/>
      <w:r w:rsidR="00336257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336257" w:rsidRPr="00B14E56">
        <w:rPr>
          <w:rFonts w:asciiTheme="minorHAnsi" w:hAnsiTheme="minorHAnsi" w:cstheme="minorHAnsi"/>
          <w:color w:val="000000" w:themeColor="text1"/>
          <w:lang w:eastAsia="ja-JP"/>
        </w:rPr>
        <w:t>-screw</w:t>
      </w:r>
      <w:r w:rsidR="006B59E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upporter hole</w:t>
      </w:r>
      <w:r w:rsidR="00336257" w:rsidRPr="00B14E56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6B59E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nd </w:t>
      </w:r>
      <w:r w:rsidR="00336257" w:rsidRPr="00B14E56">
        <w:rPr>
          <w:rFonts w:asciiTheme="minorHAnsi" w:hAnsiTheme="minorHAnsi" w:cstheme="minorHAnsi"/>
          <w:color w:val="000000" w:themeColor="text1"/>
          <w:lang w:eastAsia="ja-JP"/>
        </w:rPr>
        <w:t>#77</w:t>
      </w:r>
      <w:r w:rsidR="006B59E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or the holes for the guide-</w:t>
      </w:r>
      <w:r w:rsidR="00BF7A7F" w:rsidRPr="00B14E56">
        <w:rPr>
          <w:rFonts w:asciiTheme="minorHAnsi" w:hAnsiTheme="minorHAnsi" w:cstheme="minorHAnsi"/>
          <w:color w:val="000000" w:themeColor="text1"/>
          <w:lang w:eastAsia="ja-JP"/>
        </w:rPr>
        <w:t>post</w:t>
      </w:r>
      <w:r w:rsidR="006B59E8" w:rsidRPr="00B14E56">
        <w:rPr>
          <w:rFonts w:asciiTheme="minorHAnsi" w:hAnsiTheme="minorHAnsi" w:cstheme="minorHAnsi"/>
          <w:color w:val="000000" w:themeColor="text1"/>
          <w:lang w:eastAsia="ja-JP"/>
        </w:rPr>
        <w:t>s at the</w:t>
      </w:r>
      <w:r w:rsidR="0033625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bottom</w:t>
      </w:r>
      <w:r w:rsidR="006B59E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f the body.</w:t>
      </w:r>
    </w:p>
    <w:p w14:paraId="060AD58B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68AEFC4D" w14:textId="4270756D" w:rsidR="009A7405" w:rsidRPr="00B14E56" w:rsidRDefault="009A7405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nsertion of guide </w:t>
      </w:r>
      <w:r w:rsidR="00D55DC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posts into </w:t>
      </w:r>
      <w:r w:rsidR="003469C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proofErr w:type="spellStart"/>
      <w:r w:rsidR="003469CB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A634D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A634DD" w:rsidRPr="00B14E56">
        <w:rPr>
          <w:rFonts w:asciiTheme="minorHAnsi" w:hAnsiTheme="minorHAnsi" w:cstheme="minorHAnsi"/>
          <w:color w:val="000000" w:themeColor="text1"/>
        </w:rPr>
        <w:t>array</w:t>
      </w:r>
      <w:r w:rsidR="003469C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body</w:t>
      </w:r>
      <w:r w:rsidR="00E71855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</w:p>
    <w:p w14:paraId="1C1208C4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0BBE24C8" w14:textId="37232499" w:rsidR="009A7405" w:rsidRPr="00B14E56" w:rsidRDefault="009A7405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Cut </w:t>
      </w:r>
      <w:r w:rsidR="00AC7A1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wo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16 mm</w:t>
      </w:r>
      <w:r w:rsidR="00AC7A1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lengths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f 26</w:t>
      </w:r>
      <w:r w:rsidR="005C74C3" w:rsidRPr="00B14E56">
        <w:rPr>
          <w:rFonts w:asciiTheme="minorHAnsi" w:hAnsiTheme="minorHAnsi" w:cstheme="minorHAnsi"/>
          <w:color w:val="000000" w:themeColor="text1"/>
          <w:lang w:eastAsia="ja-JP"/>
        </w:rPr>
        <w:t>-</w:t>
      </w:r>
      <w:r w:rsidR="00740FE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Ga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stainless</w:t>
      </w:r>
      <w:r w:rsidR="003D50A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teel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wire.</w:t>
      </w:r>
      <w:r w:rsidR="0062232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Gently sharpen the</w:t>
      </w:r>
      <w:r w:rsidR="00BD321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wire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ips using</w:t>
      </w:r>
      <w:r w:rsidR="003E257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3D50AF" w:rsidRPr="00B14E56">
        <w:rPr>
          <w:rFonts w:asciiTheme="minorHAnsi" w:hAnsiTheme="minorHAnsi" w:cstheme="minorHAnsi"/>
          <w:color w:val="000000" w:themeColor="text1"/>
          <w:lang w:eastAsia="ja-JP"/>
        </w:rPr>
        <w:t>rotary grinder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</w:p>
    <w:p w14:paraId="1895BE56" w14:textId="77777777" w:rsidR="00FE70EB" w:rsidRPr="00B14E56" w:rsidRDefault="00FE70EB" w:rsidP="004F1A47">
      <w:pPr>
        <w:kinsoku w:val="0"/>
        <w:overflowPunct w:val="0"/>
        <w:snapToGrid w:val="0"/>
        <w:ind w:leftChars="100" w:left="24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5F059431" w14:textId="031D7DB2" w:rsidR="009A7405" w:rsidRPr="00B14E56" w:rsidRDefault="006B5A9C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>Insert the wires into the bottom holes of the</w:t>
      </w:r>
      <w:r w:rsidR="00C0350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body</w:t>
      </w:r>
      <w:r w:rsidR="00E7185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71855" w:rsidRPr="00B14E56">
        <w:rPr>
          <w:rFonts w:asciiTheme="minorHAnsi" w:hAnsiTheme="minorHAnsi" w:cstheme="minorHAnsi"/>
          <w:color w:val="000000" w:themeColor="text1"/>
        </w:rPr>
        <w:t>(</w:t>
      </w:r>
      <w:r w:rsidR="00693704">
        <w:rPr>
          <w:rFonts w:asciiTheme="minorHAnsi" w:hAnsiTheme="minorHAnsi" w:cstheme="minorHAnsi"/>
          <w:b/>
          <w:color w:val="000000" w:themeColor="text1"/>
        </w:rPr>
        <w:t>Figure</w:t>
      </w:r>
      <w:r w:rsidR="00E71855" w:rsidRPr="00B14E56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3469CB" w:rsidRPr="00B14E56">
        <w:rPr>
          <w:rFonts w:asciiTheme="minorHAnsi" w:hAnsiTheme="minorHAnsi" w:cstheme="minorHAnsi"/>
          <w:b/>
          <w:color w:val="000000" w:themeColor="text1"/>
        </w:rPr>
        <w:t>2</w:t>
      </w:r>
      <w:r w:rsidR="00E71855" w:rsidRPr="00B14E56">
        <w:rPr>
          <w:rFonts w:asciiTheme="minorHAnsi" w:hAnsiTheme="minorHAnsi" w:cstheme="minorHAnsi"/>
          <w:b/>
          <w:color w:val="000000" w:themeColor="text1"/>
        </w:rPr>
        <w:t>A</w:t>
      </w:r>
      <w:r w:rsidR="00E71855" w:rsidRPr="00B14E56">
        <w:rPr>
          <w:rFonts w:asciiTheme="minorHAnsi" w:hAnsiTheme="minorHAnsi" w:cstheme="minorHAnsi"/>
          <w:color w:val="000000" w:themeColor="text1"/>
        </w:rPr>
        <w:t>)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62232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pply a small amount of cyanoacrylate glue at the bottom of the </w:t>
      </w:r>
      <w:r w:rsidR="00C0350D" w:rsidRPr="00B14E56">
        <w:rPr>
          <w:rFonts w:asciiTheme="minorHAnsi" w:hAnsiTheme="minorHAnsi" w:cstheme="minorHAnsi"/>
          <w:color w:val="000000" w:themeColor="text1"/>
          <w:lang w:eastAsia="ja-JP"/>
        </w:rPr>
        <w:t>body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o </w:t>
      </w:r>
      <w:r w:rsidR="00137D2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ecure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guide </w:t>
      </w:r>
      <w:r w:rsidR="003469CB" w:rsidRPr="00B14E56">
        <w:rPr>
          <w:rFonts w:asciiTheme="minorHAnsi" w:hAnsiTheme="minorHAnsi" w:cstheme="minorHAnsi"/>
          <w:color w:val="000000" w:themeColor="text1"/>
          <w:lang w:eastAsia="ja-JP"/>
        </w:rPr>
        <w:t>post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s.</w:t>
      </w:r>
    </w:p>
    <w:p w14:paraId="74130765" w14:textId="77777777" w:rsidR="001354B5" w:rsidRPr="00B14E56" w:rsidRDefault="001354B5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190FA79A" w14:textId="7E31FE95" w:rsidR="00336014" w:rsidRPr="00B14E56" w:rsidRDefault="00114DD1" w:rsidP="004F1A47">
      <w:pPr>
        <w:numPr>
          <w:ilvl w:val="0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</w:pPr>
      <w:bookmarkStart w:id="12" w:name="_Hlk6958786"/>
      <w:r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>O</w:t>
      </w:r>
      <w:r w:rsidR="00F20CFF"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>pto-silicon probe</w:t>
      </w:r>
      <w:r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 xml:space="preserve"> preparation</w:t>
      </w:r>
    </w:p>
    <w:p w14:paraId="089D86CE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</w:pPr>
      <w:bookmarkStart w:id="13" w:name="_Hlk6959529"/>
    </w:p>
    <w:p w14:paraId="1E4947BB" w14:textId="3040849A" w:rsidR="008068A5" w:rsidRPr="00B14E56" w:rsidRDefault="008068A5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Prepare the </w:t>
      </w:r>
      <w:proofErr w:type="spellStart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icrodrive</w:t>
      </w:r>
      <w:proofErr w:type="spellEnd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screw for a silicon-probe</w:t>
      </w:r>
      <w:r w:rsidR="00D5222F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.</w:t>
      </w:r>
    </w:p>
    <w:bookmarkEnd w:id="12"/>
    <w:p w14:paraId="0C7F8594" w14:textId="77777777" w:rsidR="000C3A23" w:rsidRDefault="000C3A23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7C51A1ED" w14:textId="1D6BD4C2" w:rsidR="008068A5" w:rsidRPr="00B14E56" w:rsidRDefault="000C3A23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NOTE: </w:t>
      </w:r>
      <w:r w:rsidR="008068A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he </w:t>
      </w:r>
      <w:proofErr w:type="spellStart"/>
      <w:r w:rsidR="008068A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icrodrive</w:t>
      </w:r>
      <w:proofErr w:type="spellEnd"/>
      <w:r w:rsidR="008068A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D5222F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screw </w:t>
      </w:r>
      <w:r w:rsidR="008068A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for </w:t>
      </w:r>
      <w:r w:rsidR="00137D2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he </w:t>
      </w:r>
      <w:r w:rsidR="008068A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silicon probe consists of a custom screw</w:t>
      </w:r>
      <w:r w:rsidR="002C73F3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(300 </w:t>
      </w:r>
      <w:r w:rsidR="002C73F3" w:rsidRPr="00B14E56">
        <w:rPr>
          <w:rFonts w:asciiTheme="minorHAnsi" w:hAnsiTheme="minorHAnsi" w:cstheme="minorHAnsi" w:hint="eastAsia"/>
          <w:color w:val="000000" w:themeColor="text1"/>
          <w:highlight w:val="yellow"/>
          <w:lang w:eastAsia="ja-JP"/>
        </w:rPr>
        <w:t>µ</w:t>
      </w:r>
      <w:r w:rsidR="002C73F3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 pitch)</w:t>
      </w:r>
      <w:r w:rsidR="008068A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, supporting </w:t>
      </w:r>
      <w:r w:rsidR="009A0AEC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a </w:t>
      </w:r>
      <w:r w:rsidR="00583E7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support</w:t>
      </w:r>
      <w:r w:rsidR="00137D2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740FE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tube</w:t>
      </w:r>
      <w:r w:rsidR="008068A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, and a</w:t>
      </w:r>
      <w:r w:rsidR="009A0AEC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n</w:t>
      </w:r>
      <w:r w:rsidR="008068A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L-shape</w:t>
      </w:r>
      <w:r w:rsidR="00B806B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740FE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ube </w:t>
      </w:r>
      <w:r w:rsidR="008068A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(</w:t>
      </w:r>
      <w:r w:rsidR="00693704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>Figure</w:t>
      </w:r>
      <w:r w:rsidR="008068A5"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 xml:space="preserve"> </w:t>
      </w:r>
      <w:r w:rsidR="00D5222F"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>2</w:t>
      </w:r>
      <w:r w:rsidR="003469CB"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>B</w:t>
      </w:r>
      <w:r w:rsidR="008068A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).</w:t>
      </w:r>
    </w:p>
    <w:p w14:paraId="62BE0EDC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1535498B" w14:textId="04303627" w:rsidR="008068A5" w:rsidRPr="00B14E56" w:rsidRDefault="008068A5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Prepare the mold for the </w:t>
      </w:r>
      <w:proofErr w:type="spellStart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icrodrive</w:t>
      </w:r>
      <w:proofErr w:type="spellEnd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head (</w:t>
      </w:r>
      <w:r w:rsidR="00693704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>Figure</w:t>
      </w:r>
      <w:r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 xml:space="preserve"> 2</w:t>
      </w:r>
      <w:r w:rsidR="003469CB"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>C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)</w:t>
      </w:r>
      <w:r w:rsidR="00D5222F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.</w:t>
      </w:r>
      <w:r w:rsidR="00622324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To construct the mold, prepare the 3D</w:t>
      </w:r>
      <w:r w:rsidR="00EC636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-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printed plastic pattern of the </w:t>
      </w:r>
      <w:proofErr w:type="spellStart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icrodrive</w:t>
      </w:r>
      <w:proofErr w:type="spellEnd"/>
      <w:r w:rsidR="00E7185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(</w:t>
      </w:r>
      <w:r w:rsidR="00693704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>Figure</w:t>
      </w:r>
      <w:r w:rsidR="00E71855"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 xml:space="preserve"> 2</w:t>
      </w:r>
      <w:r w:rsidR="003469CB"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>C</w:t>
      </w:r>
      <w:r w:rsidR="00E71855"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>a</w:t>
      </w:r>
      <w:r w:rsidR="00E7185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)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. Then, pour liquid silicone gel after making a temporal wall by putting tapes around the pattern. Remove air bubbles</w:t>
      </w:r>
      <w:r w:rsidR="00917489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by shaking</w:t>
      </w:r>
      <w:r w:rsidR="00744344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gently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, wait until it is cured, then remove the silicone-gel mold from the pattern</w:t>
      </w:r>
      <w:r w:rsidR="00E7185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(</w:t>
      </w:r>
      <w:r w:rsidR="00693704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>Figure</w:t>
      </w:r>
      <w:r w:rsidR="00E71855"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 xml:space="preserve"> 2</w:t>
      </w:r>
      <w:r w:rsidR="003469CB"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>C</w:t>
      </w:r>
      <w:r w:rsidR="00E71855"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>b</w:t>
      </w:r>
      <w:r w:rsidR="00E7185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)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.</w:t>
      </w:r>
    </w:p>
    <w:p w14:paraId="38531ECE" w14:textId="77777777" w:rsidR="00FE70EB" w:rsidRPr="00B14E56" w:rsidRDefault="00FE70EB" w:rsidP="004F1A47">
      <w:pPr>
        <w:kinsoku w:val="0"/>
        <w:overflowPunct w:val="0"/>
        <w:snapToGrid w:val="0"/>
        <w:ind w:firstLineChars="50" w:firstLine="12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6FDB035A" w14:textId="712F83AE" w:rsidR="008068A5" w:rsidRPr="00B14E56" w:rsidRDefault="008068A5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Cut 18 mm and 9.5 mm</w:t>
      </w:r>
      <w:r w:rsidR="00DC038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lengths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of </w:t>
      </w:r>
      <w:r w:rsidR="00E751E9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23 G</w:t>
      </w:r>
      <w:r w:rsidR="00740FE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stainless wire</w:t>
      </w:r>
      <w:bookmarkStart w:id="14" w:name="_Hlk6831773"/>
      <w:r w:rsidR="00CE7479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using a rotary grinder</w:t>
      </w:r>
      <w:bookmarkEnd w:id="14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.</w:t>
      </w:r>
      <w:r w:rsidR="00622324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Roughen the top 2</w:t>
      </w:r>
      <w:r w:rsidR="00EC636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–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3 mm of the wires with </w:t>
      </w:r>
      <w:r w:rsidR="007973C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a </w:t>
      </w:r>
      <w:r w:rsidR="00917489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rotary grinder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o enhance adhesion </w:t>
      </w:r>
      <w:r w:rsidR="00FD27FB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of the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dental acrylic.</w:t>
      </w:r>
    </w:p>
    <w:p w14:paraId="401C94B9" w14:textId="77777777" w:rsidR="00FE70EB" w:rsidRPr="00B14E56" w:rsidRDefault="00FE70EB" w:rsidP="004F1A47">
      <w:pPr>
        <w:kinsoku w:val="0"/>
        <w:overflowPunct w:val="0"/>
        <w:snapToGrid w:val="0"/>
        <w:ind w:leftChars="100" w:left="240" w:firstLineChars="50" w:firstLine="12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591BC6FF" w14:textId="532390C5" w:rsidR="008068A5" w:rsidRPr="00B14E56" w:rsidRDefault="008068A5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ake one custom screw and apply small amount of </w:t>
      </w:r>
      <w:r w:rsidR="0022759B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silicon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oil to reduce the friction with </w:t>
      </w:r>
      <w:r w:rsidR="00FD27FB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he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dental acrylic.</w:t>
      </w:r>
      <w:r w:rsidR="00622324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FD27FB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Set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he wires and a custom-screw to the mold.</w:t>
      </w:r>
    </w:p>
    <w:p w14:paraId="19AE151B" w14:textId="77777777" w:rsidR="00FE70EB" w:rsidRPr="00B14E56" w:rsidRDefault="00FE70EB" w:rsidP="004F1A47">
      <w:pPr>
        <w:kinsoku w:val="0"/>
        <w:overflowPunct w:val="0"/>
        <w:snapToGrid w:val="0"/>
        <w:ind w:leftChars="100" w:left="240" w:firstLineChars="50" w:firstLine="12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1FF72138" w14:textId="46DB94FC" w:rsidR="008068A5" w:rsidRPr="00B14E56" w:rsidRDefault="008068A5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bookmarkStart w:id="15" w:name="_Hlk6958795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Pour dental acrylic into the mold using a syringe to </w:t>
      </w:r>
      <w:r w:rsidR="00FD27FB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eliminate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air bubbles around the wires and the screws. Air bubble contamination will make the </w:t>
      </w:r>
      <w:proofErr w:type="spellStart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icrodrive</w:t>
      </w:r>
      <w:proofErr w:type="spellEnd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fragile. Wait until the dental acrylic is </w:t>
      </w:r>
      <w:r w:rsidR="00FD27FB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fully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cured, then take off the </w:t>
      </w:r>
      <w:proofErr w:type="spellStart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icrodrive</w:t>
      </w:r>
      <w:proofErr w:type="spellEnd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screws from the mold.</w:t>
      </w:r>
      <w:r w:rsidR="008B0DE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Bend 6 mm of</w:t>
      </w:r>
      <w:r w:rsidR="005B082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he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longer wire tip </w:t>
      </w:r>
      <w:r w:rsidR="003B0F1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o a </w:t>
      </w:r>
      <w:r w:rsidR="00717FA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60</w:t>
      </w:r>
      <w:r w:rsidR="00EC636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°</w:t>
      </w:r>
      <w:r w:rsidR="003B0F1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angle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using pliers.</w:t>
      </w:r>
    </w:p>
    <w:bookmarkEnd w:id="15"/>
    <w:p w14:paraId="66C237BC" w14:textId="77777777" w:rsidR="00FE70EB" w:rsidRPr="00B14E56" w:rsidRDefault="00FE70EB" w:rsidP="004F1A47">
      <w:pPr>
        <w:kinsoku w:val="0"/>
        <w:overflowPunct w:val="0"/>
        <w:snapToGrid w:val="0"/>
        <w:ind w:leftChars="100" w:left="240" w:firstLineChars="50" w:firstLine="12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43E111B2" w14:textId="70EF5B3D" w:rsidR="002F7C35" w:rsidRPr="00B14E56" w:rsidRDefault="008068A5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Check the quality of the </w:t>
      </w:r>
      <w:proofErr w:type="spellStart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icrodrive</w:t>
      </w:r>
      <w:proofErr w:type="spellEnd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screws </w:t>
      </w:r>
      <w:r w:rsidR="00EC636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(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e.g.</w:t>
      </w:r>
      <w:r w:rsidR="00EC636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,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cracks, air-bubbles, and friction</w:t>
      </w:r>
      <w:r w:rsidR="00EC636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)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o rotate the screw. If there is </w:t>
      </w:r>
      <w:r w:rsidR="005B082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high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friction, rotate the screw until they </w:t>
      </w:r>
      <w:r w:rsidR="00EC636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become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smooth using an electric screw driver with </w:t>
      </w:r>
      <w:r w:rsidR="00EC636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a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customized driver tip</w:t>
      </w:r>
      <w:r w:rsidR="00EC636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,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which </w:t>
      </w:r>
      <w:r w:rsidR="00FD27FB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couple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s with the </w:t>
      </w:r>
      <w:proofErr w:type="spellStart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icrodrive</w:t>
      </w:r>
      <w:proofErr w:type="spellEnd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screw. </w:t>
      </w:r>
    </w:p>
    <w:p w14:paraId="2C70B0CF" w14:textId="77777777" w:rsidR="00FE70EB" w:rsidRPr="00B14E56" w:rsidRDefault="00FE70EB" w:rsidP="004F1A47">
      <w:pPr>
        <w:kinsoku w:val="0"/>
        <w:overflowPunct w:val="0"/>
        <w:snapToGrid w:val="0"/>
        <w:ind w:leftChars="100" w:left="240" w:firstLineChars="50" w:firstLine="12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7A3BB230" w14:textId="7EB209B6" w:rsidR="00895E7A" w:rsidRPr="00B14E56" w:rsidRDefault="002F7C35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I</w:t>
      </w:r>
      <w:r w:rsidR="008068A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nstall the </w:t>
      </w:r>
      <w:proofErr w:type="spellStart"/>
      <w:r w:rsidR="008068A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icrodrive</w:t>
      </w:r>
      <w:proofErr w:type="spellEnd"/>
      <w:r w:rsidR="008068A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screw into the </w:t>
      </w:r>
      <w:proofErr w:type="spellStart"/>
      <w:r w:rsidR="008068A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icrodrive</w:t>
      </w:r>
      <w:proofErr w:type="spellEnd"/>
      <w:r w:rsidR="00A634D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A634DD" w:rsidRPr="00B14E56">
        <w:rPr>
          <w:rFonts w:asciiTheme="minorHAnsi" w:hAnsiTheme="minorHAnsi" w:cstheme="minorHAnsi"/>
          <w:color w:val="000000" w:themeColor="text1"/>
          <w:highlight w:val="yellow"/>
        </w:rPr>
        <w:t>array</w:t>
      </w:r>
      <w:r w:rsidR="008068A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body to check </w:t>
      </w:r>
      <w:r w:rsidR="00196DF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whether </w:t>
      </w:r>
      <w:r w:rsidR="008068A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it moves up and down smoothly by turning the screw.</w:t>
      </w:r>
      <w:r w:rsidR="00460B3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FD27FB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T</w:t>
      </w:r>
      <w:r w:rsidR="00460B3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hreads</w:t>
      </w:r>
      <w:r w:rsidR="00FD27FB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for the sc</w:t>
      </w:r>
      <w:r w:rsidR="005B082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r</w:t>
      </w:r>
      <w:r w:rsidR="00FD27FB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ew</w:t>
      </w:r>
      <w:r w:rsidR="00460B3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are automatically created when </w:t>
      </w:r>
      <w:r w:rsidR="00FD27FB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inserting</w:t>
      </w:r>
      <w:r w:rsidR="00460B3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he screw into the hole of the body.</w:t>
      </w:r>
    </w:p>
    <w:bookmarkEnd w:id="13"/>
    <w:p w14:paraId="5F2FD618" w14:textId="77777777" w:rsidR="00FE70EB" w:rsidRPr="00B14E56" w:rsidRDefault="00FE70EB" w:rsidP="004F1A47">
      <w:pPr>
        <w:kinsoku w:val="0"/>
        <w:overflowPunct w:val="0"/>
        <w:snapToGrid w:val="0"/>
        <w:ind w:firstLineChars="50" w:firstLine="12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49353DE5" w14:textId="298C2F3E" w:rsidR="0059604D" w:rsidRPr="00B14E56" w:rsidRDefault="0059604D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bookmarkStart w:id="16" w:name="_Hlk6959562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Prepare the shuttle (</w:t>
      </w:r>
      <w:r w:rsidR="00693704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>Figure</w:t>
      </w:r>
      <w:r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 xml:space="preserve"> 3Aa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).</w:t>
      </w:r>
    </w:p>
    <w:p w14:paraId="1A94589B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5713AA7C" w14:textId="141E13B2" w:rsidR="0059604D" w:rsidRPr="00B14E56" w:rsidRDefault="0059604D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Cut </w:t>
      </w:r>
      <w:r w:rsidR="005B082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wo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5 mm </w:t>
      </w:r>
      <w:r w:rsidR="005B082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lengths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of </w:t>
      </w:r>
      <w:proofErr w:type="spellStart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polyetheretherketone</w:t>
      </w:r>
      <w:proofErr w:type="spellEnd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FD27FB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(PEEK)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tub</w:t>
      </w:r>
      <w:r w:rsidR="005B082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ing</w:t>
      </w:r>
      <w:r w:rsidR="00270253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bookmarkStart w:id="17" w:name="_Hlk6831889"/>
      <w:r w:rsidR="00270253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using </w:t>
      </w:r>
      <w:r w:rsidR="006A1D50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sharp </w:t>
      </w:r>
      <w:r w:rsidR="00270253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scissors</w:t>
      </w:r>
      <w:bookmarkEnd w:id="17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.</w:t>
      </w:r>
      <w:r w:rsidR="008B0DE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Align the tubes at both sides of the shuttle. Glue the tubes and shuttle using epoxy.</w:t>
      </w:r>
    </w:p>
    <w:p w14:paraId="28803C20" w14:textId="77777777" w:rsidR="00FE70EB" w:rsidRPr="00B14E56" w:rsidRDefault="00FE70EB" w:rsidP="004F1A47">
      <w:pPr>
        <w:kinsoku w:val="0"/>
        <w:overflowPunct w:val="0"/>
        <w:snapToGrid w:val="0"/>
        <w:ind w:leftChars="100" w:left="240" w:firstLineChars="50" w:firstLine="12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4C3191B4" w14:textId="63E7038C" w:rsidR="0059604D" w:rsidRPr="00B14E56" w:rsidRDefault="0059604D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Apply small amount of silicon oil on the guide posts. Check the quality of the shuttle by inserting </w:t>
      </w:r>
      <w:r w:rsidR="00917489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onto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he guide </w:t>
      </w:r>
      <w:r w:rsidR="00BF7A7F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post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s of the </w:t>
      </w:r>
      <w:proofErr w:type="spellStart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icrodrive</w:t>
      </w:r>
      <w:proofErr w:type="spellEnd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A634DD" w:rsidRPr="00B14E56">
        <w:rPr>
          <w:rFonts w:asciiTheme="minorHAnsi" w:hAnsiTheme="minorHAnsi" w:cstheme="minorHAnsi"/>
          <w:color w:val="000000" w:themeColor="text1"/>
          <w:highlight w:val="yellow"/>
        </w:rPr>
        <w:t>array</w:t>
      </w:r>
      <w:r w:rsidR="00A634D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body. Make sure the shuttle move</w:t>
      </w:r>
      <w:r w:rsidR="00FD27FB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s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smoothly without excessive friction.</w:t>
      </w:r>
    </w:p>
    <w:p w14:paraId="24AF8673" w14:textId="77777777" w:rsidR="00FE70EB" w:rsidRPr="00B14E56" w:rsidRDefault="00FE70EB" w:rsidP="004F1A47">
      <w:pPr>
        <w:kinsoku w:val="0"/>
        <w:overflowPunct w:val="0"/>
        <w:snapToGrid w:val="0"/>
        <w:ind w:firstLineChars="50" w:firstLine="12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7CC5BE5E" w14:textId="01FD2F93" w:rsidR="00A672C2" w:rsidRPr="00B14E56" w:rsidRDefault="00A672C2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Prepare </w:t>
      </w:r>
      <w:r w:rsidR="00FF177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an </w:t>
      </w:r>
      <w:proofErr w:type="spellStart"/>
      <w:r w:rsidR="0083173C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opt</w:t>
      </w:r>
      <w:r w:rsidR="00FF177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o</w:t>
      </w:r>
      <w:r w:rsidR="0083173C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rode</w:t>
      </w:r>
      <w:proofErr w:type="spellEnd"/>
      <w:r w:rsidR="00E7185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(</w:t>
      </w:r>
      <w:r w:rsidR="00693704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>Figure</w:t>
      </w:r>
      <w:r w:rsidR="00E71855"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 xml:space="preserve"> 3A</w:t>
      </w:r>
      <w:r w:rsidR="0059604D"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>b</w:t>
      </w:r>
      <w:r w:rsidR="00E7185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)</w:t>
      </w:r>
      <w:r w:rsidR="002F7C3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. This </w:t>
      </w:r>
      <w:r w:rsidR="00FF177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step </w:t>
      </w:r>
      <w:r w:rsidR="002F7C3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can be skipped if </w:t>
      </w:r>
      <w:r w:rsidR="00BA058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an </w:t>
      </w:r>
      <w:r w:rsidR="002F7C3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optogenetic experiment is not required.</w:t>
      </w:r>
    </w:p>
    <w:p w14:paraId="49251F1F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3027D595" w14:textId="521FFD0C" w:rsidR="00A672C2" w:rsidRPr="00B14E56" w:rsidRDefault="00336014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Cleave</w:t>
      </w:r>
      <w:r w:rsidR="00A672C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he optical fiber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o </w:t>
      </w:r>
      <w:r w:rsidR="00A672C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21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</w:t>
      </w:r>
      <w:r w:rsidR="00A672C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0A010F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in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length</w:t>
      </w:r>
      <w:r w:rsidR="00A672C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using</w:t>
      </w:r>
      <w:r w:rsidR="00E751E9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a</w:t>
      </w:r>
      <w:r w:rsidR="00A672C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ruby cutter.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G</w:t>
      </w:r>
      <w:r w:rsidR="00A672C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rind the fiber tip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o make </w:t>
      </w:r>
      <w:r w:rsidR="00FF177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he tip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flat</w:t>
      </w:r>
      <w:r w:rsidR="00FF177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and </w:t>
      </w:r>
      <w:bookmarkStart w:id="18" w:name="_Hlk2263714"/>
      <w:r w:rsidR="00FF177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shiny</w:t>
      </w:r>
      <w:bookmarkEnd w:id="18"/>
      <w:r w:rsidR="00A672C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.</w:t>
      </w:r>
    </w:p>
    <w:p w14:paraId="03398F7F" w14:textId="77777777" w:rsidR="00FE70EB" w:rsidRPr="00B14E56" w:rsidRDefault="00FE70EB" w:rsidP="004F1A47">
      <w:pPr>
        <w:kinsoku w:val="0"/>
        <w:overflowPunct w:val="0"/>
        <w:snapToGrid w:val="0"/>
        <w:ind w:leftChars="100" w:left="240" w:firstLineChars="100" w:firstLine="24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5242B0DC" w14:textId="03E82752" w:rsidR="00A672C2" w:rsidRPr="00B14E56" w:rsidRDefault="00FF1772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Gently place</w:t>
      </w:r>
      <w:r w:rsidR="00895E7A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he optical fiber on the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front side of the </w:t>
      </w:r>
      <w:r w:rsidR="00895E7A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silicon-probe. The fiber tip is positioned 200–300 </w:t>
      </w:r>
      <w:r w:rsidR="00895E7A" w:rsidRPr="00B14E56">
        <w:rPr>
          <w:rFonts w:asciiTheme="minorHAnsi" w:hAnsiTheme="minorHAnsi" w:cstheme="minorHAnsi" w:hint="eastAsia"/>
          <w:color w:val="000000" w:themeColor="text1"/>
          <w:highlight w:val="yellow"/>
          <w:lang w:eastAsia="ja-JP"/>
        </w:rPr>
        <w:t>µ</w:t>
      </w:r>
      <w:r w:rsidR="00895E7A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m above the top of the electrode sites. Hold the fiber </w:t>
      </w:r>
      <w:r w:rsidR="00DF4CE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temporarily</w:t>
      </w:r>
      <w:r w:rsidR="00895E7A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917489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with </w:t>
      </w:r>
      <w:r w:rsidR="004F1A47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transparent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895E7A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tape.</w:t>
      </w:r>
    </w:p>
    <w:p w14:paraId="6387CAD4" w14:textId="77777777" w:rsidR="00FE70EB" w:rsidRPr="00B14E56" w:rsidRDefault="00FE70EB" w:rsidP="004F1A47">
      <w:pPr>
        <w:kinsoku w:val="0"/>
        <w:overflowPunct w:val="0"/>
        <w:snapToGrid w:val="0"/>
        <w:ind w:firstLineChars="100" w:firstLine="24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37B02B0C" w14:textId="6916C9E8" w:rsidR="00336014" w:rsidRPr="00B14E56" w:rsidRDefault="00336014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Glue</w:t>
      </w:r>
      <w:r w:rsidR="00895E7A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he optical fiber to the base of the silicon-probe using </w:t>
      </w:r>
      <w:r w:rsidR="00F20CFF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small amount of </w:t>
      </w:r>
      <w:r w:rsidR="00895E7A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epoxy</w:t>
      </w:r>
      <w:r w:rsidR="0059604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.</w:t>
      </w:r>
      <w:r w:rsidR="002F7C3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862D3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Wait </w:t>
      </w:r>
      <w:r w:rsidR="0033679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for </w:t>
      </w:r>
      <w:r w:rsidR="00741A43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at least</w:t>
      </w:r>
      <w:r w:rsidR="00FF177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2F7C3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5 h </w:t>
      </w:r>
      <w:r w:rsidR="00862D3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until the epoxy is </w:t>
      </w:r>
      <w:r w:rsidR="0033679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fully</w:t>
      </w:r>
      <w:r w:rsidR="00862D3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cured.</w:t>
      </w:r>
    </w:p>
    <w:bookmarkEnd w:id="16"/>
    <w:p w14:paraId="7C704173" w14:textId="77777777" w:rsidR="00FE70EB" w:rsidRPr="00B14E56" w:rsidRDefault="00FE70EB" w:rsidP="004F1A47">
      <w:pPr>
        <w:kinsoku w:val="0"/>
        <w:overflowPunct w:val="0"/>
        <w:snapToGrid w:val="0"/>
        <w:ind w:firstLineChars="100" w:firstLine="24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798BCDAA" w14:textId="2A4CA945" w:rsidR="0059604D" w:rsidRPr="00B14E56" w:rsidRDefault="0059604D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bookmarkStart w:id="19" w:name="_Hlk6826167"/>
      <w:bookmarkStart w:id="20" w:name="_Hlk6826218"/>
      <w:r w:rsidRPr="00B14E56">
        <w:rPr>
          <w:rFonts w:asciiTheme="minorHAnsi" w:hAnsiTheme="minorHAnsi" w:cstheme="minorHAnsi"/>
          <w:color w:val="000000" w:themeColor="text1"/>
          <w:lang w:eastAsia="ja-JP"/>
        </w:rPr>
        <w:t>N</w:t>
      </w:r>
      <w:r w:rsidR="00E751E9">
        <w:rPr>
          <w:rFonts w:asciiTheme="minorHAnsi" w:hAnsiTheme="minorHAnsi" w:cstheme="minorHAnsi"/>
          <w:color w:val="000000" w:themeColor="text1"/>
          <w:lang w:eastAsia="ja-JP"/>
        </w:rPr>
        <w:t>OTE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: </w:t>
      </w:r>
      <w:r w:rsidR="00B22706" w:rsidRPr="00B14E56">
        <w:rPr>
          <w:rFonts w:asciiTheme="minorHAnsi" w:hAnsiTheme="minorHAnsi" w:cstheme="minorHAnsi"/>
          <w:color w:val="000000" w:themeColor="text1"/>
          <w:lang w:eastAsia="ja-JP"/>
        </w:rPr>
        <w:t>It is recommended to attach the optical fiber</w:t>
      </w:r>
      <w:bookmarkEnd w:id="19"/>
      <w:bookmarkEnd w:id="20"/>
      <w:r w:rsidR="0027610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601C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on </w:t>
      </w:r>
      <w:r w:rsidR="0027610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same side </w:t>
      </w:r>
      <w:r w:rsidR="00E601C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s the </w:t>
      </w:r>
      <w:r w:rsidR="00276104" w:rsidRPr="00B14E56">
        <w:rPr>
          <w:rFonts w:asciiTheme="minorHAnsi" w:hAnsiTheme="minorHAnsi" w:cstheme="minorHAnsi"/>
          <w:color w:val="000000" w:themeColor="text1"/>
          <w:lang w:eastAsia="ja-JP"/>
        </w:rPr>
        <w:t>electrode sites. A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ttaching the fi</w:t>
      </w:r>
      <w:r w:rsidR="00276104" w:rsidRPr="00B14E56">
        <w:rPr>
          <w:rFonts w:asciiTheme="minorHAnsi" w:hAnsiTheme="minorHAnsi" w:cstheme="minorHAnsi"/>
          <w:color w:val="000000" w:themeColor="text1"/>
          <w:lang w:eastAsia="ja-JP"/>
        </w:rPr>
        <w:t>b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er at the backside may </w:t>
      </w:r>
      <w:r w:rsidR="00264096" w:rsidRPr="00B14E56">
        <w:rPr>
          <w:rFonts w:asciiTheme="minorHAnsi" w:hAnsiTheme="minorHAnsi" w:cstheme="minorHAnsi"/>
          <w:color w:val="000000" w:themeColor="text1"/>
          <w:lang w:eastAsia="ja-JP"/>
        </w:rPr>
        <w:t>prevent</w:t>
      </w:r>
      <w:r w:rsidR="00ED56C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27610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light </w:t>
      </w:r>
      <w:r w:rsidR="0026409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from properly illuminating </w:t>
      </w:r>
      <w:r w:rsidR="00276104" w:rsidRPr="00B14E56">
        <w:rPr>
          <w:rFonts w:asciiTheme="minorHAnsi" w:hAnsiTheme="minorHAnsi" w:cstheme="minorHAnsi"/>
          <w:color w:val="000000" w:themeColor="text1"/>
          <w:lang w:eastAsia="ja-JP"/>
        </w:rPr>
        <w:t>the recording sites.</w:t>
      </w:r>
    </w:p>
    <w:p w14:paraId="035DDA63" w14:textId="77777777" w:rsidR="00FE70EB" w:rsidRPr="00B14E56" w:rsidRDefault="00FE70EB" w:rsidP="004F1A47">
      <w:pPr>
        <w:kinsoku w:val="0"/>
        <w:overflowPunct w:val="0"/>
        <w:snapToGrid w:val="0"/>
        <w:ind w:firstLineChars="100" w:firstLine="24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4A14D1CA" w14:textId="687AE7A0" w:rsidR="000D513E" w:rsidRPr="000C3A23" w:rsidRDefault="002F7C35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bookmarkStart w:id="21" w:name="_Hlk6959590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Attach the shuttle to the silicon </w:t>
      </w:r>
      <w:r w:rsidR="00E7185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probe (</w:t>
      </w:r>
      <w:r w:rsidR="00693704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>Figure</w:t>
      </w:r>
      <w:r w:rsidR="00E71855"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 xml:space="preserve"> 3A</w:t>
      </w:r>
      <w:r w:rsidR="00276104"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>c</w:t>
      </w:r>
      <w:r w:rsidR="00E7185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)</w:t>
      </w:r>
      <w:r w:rsid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: </w:t>
      </w:r>
      <w:r w:rsidR="00E751E9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a</w:t>
      </w:r>
      <w:r w:rsidR="00862D38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pply </w:t>
      </w:r>
      <w:r w:rsidR="003231D3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a </w:t>
      </w:r>
      <w:r w:rsidR="00862D38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small amount of epoxy at the </w:t>
      </w:r>
      <w:r w:rsidR="00336795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back</w:t>
      </w:r>
      <w:r w:rsidR="00862D38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of the silicon-probe</w:t>
      </w:r>
      <w:r w:rsidR="003159FF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’s</w:t>
      </w:r>
      <w:r w:rsidR="00862D38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base. Attach the bottom part of the shuttle to the silicon-probe</w:t>
      </w:r>
      <w:r w:rsidR="003159FF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’s</w:t>
      </w:r>
      <w:r w:rsidR="00862D38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base, and gently </w:t>
      </w:r>
      <w:r w:rsidR="00827118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hold in</w:t>
      </w:r>
      <w:r w:rsidR="00336795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position</w:t>
      </w:r>
      <w:r w:rsidR="00862D38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for 2</w:t>
      </w:r>
      <w:r w:rsidR="00E751E9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–</w:t>
      </w:r>
      <w:r w:rsidR="00862D38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3 </w:t>
      </w:r>
      <w:r w:rsidR="00E751E9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in</w:t>
      </w:r>
      <w:r w:rsidR="00862D38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o </w:t>
      </w:r>
      <w:r w:rsidR="00336795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avoid</w:t>
      </w:r>
      <w:r w:rsidR="00862D38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2B25EE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formation of a </w:t>
      </w:r>
      <w:r w:rsidR="00862D38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gap between the shuttle and silicon-probe base</w:t>
      </w:r>
      <w:r w:rsidR="003159FF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during</w:t>
      </w:r>
      <w:r w:rsidR="001702FD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3159FF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initial cure of the epoxy</w:t>
      </w:r>
      <w:r w:rsidR="00862D38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.</w:t>
      </w:r>
      <w:r w:rsidR="0092224F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Wait </w:t>
      </w:r>
      <w:r w:rsidR="00336795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for </w:t>
      </w:r>
      <w:r w:rsidR="0012179F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at least</w:t>
      </w:r>
      <w:r w:rsidR="003159FF"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5 </w:t>
      </w:r>
      <w:r w:rsidR="00E751E9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h</w:t>
      </w:r>
      <w:r w:rsidRPr="000C3A23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until the epoxy is completely cured.</w:t>
      </w:r>
    </w:p>
    <w:bookmarkEnd w:id="21"/>
    <w:p w14:paraId="1BC102B5" w14:textId="77777777" w:rsidR="00FE70EB" w:rsidRPr="00B14E56" w:rsidRDefault="00FE70EB" w:rsidP="004F1A47">
      <w:pPr>
        <w:kinsoku w:val="0"/>
        <w:overflowPunct w:val="0"/>
        <w:snapToGrid w:val="0"/>
        <w:ind w:firstLineChars="100" w:firstLine="24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5691A8CD" w14:textId="4E14C5EF" w:rsidR="00106C82" w:rsidRPr="00B14E56" w:rsidRDefault="005500BB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Carefully insert</w:t>
      </w:r>
      <w:r w:rsidR="000139A3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he shuttle tubes </w:t>
      </w:r>
      <w:r w:rsidR="00ED56C1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onto</w:t>
      </w:r>
      <w:r w:rsidR="000139A3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he guide pos</w:t>
      </w:r>
      <w:r w:rsidR="003159FF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ts</w:t>
      </w:r>
      <w:r w:rsidR="000139A3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of the </w:t>
      </w:r>
      <w:r w:rsidR="0033679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ain</w:t>
      </w:r>
      <w:r w:rsidR="00A634DD" w:rsidRPr="00B14E56">
        <w:rPr>
          <w:rFonts w:asciiTheme="minorHAnsi" w:hAnsiTheme="minorHAnsi" w:cstheme="minorHAnsi"/>
          <w:color w:val="000000" w:themeColor="text1"/>
          <w:highlight w:val="yellow"/>
        </w:rPr>
        <w:t xml:space="preserve"> body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under the microscope</w:t>
      </w:r>
      <w:r w:rsidR="00E7185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(</w:t>
      </w:r>
      <w:r w:rsidR="00693704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>Figure</w:t>
      </w:r>
      <w:r w:rsidR="00E71855"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 xml:space="preserve"> 3B</w:t>
      </w:r>
      <w:r w:rsidR="00E7185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)</w:t>
      </w:r>
      <w:r w:rsidR="000139A3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.</w:t>
      </w:r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During this procedure, hold the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740FE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groove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of the</w:t>
      </w:r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shuttle </w:t>
      </w:r>
      <w:r w:rsidR="0033679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with</w:t>
      </w:r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fine </w:t>
      </w:r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tweezers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.</w:t>
      </w:r>
    </w:p>
    <w:p w14:paraId="2D05B284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4E9E36F6" w14:textId="51F84FA3" w:rsidR="00516D9D" w:rsidRPr="00B14E56" w:rsidRDefault="005500BB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Insert the </w:t>
      </w:r>
      <w:proofErr w:type="spellStart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</w:t>
      </w:r>
      <w:r w:rsidR="00516D9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icrodrive</w:t>
      </w:r>
      <w:proofErr w:type="spellEnd"/>
      <w:r w:rsidR="00516D9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-screw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into the screw hole by turning the screw. </w:t>
      </w:r>
      <w:r w:rsidR="00507260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Engage</w:t>
      </w:r>
      <w:r w:rsidR="00276104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he silicon probe </w:t>
      </w:r>
      <w:r w:rsidR="00507260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and</w:t>
      </w:r>
      <w:r w:rsidR="00276104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proofErr w:type="spellStart"/>
      <w:r w:rsidR="00276104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icrodrive</w:t>
      </w:r>
      <w:proofErr w:type="spellEnd"/>
      <w:r w:rsidR="00A634D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-</w:t>
      </w:r>
      <w:r w:rsidR="00276104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screw by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insert</w:t>
      </w:r>
      <w:r w:rsidR="00276104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ing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he tip of the L-shape wire into the </w:t>
      </w:r>
      <w:r w:rsidR="00740FE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groove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of the shuttle head</w:t>
      </w:r>
      <w:r w:rsidR="00B806B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(</w:t>
      </w:r>
      <w:r w:rsidR="00693704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>Figure</w:t>
      </w:r>
      <w:r w:rsidR="00B806B2"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 xml:space="preserve"> 3C</w:t>
      </w:r>
      <w:r w:rsidR="00B806B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)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.</w:t>
      </w:r>
    </w:p>
    <w:p w14:paraId="26AF605F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3110F0A8" w14:textId="3E141148" w:rsidR="00276104" w:rsidRPr="00B14E56" w:rsidRDefault="00276104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Attach the probe </w:t>
      </w:r>
      <w:r w:rsidR="00507260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electrical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connecter holder to the </w:t>
      </w:r>
      <w:proofErr w:type="spellStart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icrodrive</w:t>
      </w:r>
      <w:proofErr w:type="spellEnd"/>
      <w:r w:rsidR="00A634D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A634DD" w:rsidRPr="00B14E56">
        <w:rPr>
          <w:rFonts w:asciiTheme="minorHAnsi" w:hAnsiTheme="minorHAnsi" w:cstheme="minorHAnsi"/>
          <w:color w:val="000000" w:themeColor="text1"/>
          <w:highlight w:val="yellow"/>
        </w:rPr>
        <w:t>array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body (</w:t>
      </w:r>
      <w:r w:rsidR="00693704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>Figure</w:t>
      </w:r>
      <w:r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 xml:space="preserve"> 3D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).</w:t>
      </w:r>
    </w:p>
    <w:p w14:paraId="71ED3631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3444FBD9" w14:textId="66B41D5A" w:rsidR="00276104" w:rsidRPr="00B14E56" w:rsidRDefault="00276104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bookmarkStart w:id="22" w:name="_Hlk6959320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Cut </w:t>
      </w:r>
      <w:r w:rsidR="00717FA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wo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#0 screws</w:t>
      </w:r>
      <w:r w:rsidR="009F009A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o 3</w:t>
      </w:r>
      <w:r w:rsidR="00231E7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.5</w:t>
      </w:r>
      <w:r w:rsidR="009F009A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mm thread length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. Grind the tips to remove burrs.</w:t>
      </w:r>
      <w:bookmarkEnd w:id="22"/>
    </w:p>
    <w:p w14:paraId="557E8C06" w14:textId="77777777" w:rsidR="00FE70EB" w:rsidRPr="00B14E56" w:rsidRDefault="00FE70EB" w:rsidP="004F1A47">
      <w:pPr>
        <w:kinsoku w:val="0"/>
        <w:overflowPunct w:val="0"/>
        <w:snapToGrid w:val="0"/>
        <w:ind w:leftChars="100" w:left="240" w:firstLineChars="50" w:firstLine="12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72CE9400" w14:textId="5C6B0183" w:rsidR="00276104" w:rsidRPr="00B14E56" w:rsidRDefault="00275BCF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P</w:t>
      </w:r>
      <w:r w:rsidR="00276104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lace the probe connecter holder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on the body. </w:t>
      </w:r>
      <w:r w:rsidR="00507260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Place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he silicon probe </w:t>
      </w:r>
      <w:r w:rsidR="00507260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electrical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connector into the holder.</w:t>
      </w:r>
    </w:p>
    <w:p w14:paraId="7A10AB53" w14:textId="77777777" w:rsidR="00FE70EB" w:rsidRPr="00B14E56" w:rsidRDefault="00FE70EB" w:rsidP="004F1A47">
      <w:pPr>
        <w:kinsoku w:val="0"/>
        <w:overflowPunct w:val="0"/>
        <w:snapToGrid w:val="0"/>
        <w:ind w:leftChars="100" w:left="24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715689F2" w14:textId="67DF2CBB" w:rsidR="00276104" w:rsidRPr="00B14E56" w:rsidRDefault="00507260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Secure</w:t>
      </w:r>
      <w:r w:rsidR="00275BCF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he silicon probe connector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in</w:t>
      </w:r>
      <w:r w:rsidR="00275BCF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he holder using </w:t>
      </w:r>
      <w:proofErr w:type="gramStart"/>
      <w:r w:rsidR="00275BCF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epoxy</w:t>
      </w:r>
      <w:r w:rsidR="00E751E9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, and</w:t>
      </w:r>
      <w:proofErr w:type="gramEnd"/>
      <w:r w:rsidR="00E751E9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be sure to</w:t>
      </w:r>
      <w:r w:rsidR="00275BCF" w:rsidRPr="004F1A47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not</w:t>
      </w:r>
      <w:r w:rsidR="00275BCF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glue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it</w:t>
      </w:r>
      <w:r w:rsidR="00275BCF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DD723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o </w:t>
      </w:r>
      <w:r w:rsidR="00275BCF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he </w:t>
      </w:r>
      <w:proofErr w:type="spellStart"/>
      <w:r w:rsidR="00275BCF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icrodrive</w:t>
      </w:r>
      <w:proofErr w:type="spellEnd"/>
      <w:r w:rsidR="00275BCF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A634DD" w:rsidRPr="00B14E56">
        <w:rPr>
          <w:rFonts w:asciiTheme="minorHAnsi" w:hAnsiTheme="minorHAnsi" w:cstheme="minorHAnsi"/>
          <w:color w:val="000000" w:themeColor="text1"/>
          <w:highlight w:val="yellow"/>
        </w:rPr>
        <w:t>array</w:t>
      </w:r>
      <w:r w:rsidR="00A634D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275BCF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body </w:t>
      </w:r>
      <w:r w:rsidR="00DD723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o allow for </w:t>
      </w:r>
      <w:r w:rsidR="00275BCF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the recovery procedure of the silicon probe.</w:t>
      </w:r>
      <w:r w:rsidR="00276104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Insert</w:t>
      </w:r>
      <w:r w:rsidR="00275BCF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he </w:t>
      </w:r>
      <w:r w:rsidR="00276104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screw</w:t>
      </w:r>
      <w:r w:rsidR="00275BCF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s to hold the probe connecter holder.</w:t>
      </w:r>
    </w:p>
    <w:p w14:paraId="1FF6F723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6073B4AF" w14:textId="30D5C0F7" w:rsidR="00E95D47" w:rsidRPr="00B14E56" w:rsidRDefault="006F7D9E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E95D4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Attach the ferr</w:t>
      </w:r>
      <w:r w:rsidR="00D45196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ule</w:t>
      </w:r>
      <w:r w:rsidR="00E95D4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-holder to the opt</w:t>
      </w:r>
      <w:r w:rsidR="0023213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o-silicon p</w:t>
      </w:r>
      <w:r w:rsidR="00E95D4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ro</w:t>
      </w:r>
      <w:r w:rsidR="0023213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b</w:t>
      </w:r>
      <w:r w:rsidR="00E95D4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e and </w:t>
      </w:r>
      <w:proofErr w:type="spellStart"/>
      <w:r w:rsidR="00E95D4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icrodrive</w:t>
      </w:r>
      <w:proofErr w:type="spellEnd"/>
      <w:r w:rsidR="00A634D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A634DD" w:rsidRPr="00B14E56">
        <w:rPr>
          <w:rFonts w:asciiTheme="minorHAnsi" w:hAnsiTheme="minorHAnsi" w:cstheme="minorHAnsi"/>
          <w:color w:val="000000" w:themeColor="text1"/>
          <w:highlight w:val="yellow"/>
        </w:rPr>
        <w:t>array</w:t>
      </w:r>
      <w:r w:rsidR="00E95D4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body</w:t>
      </w:r>
      <w:r w:rsidR="00E7185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(</w:t>
      </w:r>
      <w:r w:rsidR="00693704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>Figure</w:t>
      </w:r>
      <w:r w:rsidR="00E71855"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 xml:space="preserve"> </w:t>
      </w:r>
      <w:r w:rsidR="00276104" w:rsidRPr="00B14E56">
        <w:rPr>
          <w:rFonts w:asciiTheme="minorHAnsi" w:hAnsiTheme="minorHAnsi" w:cstheme="minorHAnsi"/>
          <w:b/>
          <w:color w:val="000000" w:themeColor="text1"/>
          <w:highlight w:val="yellow"/>
          <w:lang w:eastAsia="ja-JP"/>
        </w:rPr>
        <w:t>3D</w:t>
      </w:r>
      <w:r w:rsidR="00E71855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)</w:t>
      </w:r>
      <w:r w:rsidR="00E95D4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.</w:t>
      </w:r>
    </w:p>
    <w:p w14:paraId="51E7758A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3795126A" w14:textId="1025E386" w:rsidR="00460B3E" w:rsidRPr="00B14E56" w:rsidRDefault="009F009A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bookmarkStart w:id="23" w:name="_Hlk6959338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Cut two #0 screws to 6 mm thread </w:t>
      </w:r>
      <w:r w:rsidR="00744344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length</w:t>
      </w:r>
      <w:r w:rsidR="00744344" w:rsidRPr="00B14E56" w:rsidDel="009F009A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.</w:t>
      </w:r>
      <w:r w:rsidR="002C73F3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Grind the tips to remove burrs.</w:t>
      </w:r>
    </w:p>
    <w:p w14:paraId="6CF039D5" w14:textId="77777777" w:rsidR="00FE70EB" w:rsidRPr="00B14E56" w:rsidRDefault="00FE70EB" w:rsidP="004F1A47">
      <w:pPr>
        <w:kinsoku w:val="0"/>
        <w:overflowPunct w:val="0"/>
        <w:snapToGrid w:val="0"/>
        <w:ind w:leftChars="100" w:left="240" w:firstLineChars="50" w:firstLine="12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56E78B9A" w14:textId="1358837F" w:rsidR="002C73F3" w:rsidRPr="00B14E56" w:rsidRDefault="002C73F3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Grind the outside of two #0 machine screw nuts to make small hex nuts with 2.5</w:t>
      </w:r>
      <w:r w:rsidR="00E751E9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–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3.0 mm outer diameter</w:t>
      </w:r>
      <w:r w:rsidR="0027418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o reduce th</w:t>
      </w:r>
      <w:r w:rsidR="00624459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e weight and space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.</w:t>
      </w:r>
    </w:p>
    <w:p w14:paraId="0BE36A17" w14:textId="77777777" w:rsidR="00FE70EB" w:rsidRPr="00B14E56" w:rsidRDefault="00FE70EB" w:rsidP="004F1A47">
      <w:pPr>
        <w:kinsoku w:val="0"/>
        <w:overflowPunct w:val="0"/>
        <w:snapToGrid w:val="0"/>
        <w:ind w:leftChars="100" w:left="24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27C577A1" w14:textId="551BE90F" w:rsidR="006F7D9E" w:rsidRPr="00B14E56" w:rsidRDefault="00460B3E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I</w:t>
      </w:r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nsert the screw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s</w:t>
      </w:r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062534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into </w:t>
      </w:r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component </w:t>
      </w:r>
      <w:r w:rsidR="00507260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A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of the holder.</w:t>
      </w:r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G</w:t>
      </w:r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lue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he screw heads</w:t>
      </w:r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using epoxy.</w:t>
      </w:r>
    </w:p>
    <w:p w14:paraId="5D8B1C3A" w14:textId="77777777" w:rsidR="00FE70EB" w:rsidRPr="00B14E56" w:rsidRDefault="00FE70EB" w:rsidP="004F1A47">
      <w:pPr>
        <w:kinsoku w:val="0"/>
        <w:overflowPunct w:val="0"/>
        <w:snapToGrid w:val="0"/>
        <w:ind w:leftChars="100" w:left="240" w:firstLineChars="50" w:firstLine="12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2E07DE75" w14:textId="2AC8C3C2" w:rsidR="006F7D9E" w:rsidRPr="00B14E56" w:rsidRDefault="002469E7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Apply small amount of silicon grease to component A and B to reduce</w:t>
      </w:r>
      <w:r w:rsidR="00AF6B1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friction with the body.</w:t>
      </w:r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460B3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I</w:t>
      </w:r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nsert</w:t>
      </w:r>
      <w:r w:rsidR="00460B3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component </w:t>
      </w:r>
      <w:r w:rsidR="00507260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A</w:t>
      </w:r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into the </w:t>
      </w:r>
      <w:r w:rsidR="00275BCF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body</w:t>
      </w:r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, then </w:t>
      </w:r>
      <w:r w:rsidR="00460B3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temporally hold using inverse tweezers.</w:t>
      </w:r>
    </w:p>
    <w:bookmarkEnd w:id="23"/>
    <w:p w14:paraId="7EEDF24F" w14:textId="77777777" w:rsidR="00FE70EB" w:rsidRPr="00B14E56" w:rsidRDefault="00FE70EB" w:rsidP="004F1A47">
      <w:pPr>
        <w:kinsoku w:val="0"/>
        <w:overflowPunct w:val="0"/>
        <w:snapToGrid w:val="0"/>
        <w:ind w:leftChars="100" w:left="24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07AC761E" w14:textId="06F73F57" w:rsidR="006F7D9E" w:rsidRPr="00B14E56" w:rsidRDefault="0004459A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Place</w:t>
      </w:r>
      <w:r w:rsidR="00460B3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component </w:t>
      </w:r>
      <w:r w:rsidR="00507260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B</w:t>
      </w:r>
      <w:r w:rsidR="00460B3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onto </w:t>
      </w:r>
      <w:r w:rsidR="00460B3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component </w:t>
      </w:r>
      <w:r w:rsidR="00507260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A</w:t>
      </w:r>
      <w:r w:rsidR="00275BCF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’s screws</w:t>
      </w:r>
      <w:r w:rsidR="00460B3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. </w:t>
      </w:r>
      <w:r w:rsidR="00507260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Thread</w:t>
      </w:r>
      <w:r w:rsidR="002C73F3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he customized</w:t>
      </w:r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nuts</w:t>
      </w:r>
      <w:r w:rsidR="002C73F3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into the screws. </w:t>
      </w:r>
      <w:r w:rsidR="009824A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Use pliers to t</w:t>
      </w:r>
      <w:r w:rsidR="002C73F3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ighten the nuts to </w:t>
      </w:r>
      <w:r w:rsidR="00507260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secure</w:t>
      </w:r>
      <w:r w:rsidR="002C73F3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he ferrule holder </w:t>
      </w:r>
      <w:r w:rsidR="009824A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on</w:t>
      </w:r>
      <w:r w:rsidR="002C73F3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9824A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the body.</w:t>
      </w:r>
    </w:p>
    <w:p w14:paraId="7E3C09B4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604D300E" w14:textId="45B968B7" w:rsidR="000139A3" w:rsidRPr="00B14E56" w:rsidRDefault="009824AD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I</w:t>
      </w:r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nsert the fiber </w:t>
      </w:r>
      <w:r w:rsidR="006F5F7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ferrule </w:t>
      </w:r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into the </w:t>
      </w:r>
      <w:r w:rsidR="00740FE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groove </w:t>
      </w:r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of </w:t>
      </w:r>
      <w:r w:rsidR="00275BCF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he </w:t>
      </w:r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fiber</w:t>
      </w:r>
      <w:r w:rsidR="00D45196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ferrule</w:t>
      </w:r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holder</w:t>
      </w:r>
      <w:r w:rsidR="002469E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(component B)</w:t>
      </w:r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. </w:t>
      </w:r>
      <w:bookmarkStart w:id="24" w:name="_Hlk6827527"/>
      <w:r w:rsidR="00647A8C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Ensure that the fiber ferrule is</w:t>
      </w:r>
      <w:bookmarkEnd w:id="24"/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6F5F7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stick</w:t>
      </w:r>
      <w:r w:rsidR="00DB1A13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ing</w:t>
      </w:r>
      <w:r w:rsidR="006F5F7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0139A3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4</w:t>
      </w:r>
      <w:r w:rsidR="00E751E9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–</w:t>
      </w:r>
      <w:r w:rsidR="000139A3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5 mm</w:t>
      </w:r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out </w:t>
      </w:r>
      <w:r w:rsidR="006F7D9E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from the holder.</w:t>
      </w:r>
    </w:p>
    <w:p w14:paraId="0C39780F" w14:textId="77777777" w:rsidR="00FE70EB" w:rsidRPr="00B14E56" w:rsidRDefault="00FE70EB" w:rsidP="004F1A47">
      <w:pPr>
        <w:kinsoku w:val="0"/>
        <w:overflowPunct w:val="0"/>
        <w:snapToGrid w:val="0"/>
        <w:ind w:leftChars="100" w:left="24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2FFCAB69" w14:textId="74F31C8E" w:rsidR="009824AD" w:rsidRPr="00B14E56" w:rsidRDefault="00CB4721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Apply small amount of epoxy </w:t>
      </w:r>
      <w:r w:rsidR="00D6771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between the </w:t>
      </w:r>
      <w:r w:rsidR="009824A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fe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rrule</w:t>
      </w:r>
      <w:r w:rsidR="009824A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D6771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and </w:t>
      </w:r>
      <w:r w:rsidR="009824A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the holder</w:t>
      </w:r>
      <w:r w:rsidR="00D6771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740FE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groove</w:t>
      </w:r>
      <w:r w:rsidR="009824A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. Wait until the epoxy is </w:t>
      </w:r>
      <w:r w:rsidR="002469E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fully</w:t>
      </w:r>
      <w:r w:rsidR="009824A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cured</w:t>
      </w:r>
      <w:r w:rsidR="00D6771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and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D6771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c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heck that the fe</w:t>
      </w:r>
      <w:r w:rsidR="00D6771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rr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u</w:t>
      </w:r>
      <w:r w:rsidR="00D6771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l</w:t>
      </w: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e</w:t>
      </w:r>
      <w:r w:rsidR="00D6771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does not move.</w:t>
      </w:r>
      <w:r w:rsidR="00B10AF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9824A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Check </w:t>
      </w:r>
      <w:r w:rsidR="00D6771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he shuttle and ferrule holder </w:t>
      </w:r>
      <w:r w:rsidR="00DD0C83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for smooth motion</w:t>
      </w:r>
      <w:r w:rsidR="00D6771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by loose</w:t>
      </w:r>
      <w:r w:rsidR="006F5F7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ning</w:t>
      </w:r>
      <w:r w:rsidR="00D6771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he nuts </w:t>
      </w:r>
      <w:r w:rsidR="006F5F7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before </w:t>
      </w:r>
      <w:r w:rsidR="002469E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turning</w:t>
      </w:r>
      <w:r w:rsidR="00D6771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he </w:t>
      </w:r>
      <w:proofErr w:type="spellStart"/>
      <w:r w:rsidR="00D6771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icrodrive</w:t>
      </w:r>
      <w:proofErr w:type="spellEnd"/>
      <w:r w:rsidR="00D6771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-screw. </w:t>
      </w:r>
    </w:p>
    <w:p w14:paraId="0B48AB3F" w14:textId="77777777" w:rsidR="00FE70EB" w:rsidRPr="00B14E56" w:rsidRDefault="00FE70EB" w:rsidP="004F1A47">
      <w:pPr>
        <w:kinsoku w:val="0"/>
        <w:overflowPunct w:val="0"/>
        <w:snapToGrid w:val="0"/>
        <w:ind w:leftChars="100" w:left="240" w:firstLineChars="50" w:firstLine="12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7DDE4A07" w14:textId="5E7DC563" w:rsidR="002F7C35" w:rsidRPr="00B14E56" w:rsidRDefault="009824AD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Check</w:t>
      </w:r>
      <w:r w:rsidR="00D67717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5009A6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he </w:t>
      </w:r>
      <w:r w:rsidR="00AF6B1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working distance</w:t>
      </w:r>
      <w:r w:rsidR="005009A6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of the probe. </w:t>
      </w:r>
      <w:bookmarkStart w:id="25" w:name="_Hlk6827597"/>
      <w:bookmarkStart w:id="26" w:name="_Hlk6827637"/>
      <w:r w:rsidR="00647A8C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Ensure that the </w:t>
      </w:r>
      <w:r w:rsidR="002635F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probe tip </w:t>
      </w:r>
      <w:bookmarkEnd w:id="25"/>
      <w:bookmarkEnd w:id="26"/>
      <w:r w:rsidR="0004279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completely </w:t>
      </w:r>
      <w:r w:rsidR="000C184F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retracts </w:t>
      </w:r>
      <w:r w:rsidR="006F5F7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into </w:t>
      </w:r>
      <w:r w:rsidR="0004279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he </w:t>
      </w:r>
      <w:r w:rsidR="00E522E1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body </w:t>
      </w:r>
      <w:r w:rsidR="002605A6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when the ferrule-holder </w:t>
      </w:r>
      <w:r w:rsidR="00806F73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is at </w:t>
      </w:r>
      <w:r w:rsidR="002605A6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the top</w:t>
      </w:r>
      <w:r w:rsidR="00AF6B1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position</w:t>
      </w:r>
      <w:r w:rsidR="0004279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2635F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while the shuttle tubes are still </w:t>
      </w:r>
      <w:r w:rsidR="00806F73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associated </w:t>
      </w:r>
      <w:r w:rsidR="00E522E1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with</w:t>
      </w:r>
      <w:r w:rsidR="00A4180C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the </w:t>
      </w:r>
      <w:proofErr w:type="gramStart"/>
      <w:r w:rsidR="00A4180C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guide-</w:t>
      </w:r>
      <w:r w:rsidR="00E522E1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posts</w:t>
      </w:r>
      <w:proofErr w:type="gramEnd"/>
      <w:r w:rsidR="00A4180C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.</w:t>
      </w:r>
      <w:r w:rsidR="002635F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</w:t>
      </w:r>
      <w:r w:rsidR="00977630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he maximum </w:t>
      </w:r>
      <w:r w:rsidR="00AF6B1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working</w:t>
      </w:r>
      <w:r w:rsidR="00977630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distance </w:t>
      </w:r>
      <w:r w:rsidR="006F5F7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is determined by </w:t>
      </w:r>
      <w:r w:rsidR="00AF6B1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he </w:t>
      </w:r>
      <w:r w:rsidR="006F5F7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length of the silicone probe and </w:t>
      </w:r>
      <w:r w:rsidR="00977630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he </w:t>
      </w:r>
      <w:r w:rsidR="006F5F78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target brain region</w:t>
      </w:r>
      <w:r w:rsidR="00977630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. </w:t>
      </w:r>
    </w:p>
    <w:p w14:paraId="53CAECF2" w14:textId="77777777" w:rsidR="00FE70EB" w:rsidRPr="00B14E56" w:rsidRDefault="00FE70EB" w:rsidP="004F1A47">
      <w:pPr>
        <w:kinsoku w:val="0"/>
        <w:overflowPunct w:val="0"/>
        <w:snapToGrid w:val="0"/>
        <w:ind w:leftChars="100" w:left="240" w:firstLineChars="50" w:firstLine="120"/>
        <w:jc w:val="left"/>
        <w:rPr>
          <w:rFonts w:asciiTheme="minorHAnsi" w:hAnsiTheme="minorHAnsi" w:cstheme="minorHAnsi"/>
          <w:color w:val="000000" w:themeColor="text1"/>
          <w:highlight w:val="yellow"/>
          <w:lang w:eastAsia="ja-JP"/>
        </w:rPr>
      </w:pPr>
    </w:p>
    <w:p w14:paraId="2AF0EA3D" w14:textId="1A5619BB" w:rsidR="0004279D" w:rsidRPr="00B14E56" w:rsidRDefault="00C459D2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f the </w:t>
      </w:r>
      <w:proofErr w:type="spellStart"/>
      <w:r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-screw is </w:t>
      </w:r>
      <w:r w:rsidR="00AF6B12" w:rsidRPr="00B14E56">
        <w:rPr>
          <w:rFonts w:asciiTheme="minorHAnsi" w:hAnsiTheme="minorHAnsi" w:cstheme="minorHAnsi"/>
          <w:color w:val="000000" w:themeColor="text1"/>
          <w:lang w:eastAsia="ja-JP"/>
        </w:rPr>
        <w:t>loose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, apply small amount of dental acrylic around the screw</w:t>
      </w:r>
      <w:r w:rsidR="00240FC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o add more threads </w:t>
      </w:r>
      <w:r w:rsidR="00E751E9">
        <w:rPr>
          <w:rFonts w:asciiTheme="minorHAnsi" w:hAnsiTheme="minorHAnsi" w:cstheme="minorHAnsi"/>
          <w:color w:val="000000" w:themeColor="text1"/>
          <w:lang w:eastAsia="ja-JP"/>
        </w:rPr>
        <w:t>for</w:t>
      </w:r>
      <w:r w:rsidR="00240FC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upport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E522E1" w:rsidRPr="00B14E56">
        <w:rPr>
          <w:rFonts w:asciiTheme="minorHAnsi" w:hAnsiTheme="minorHAnsi" w:cstheme="minorHAnsi"/>
          <w:color w:val="000000" w:themeColor="text1"/>
          <w:lang w:eastAsia="ja-JP"/>
        </w:rPr>
        <w:t>W</w:t>
      </w:r>
      <w:r w:rsidR="00240FC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hen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t is cured, rotate the screw to check </w:t>
      </w:r>
      <w:r w:rsidR="00AF6B1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ightness and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stability.</w:t>
      </w:r>
    </w:p>
    <w:bookmarkEnd w:id="10"/>
    <w:p w14:paraId="7756F655" w14:textId="77777777" w:rsidR="00516D9D" w:rsidRPr="00B14E56" w:rsidRDefault="00516D9D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59B7074F" w14:textId="0C708396" w:rsidR="000C3A23" w:rsidRDefault="00114DD1" w:rsidP="004F1A47">
      <w:pPr>
        <w:numPr>
          <w:ilvl w:val="0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b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>T</w:t>
      </w:r>
      <w:r w:rsidR="00106C82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etrode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preparation</w:t>
      </w:r>
    </w:p>
    <w:p w14:paraId="3104B574" w14:textId="77777777" w:rsidR="000C3A23" w:rsidRDefault="000C3A23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b/>
          <w:color w:val="000000" w:themeColor="text1"/>
          <w:lang w:eastAsia="ja-JP"/>
        </w:rPr>
      </w:pPr>
    </w:p>
    <w:p w14:paraId="5E35025A" w14:textId="41BAEF82" w:rsidR="005500BB" w:rsidRPr="000C3A23" w:rsidRDefault="000C3A23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NOTE: </w:t>
      </w:r>
      <w:r w:rsidR="00240FCF" w:rsidRPr="000C3A23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This procedure is </w:t>
      </w:r>
      <w:proofErr w:type="gramStart"/>
      <w:r w:rsidR="00240FCF" w:rsidRPr="000C3A23">
        <w:rPr>
          <w:rFonts w:asciiTheme="minorHAnsi" w:hAnsiTheme="minorHAnsi" w:cstheme="minorHAnsi" w:hint="eastAsia"/>
          <w:color w:val="000000" w:themeColor="text1"/>
          <w:lang w:eastAsia="ja-JP"/>
        </w:rPr>
        <w:t>similar to</w:t>
      </w:r>
      <w:proofErr w:type="gramEnd"/>
      <w:r w:rsidR="00240FCF" w:rsidRPr="000C3A23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previously published article</w:t>
      </w:r>
      <w:r w:rsidR="00F91A7F" w:rsidRPr="000C3A23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085373" w:rsidRPr="000C3A23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OZ3V5ZW48L0F1dGhvcj48WWVhcj4yMDA5PC9ZZWFyPjxS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</w:fldData>
        </w:fldChar>
      </w:r>
      <w:r w:rsidR="006A1D50" w:rsidRPr="000C3A23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6A1D50" w:rsidRPr="000C3A23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OZ3V5ZW48L0F1dGhvcj48WWVhcj4yMDA5PC9ZZWFyPjxS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</w:fldData>
        </w:fldChar>
      </w:r>
      <w:r w:rsidR="006A1D50" w:rsidRPr="000C3A23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6A1D50" w:rsidRPr="000C3A23">
        <w:rPr>
          <w:rFonts w:asciiTheme="minorHAnsi" w:hAnsiTheme="minorHAnsi" w:cstheme="minorHAnsi"/>
          <w:color w:val="000000" w:themeColor="text1"/>
          <w:lang w:eastAsia="ja-JP"/>
        </w:rPr>
      </w:r>
      <w:r w:rsidR="006A1D50" w:rsidRPr="000C3A23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0C3A23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0C3A23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6A1D50" w:rsidRPr="000C3A23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8,19,20,39</w:t>
      </w:r>
      <w:r w:rsidR="00085373" w:rsidRPr="000C3A23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240FCF" w:rsidRPr="000C3A23">
        <w:rPr>
          <w:rFonts w:asciiTheme="minorHAnsi" w:hAnsiTheme="minorHAnsi" w:cstheme="minorHAnsi" w:hint="eastAsia"/>
          <w:color w:val="000000" w:themeColor="text1"/>
          <w:lang w:eastAsia="ja-JP"/>
        </w:rPr>
        <w:t>.</w:t>
      </w:r>
    </w:p>
    <w:p w14:paraId="32A8310E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b/>
          <w:color w:val="000000" w:themeColor="text1"/>
          <w:lang w:eastAsia="ja-JP"/>
        </w:rPr>
      </w:pPr>
    </w:p>
    <w:p w14:paraId="269531FD" w14:textId="305774DA" w:rsidR="00EC6E0D" w:rsidRPr="00B14E56" w:rsidRDefault="00AF6B12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>P</w:t>
      </w:r>
      <w:r w:rsidR="00E1299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repare the </w:t>
      </w:r>
      <w:proofErr w:type="spellStart"/>
      <w:r w:rsidR="00E12999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E1299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crews for </w:t>
      </w:r>
      <w:r w:rsidR="00E13A8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E12999" w:rsidRPr="00B14E56">
        <w:rPr>
          <w:rFonts w:asciiTheme="minorHAnsi" w:hAnsiTheme="minorHAnsi" w:cstheme="minorHAnsi"/>
          <w:color w:val="000000" w:themeColor="text1"/>
          <w:lang w:eastAsia="ja-JP"/>
        </w:rPr>
        <w:t>tetrode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FE70E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1299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proofErr w:type="spellStart"/>
      <w:r w:rsidR="00E12999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E1299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or a tetrode consist</w:t>
      </w:r>
      <w:r w:rsidR="00CA1A30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E1299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f a </w:t>
      </w:r>
      <w:r w:rsidR="00E12999" w:rsidRPr="00B14E56">
        <w:rPr>
          <w:rFonts w:asciiTheme="minorHAnsi" w:hAnsiTheme="minorHAnsi" w:cstheme="minorHAnsi"/>
          <w:color w:val="000000" w:themeColor="text1"/>
          <w:lang w:eastAsia="ja-JP"/>
        </w:rPr>
        <w:lastRenderedPageBreak/>
        <w:t xml:space="preserve">custom-machined screw and a </w:t>
      </w:r>
      <w:r w:rsidR="00240FC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23</w:t>
      </w:r>
      <w:r w:rsidR="00E751E9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240FC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G</w:t>
      </w:r>
      <w:r w:rsidR="00E1299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ub</w:t>
      </w:r>
      <w:r w:rsidR="00240FC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ing</w:t>
      </w:r>
      <w:r w:rsidR="00E1299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71855" w:rsidRPr="00B14E56">
        <w:rPr>
          <w:rFonts w:asciiTheme="minorHAnsi" w:hAnsiTheme="minorHAnsi" w:cstheme="minorHAnsi"/>
          <w:color w:val="000000" w:themeColor="text1"/>
          <w:lang w:eastAsia="ja-JP"/>
        </w:rPr>
        <w:t>(</w:t>
      </w:r>
      <w:r w:rsidR="00693704">
        <w:rPr>
          <w:rFonts w:asciiTheme="minorHAnsi" w:hAnsiTheme="minorHAnsi" w:cstheme="minorHAnsi"/>
          <w:b/>
          <w:color w:val="000000" w:themeColor="text1"/>
          <w:lang w:eastAsia="ja-JP"/>
        </w:rPr>
        <w:t>Figure</w:t>
      </w:r>
      <w:r w:rsidR="00E71855"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2B</w:t>
      </w:r>
      <w:r w:rsidR="00E71855" w:rsidRPr="00B14E56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="00E1299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This procedure is </w:t>
      </w:r>
      <w:proofErr w:type="gramStart"/>
      <w:r w:rsidR="00E12999" w:rsidRPr="00B14E56">
        <w:rPr>
          <w:rFonts w:asciiTheme="minorHAnsi" w:hAnsiTheme="minorHAnsi" w:cstheme="minorHAnsi"/>
          <w:color w:val="000000" w:themeColor="text1"/>
          <w:lang w:eastAsia="ja-JP"/>
        </w:rPr>
        <w:t>similar to</w:t>
      </w:r>
      <w:proofErr w:type="gramEnd"/>
      <w:r w:rsidR="00E1299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240FC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section </w:t>
      </w:r>
      <w:r w:rsidR="00E71855" w:rsidRPr="00B14E56">
        <w:rPr>
          <w:rFonts w:asciiTheme="minorHAnsi" w:hAnsiTheme="minorHAnsi" w:cstheme="minorHAnsi"/>
          <w:color w:val="000000" w:themeColor="text1"/>
          <w:lang w:eastAsia="ja-JP"/>
        </w:rPr>
        <w:t>2</w:t>
      </w:r>
      <w:r w:rsidR="00E12999" w:rsidRPr="00B14E56">
        <w:rPr>
          <w:rFonts w:asciiTheme="minorHAnsi" w:hAnsiTheme="minorHAnsi" w:cstheme="minorHAnsi"/>
          <w:color w:val="000000" w:themeColor="text1"/>
          <w:lang w:eastAsia="ja-JP"/>
        </w:rPr>
        <w:t>.1.</w:t>
      </w:r>
    </w:p>
    <w:p w14:paraId="44AB8E5A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0480EB90" w14:textId="73755AB8" w:rsidR="00E12999" w:rsidRPr="00B14E56" w:rsidRDefault="00240FCF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Make a bundle of </w:t>
      </w:r>
      <w:r w:rsidR="00E751E9">
        <w:rPr>
          <w:rFonts w:asciiTheme="minorHAnsi" w:hAnsiTheme="minorHAnsi" w:cstheme="minorHAnsi" w:hint="eastAsia"/>
          <w:color w:val="000000" w:themeColor="text1"/>
          <w:lang w:eastAsia="ja-JP"/>
        </w:rPr>
        <w:t>30 G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stainless </w:t>
      </w:r>
      <w:r w:rsidR="00AF6B1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teel 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tubing that has </w:t>
      </w:r>
      <w:r w:rsidR="00DB1A1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 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5.5 mil wire inside. In this case, a total of nine </w:t>
      </w:r>
      <w:r w:rsidR="00E751E9">
        <w:rPr>
          <w:rFonts w:asciiTheme="minorHAnsi" w:hAnsiTheme="minorHAnsi" w:cstheme="minorHAnsi" w:hint="eastAsia"/>
          <w:color w:val="000000" w:themeColor="text1"/>
          <w:lang w:eastAsia="ja-JP"/>
        </w:rPr>
        <w:t>30 G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tubing (eight recording tetrodes and one reference electrode) were used.</w:t>
      </w:r>
    </w:p>
    <w:p w14:paraId="60D9B71F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043599C1" w14:textId="732E2C72" w:rsidR="00AF6B12" w:rsidRPr="00B14E56" w:rsidRDefault="00240FCF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Thread the </w:t>
      </w:r>
      <w:r w:rsidR="00E751E9">
        <w:rPr>
          <w:rFonts w:asciiTheme="minorHAnsi" w:hAnsiTheme="minorHAnsi" w:cstheme="minorHAnsi" w:hint="eastAsia"/>
          <w:color w:val="000000" w:themeColor="text1"/>
          <w:lang w:eastAsia="ja-JP"/>
        </w:rPr>
        <w:t>30 G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bundle from the bottom of the drive </w:t>
      </w:r>
      <w:proofErr w:type="gramStart"/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body</w:t>
      </w:r>
      <w:r w:rsidR="00AF6B12" w:rsidRPr="00B14E56">
        <w:rPr>
          <w:rFonts w:asciiTheme="minorHAnsi" w:hAnsiTheme="minorHAnsi" w:cstheme="minorHAnsi"/>
          <w:color w:val="000000" w:themeColor="text1"/>
          <w:lang w:eastAsia="ja-JP"/>
        </w:rPr>
        <w:t>, and</w:t>
      </w:r>
      <w:proofErr w:type="gramEnd"/>
      <w:r w:rsidR="00AF6B1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ecure them with 20 G thin</w:t>
      </w:r>
      <w:r w:rsidR="00E751E9">
        <w:rPr>
          <w:rFonts w:asciiTheme="minorHAnsi" w:hAnsiTheme="minorHAnsi" w:cstheme="minorHAnsi"/>
          <w:color w:val="000000" w:themeColor="text1"/>
          <w:lang w:eastAsia="ja-JP"/>
        </w:rPr>
        <w:t>-</w:t>
      </w:r>
      <w:r w:rsidR="00AF6B12" w:rsidRPr="00B14E56">
        <w:rPr>
          <w:rFonts w:asciiTheme="minorHAnsi" w:hAnsiTheme="minorHAnsi" w:cstheme="minorHAnsi"/>
          <w:color w:val="000000" w:themeColor="text1"/>
          <w:lang w:eastAsia="ja-JP"/>
        </w:rPr>
        <w:t>walled tubing to the main body.</w:t>
      </w:r>
      <w:r w:rsidR="00246F1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A7768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Trim the bottom of the bundle with </w:t>
      </w:r>
      <w:r w:rsidR="00A104F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 </w:t>
      </w:r>
      <w:r w:rsidR="00CB078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rotary </w:t>
      </w:r>
      <w:r w:rsidR="002A0C11" w:rsidRPr="00B14E56">
        <w:rPr>
          <w:rFonts w:asciiTheme="minorHAnsi" w:hAnsiTheme="minorHAnsi" w:cstheme="minorHAnsi"/>
          <w:color w:val="000000" w:themeColor="text1"/>
          <w:lang w:eastAsia="ja-JP"/>
        </w:rPr>
        <w:t>grinder</w:t>
      </w:r>
      <w:r w:rsidR="007A7768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to make the tip even and flush.</w:t>
      </w:r>
      <w:r w:rsidR="00246F1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AF6B1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rim top part of the </w:t>
      </w:r>
      <w:r w:rsidR="00E751E9">
        <w:rPr>
          <w:rFonts w:asciiTheme="minorHAnsi" w:hAnsiTheme="minorHAnsi" w:cstheme="minorHAnsi"/>
          <w:color w:val="000000" w:themeColor="text1"/>
          <w:lang w:eastAsia="ja-JP"/>
        </w:rPr>
        <w:t>30 G</w:t>
      </w:r>
      <w:r w:rsidR="00AF6B1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DB1A1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ubes </w:t>
      </w:r>
      <w:r w:rsidR="00AF6B1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with </w:t>
      </w:r>
      <w:r w:rsidR="00666EA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 </w:t>
      </w:r>
      <w:r w:rsidR="00CB078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rotary </w:t>
      </w:r>
      <w:r w:rsidR="002A0C11" w:rsidRPr="00B14E56">
        <w:rPr>
          <w:rFonts w:asciiTheme="minorHAnsi" w:hAnsiTheme="minorHAnsi" w:cstheme="minorHAnsi"/>
          <w:color w:val="000000" w:themeColor="text1"/>
          <w:lang w:eastAsia="ja-JP"/>
        </w:rPr>
        <w:t>grinder</w:t>
      </w:r>
      <w:r w:rsidR="00AF6B1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o that the </w:t>
      </w:r>
      <w:r w:rsidR="00E751E9">
        <w:rPr>
          <w:rFonts w:asciiTheme="minorHAnsi" w:hAnsiTheme="minorHAnsi" w:cstheme="minorHAnsi"/>
          <w:color w:val="000000" w:themeColor="text1"/>
          <w:lang w:eastAsia="ja-JP"/>
        </w:rPr>
        <w:t>30 G</w:t>
      </w:r>
      <w:r w:rsidR="00AF6B1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DB1A1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ube </w:t>
      </w:r>
      <w:r w:rsidR="00AF6B12" w:rsidRPr="00B14E56">
        <w:rPr>
          <w:rFonts w:asciiTheme="minorHAnsi" w:hAnsiTheme="minorHAnsi" w:cstheme="minorHAnsi"/>
          <w:color w:val="000000" w:themeColor="text1"/>
          <w:lang w:eastAsia="ja-JP"/>
        </w:rPr>
        <w:t>sticks out about 0.5 mm from the main body.</w:t>
      </w:r>
    </w:p>
    <w:p w14:paraId="1758260E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209C7337" w14:textId="1FA522B2" w:rsidR="007A7768" w:rsidRPr="00B14E56" w:rsidRDefault="007A7768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Load 5.5</w:t>
      </w:r>
      <w:r w:rsidR="00E751E9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mil </w:t>
      </w:r>
      <w:r w:rsidR="00E522E1" w:rsidRPr="00B14E56">
        <w:rPr>
          <w:rFonts w:asciiTheme="minorHAnsi" w:hAnsiTheme="minorHAnsi" w:cstheme="minorHAnsi"/>
          <w:color w:val="000000" w:themeColor="text1"/>
          <w:lang w:eastAsia="ja-JP"/>
        </w:rPr>
        <w:t>p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olyimide </w:t>
      </w:r>
      <w:r w:rsidR="00DB1A13" w:rsidRPr="00B14E56">
        <w:rPr>
          <w:rFonts w:asciiTheme="minorHAnsi" w:hAnsiTheme="minorHAnsi" w:cstheme="minorHAnsi"/>
          <w:color w:val="000000" w:themeColor="text1"/>
          <w:lang w:eastAsia="ja-JP"/>
        </w:rPr>
        <w:t>insulating</w:t>
      </w:r>
      <w:r w:rsidR="00DB1A1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tubes </w:t>
      </w:r>
      <w:r w:rsidR="00DD6797" w:rsidRPr="00B14E56">
        <w:rPr>
          <w:rFonts w:asciiTheme="minorHAnsi" w:hAnsiTheme="minorHAnsi" w:cstheme="minorHAnsi"/>
          <w:color w:val="000000" w:themeColor="text1"/>
          <w:lang w:eastAsia="ja-JP"/>
        </w:rPr>
        <w:t>in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to the </w:t>
      </w:r>
      <w:r w:rsidR="00E751E9">
        <w:rPr>
          <w:rFonts w:asciiTheme="minorHAnsi" w:hAnsiTheme="minorHAnsi" w:cstheme="minorHAnsi" w:hint="eastAsia"/>
          <w:color w:val="000000" w:themeColor="text1"/>
          <w:lang w:eastAsia="ja-JP"/>
        </w:rPr>
        <w:t>30 G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tubing. Prepare tetrode wires and load them into a </w:t>
      </w:r>
      <w:r w:rsidR="00FC219F" w:rsidRPr="00B14E56">
        <w:rPr>
          <w:rFonts w:asciiTheme="minorHAnsi" w:hAnsiTheme="minorHAnsi" w:cstheme="minorHAnsi"/>
          <w:color w:val="000000" w:themeColor="text1"/>
          <w:lang w:eastAsia="ja-JP"/>
        </w:rPr>
        <w:t>32-channel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FC219F" w:rsidRPr="00B14E56">
        <w:rPr>
          <w:rFonts w:asciiTheme="minorHAnsi" w:hAnsiTheme="minorHAnsi" w:cstheme="minorHAnsi"/>
          <w:color w:val="000000" w:themeColor="text1"/>
          <w:lang w:eastAsia="ja-JP"/>
        </w:rPr>
        <w:t>electric interface board (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EIB</w:t>
      </w:r>
      <w:r w:rsidR="00FC219F" w:rsidRPr="00B14E56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.</w:t>
      </w:r>
      <w:r w:rsidR="00246F1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Check electrical connection with the impedance tester before final precision cut.</w:t>
      </w:r>
    </w:p>
    <w:p w14:paraId="2CFCC964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7EE43D06" w14:textId="03F077F0" w:rsidR="007A7768" w:rsidRPr="00B14E56" w:rsidRDefault="007A7768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Lower electrode tip impedance to 250</w:t>
      </w:r>
      <w:r w:rsidR="00AA524E" w:rsidRPr="00B14E56">
        <w:rPr>
          <w:rFonts w:asciiTheme="minorHAnsi" w:hAnsiTheme="minorHAnsi" w:cstheme="minorHAnsi"/>
          <w:color w:val="000000" w:themeColor="text1"/>
          <w:lang w:eastAsia="ja-JP"/>
        </w:rPr>
        <w:t>–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350</w:t>
      </w:r>
      <w:r w:rsidR="00E751E9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proofErr w:type="spellStart"/>
      <w:r w:rsidR="00E751E9" w:rsidRPr="00E751E9">
        <w:rPr>
          <w:rFonts w:asciiTheme="minorHAnsi" w:hAnsiTheme="minorHAnsi" w:cstheme="minorHAnsi"/>
          <w:color w:val="000000" w:themeColor="text1"/>
          <w:lang w:eastAsia="ja-JP"/>
        </w:rPr>
        <w:t>kΩ</w:t>
      </w:r>
      <w:proofErr w:type="spellEnd"/>
      <w:r w:rsidR="00E751E9" w:rsidRPr="00E751E9" w:rsidDel="00E751E9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with gold plating solution. </w:t>
      </w:r>
      <w:r w:rsidR="00774E3A" w:rsidRPr="00B14E56">
        <w:rPr>
          <w:rFonts w:asciiTheme="minorHAnsi" w:hAnsiTheme="minorHAnsi" w:cstheme="minorHAnsi"/>
          <w:color w:val="000000" w:themeColor="text1"/>
          <w:lang w:eastAsia="ja-JP"/>
        </w:rPr>
        <w:t>F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ix all tetrodes with superglue.</w:t>
      </w:r>
    </w:p>
    <w:p w14:paraId="15060BCA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07DEFFF1" w14:textId="1CD286C7" w:rsidR="00E12999" w:rsidRPr="00B14E56" w:rsidRDefault="00774E3A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>F</w:t>
      </w:r>
      <w:r w:rsidR="007A7768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ill excessive gap between </w:t>
      </w:r>
      <w:r w:rsidR="00E522E1" w:rsidRPr="00B14E56">
        <w:rPr>
          <w:rFonts w:asciiTheme="minorHAnsi" w:hAnsiTheme="minorHAnsi" w:cstheme="minorHAnsi"/>
          <w:color w:val="000000" w:themeColor="text1"/>
          <w:lang w:eastAsia="ja-JP"/>
        </w:rPr>
        <w:t>polyimide</w:t>
      </w:r>
      <w:r w:rsidR="00EC6E0D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7A7768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tube and </w:t>
      </w:r>
      <w:r w:rsidR="00AF6B12" w:rsidRPr="00B14E56">
        <w:rPr>
          <w:rFonts w:asciiTheme="minorHAnsi" w:hAnsiTheme="minorHAnsi" w:cstheme="minorHAnsi"/>
          <w:color w:val="000000" w:themeColor="text1"/>
          <w:lang w:eastAsia="ja-JP"/>
        </w:rPr>
        <w:t>tetrode</w:t>
      </w:r>
      <w:r w:rsidR="007A7768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with</w:t>
      </w:r>
      <w:r w:rsidR="00AF6B1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A7768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mineral oil for </w:t>
      </w:r>
      <w:r w:rsidR="00DB1A1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ealing and </w:t>
      </w:r>
      <w:r w:rsidR="007A7768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lubrication.</w:t>
      </w:r>
      <w:r w:rsidR="007A776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R</w:t>
      </w:r>
      <w:r w:rsidR="007A776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oute </w:t>
      </w:r>
      <w:r w:rsidR="00D66512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7A7768" w:rsidRPr="00B14E56">
        <w:rPr>
          <w:rFonts w:asciiTheme="minorHAnsi" w:hAnsiTheme="minorHAnsi" w:cstheme="minorHAnsi"/>
          <w:color w:val="000000" w:themeColor="text1"/>
          <w:lang w:eastAsia="ja-JP"/>
        </w:rPr>
        <w:t>ground wire to the EIB.</w:t>
      </w:r>
    </w:p>
    <w:p w14:paraId="110D78AD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4CDB3A32" w14:textId="53894A19" w:rsidR="00EC6E0D" w:rsidRPr="00B14E56" w:rsidRDefault="00EC6E0D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>N</w:t>
      </w:r>
      <w:r w:rsidR="00D66512">
        <w:rPr>
          <w:rFonts w:asciiTheme="minorHAnsi" w:hAnsiTheme="minorHAnsi" w:cstheme="minorHAnsi"/>
          <w:color w:val="000000" w:themeColor="text1"/>
          <w:lang w:eastAsia="ja-JP"/>
        </w:rPr>
        <w:t>OTE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: If necessary, </w:t>
      </w:r>
      <w:r w:rsidR="00D66512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optical fiber can be integrated along tetrode wires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Wb2lndHM8L0F1dGhvcj48WWVhcj4yMDEzPC9ZZWFyPjxS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Wb2lndHM8L0F1dGhvcj48WWVhcj4yMDEzPC9ZZWFyPjxS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E67D1D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12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</w:p>
    <w:p w14:paraId="11547698" w14:textId="77777777" w:rsidR="007A7768" w:rsidRPr="00B14E56" w:rsidRDefault="007A7768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7056644E" w14:textId="6368FDB2" w:rsidR="00FE70EB" w:rsidRPr="00B14E56" w:rsidRDefault="00106C82" w:rsidP="004F1A47">
      <w:pPr>
        <w:numPr>
          <w:ilvl w:val="0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b/>
          <w:color w:val="000000" w:themeColor="text1"/>
        </w:rPr>
      </w:pPr>
      <w:bookmarkStart w:id="27" w:name="_Hlk6958868"/>
      <w:r w:rsidRPr="00B14E56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Attaching the </w:t>
      </w:r>
      <w:r w:rsidR="00114DD1" w:rsidRPr="00B14E56">
        <w:rPr>
          <w:rFonts w:asciiTheme="minorHAnsi" w:hAnsiTheme="minorHAnsi" w:cstheme="minorHAnsi"/>
          <w:b/>
          <w:color w:val="000000" w:themeColor="text1"/>
          <w:highlight w:val="yellow"/>
        </w:rPr>
        <w:t>shielding</w:t>
      </w:r>
      <w:r w:rsidRPr="00B14E56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cone</w:t>
      </w:r>
      <w:r w:rsidRPr="00B14E56">
        <w:rPr>
          <w:rFonts w:asciiTheme="minorHAnsi" w:hAnsiTheme="minorHAnsi" w:cstheme="minorHAnsi"/>
          <w:b/>
          <w:color w:val="000000" w:themeColor="text1"/>
        </w:rPr>
        <w:cr/>
      </w:r>
    </w:p>
    <w:bookmarkEnd w:id="27"/>
    <w:p w14:paraId="6F157660" w14:textId="71557080" w:rsidR="00516D9D" w:rsidRPr="00B14E56" w:rsidRDefault="00E12999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</w:rPr>
        <w:t xml:space="preserve">Paint </w:t>
      </w:r>
      <w:r w:rsidR="008200A6" w:rsidRPr="00B14E56">
        <w:rPr>
          <w:rFonts w:asciiTheme="minorHAnsi" w:hAnsiTheme="minorHAnsi" w:cstheme="minorHAnsi"/>
          <w:color w:val="000000" w:themeColor="text1"/>
        </w:rPr>
        <w:t xml:space="preserve">silver </w:t>
      </w:r>
      <w:r w:rsidRPr="00B14E56">
        <w:rPr>
          <w:rFonts w:asciiTheme="minorHAnsi" w:hAnsiTheme="minorHAnsi" w:cstheme="minorHAnsi"/>
          <w:color w:val="000000" w:themeColor="text1"/>
        </w:rPr>
        <w:t>c</w:t>
      </w:r>
      <w:r w:rsidR="000F7CCF" w:rsidRPr="00B14E56">
        <w:rPr>
          <w:rFonts w:asciiTheme="minorHAnsi" w:hAnsiTheme="minorHAnsi" w:cstheme="minorHAnsi"/>
          <w:color w:val="000000" w:themeColor="text1"/>
        </w:rPr>
        <w:t xml:space="preserve">onductive </w:t>
      </w:r>
      <w:r w:rsidR="00AF6B12" w:rsidRPr="00B14E56">
        <w:rPr>
          <w:rFonts w:asciiTheme="minorHAnsi" w:hAnsiTheme="minorHAnsi" w:cstheme="minorHAnsi"/>
          <w:color w:val="000000" w:themeColor="text1"/>
        </w:rPr>
        <w:t>shielding paint</w:t>
      </w:r>
      <w:r w:rsidRPr="00B14E56">
        <w:rPr>
          <w:rFonts w:asciiTheme="minorHAnsi" w:hAnsiTheme="minorHAnsi" w:cstheme="minorHAnsi"/>
          <w:color w:val="000000" w:themeColor="text1"/>
        </w:rPr>
        <w:t xml:space="preserve"> on the </w:t>
      </w:r>
      <w:r w:rsidR="00900BF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nside of the </w:t>
      </w:r>
      <w:r w:rsidR="003C2C7D" w:rsidRPr="00B14E56">
        <w:rPr>
          <w:rFonts w:asciiTheme="minorHAnsi" w:hAnsiTheme="minorHAnsi" w:cstheme="minorHAnsi"/>
          <w:color w:val="000000" w:themeColor="text1"/>
        </w:rPr>
        <w:t>printed</w:t>
      </w:r>
      <w:r w:rsidRPr="00B14E56">
        <w:rPr>
          <w:rFonts w:asciiTheme="minorHAnsi" w:hAnsiTheme="minorHAnsi" w:cstheme="minorHAnsi"/>
          <w:color w:val="000000" w:themeColor="text1"/>
        </w:rPr>
        <w:t xml:space="preserve"> cone.</w:t>
      </w:r>
      <w:r w:rsidR="00516D9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C459D2" w:rsidRPr="00B14E56">
        <w:rPr>
          <w:rFonts w:asciiTheme="minorHAnsi" w:hAnsiTheme="minorHAnsi" w:cstheme="minorHAnsi"/>
          <w:color w:val="000000" w:themeColor="text1"/>
          <w:lang w:eastAsia="ja-JP"/>
        </w:rPr>
        <w:t>P</w:t>
      </w:r>
      <w:r w:rsidR="00516D9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lace the </w:t>
      </w:r>
      <w:proofErr w:type="spellStart"/>
      <w:r w:rsidR="00516D9D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516D9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900BF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rray </w:t>
      </w:r>
      <w:r w:rsidR="00516D9D" w:rsidRPr="00B14E56">
        <w:rPr>
          <w:rFonts w:asciiTheme="minorHAnsi" w:hAnsiTheme="minorHAnsi" w:cstheme="minorHAnsi"/>
          <w:color w:val="000000" w:themeColor="text1"/>
          <w:lang w:eastAsia="ja-JP"/>
        </w:rPr>
        <w:t>inside of the cone</w:t>
      </w:r>
      <w:r w:rsidR="00E7185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(</w:t>
      </w:r>
      <w:r w:rsidR="00693704">
        <w:rPr>
          <w:rFonts w:asciiTheme="minorHAnsi" w:hAnsiTheme="minorHAnsi" w:cstheme="minorHAnsi"/>
          <w:b/>
          <w:color w:val="000000" w:themeColor="text1"/>
          <w:lang w:eastAsia="ja-JP"/>
        </w:rPr>
        <w:t>Figure</w:t>
      </w:r>
      <w:r w:rsidR="00E71855"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3</w:t>
      </w:r>
      <w:r w:rsidR="002E6009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E</w:t>
      </w:r>
      <w:r w:rsidR="00E71855" w:rsidRPr="00B14E56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</w:p>
    <w:p w14:paraId="256B261B" w14:textId="77777777" w:rsidR="00FE70EB" w:rsidRPr="00B14E56" w:rsidRDefault="00FE70EB" w:rsidP="004F1A47">
      <w:pPr>
        <w:kinsoku w:val="0"/>
        <w:overflowPunct w:val="0"/>
        <w:snapToGrid w:val="0"/>
        <w:ind w:left="120" w:hangingChars="50" w:hanging="12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450060CF" w14:textId="60358C6D" w:rsidR="00106C82" w:rsidRPr="00B14E56" w:rsidRDefault="000E5DB8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bookmarkStart w:id="28" w:name="_Hlk6958876"/>
      <w:r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Cut two #0 screws to 3.5 mm thread length</w:t>
      </w:r>
      <w:r w:rsidRPr="00B14E56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r w:rsidR="00C459D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Fasten the </w:t>
      </w:r>
      <w:r w:rsidR="00516D9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screw</w:t>
      </w:r>
      <w:r w:rsidR="00C459D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s </w:t>
      </w:r>
      <w:r w:rsidR="00900BFB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from </w:t>
      </w:r>
      <w:r w:rsidR="00C459D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the </w:t>
      </w:r>
      <w:r w:rsidR="003C2C7D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outside</w:t>
      </w:r>
      <w:r w:rsidR="00C459D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of the cone to hold the </w:t>
      </w:r>
      <w:proofErr w:type="spellStart"/>
      <w:r w:rsidR="00C459D2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>microdrive</w:t>
      </w:r>
      <w:proofErr w:type="spellEnd"/>
      <w:r w:rsidR="00900BFB" w:rsidRPr="00B14E56">
        <w:rPr>
          <w:rFonts w:asciiTheme="minorHAnsi" w:hAnsiTheme="minorHAnsi" w:cstheme="minorHAnsi"/>
          <w:color w:val="000000" w:themeColor="text1"/>
          <w:highlight w:val="yellow"/>
          <w:lang w:eastAsia="ja-JP"/>
        </w:rPr>
        <w:t xml:space="preserve"> array in place.</w:t>
      </w:r>
    </w:p>
    <w:bookmarkEnd w:id="28"/>
    <w:p w14:paraId="3A8EC1E3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4BDCA592" w14:textId="4EC2ADAF" w:rsidR="00C459D2" w:rsidRPr="00B14E56" w:rsidRDefault="00C459D2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pply </w:t>
      </w:r>
      <w:r w:rsidR="00E1299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ilver paint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round the screw head to electrically </w:t>
      </w:r>
      <w:r w:rsidR="00E1299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connect the </w:t>
      </w:r>
      <w:r w:rsidR="00017826" w:rsidRPr="00B14E56">
        <w:rPr>
          <w:rFonts w:asciiTheme="minorHAnsi" w:hAnsiTheme="minorHAnsi" w:cstheme="minorHAnsi"/>
          <w:color w:val="000000" w:themeColor="text1"/>
          <w:lang w:eastAsia="ja-JP"/>
        </w:rPr>
        <w:t>shielding</w:t>
      </w:r>
      <w:r w:rsidR="00E1299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one with electric</w:t>
      </w:r>
      <w:r w:rsidR="003C2C7D" w:rsidRPr="00B14E56">
        <w:rPr>
          <w:rFonts w:asciiTheme="minorHAnsi" w:hAnsiTheme="minorHAnsi" w:cstheme="minorHAnsi"/>
          <w:color w:val="000000" w:themeColor="text1"/>
          <w:lang w:eastAsia="ja-JP"/>
        </w:rPr>
        <w:t>al</w:t>
      </w:r>
      <w:r w:rsidR="00E1299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ground.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heck the electric</w:t>
      </w:r>
      <w:r w:rsidR="00E22640" w:rsidRPr="00B14E56">
        <w:rPr>
          <w:rFonts w:asciiTheme="minorHAnsi" w:hAnsiTheme="minorHAnsi" w:cstheme="minorHAnsi"/>
          <w:color w:val="000000" w:themeColor="text1"/>
          <w:lang w:eastAsia="ja-JP"/>
        </w:rPr>
        <w:t>al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onnectivity between the ground wire and cone. Apply </w:t>
      </w:r>
      <w:r w:rsidR="00D7543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mall amount of epoxy between the </w:t>
      </w:r>
      <w:proofErr w:type="spellStart"/>
      <w:r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700DD4" w:rsidRPr="00B14E56">
        <w:rPr>
          <w:rFonts w:asciiTheme="minorHAnsi" w:hAnsiTheme="minorHAnsi" w:cstheme="minorHAnsi"/>
          <w:color w:val="000000" w:themeColor="text1"/>
        </w:rPr>
        <w:t xml:space="preserve"> array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body and </w:t>
      </w:r>
      <w:r w:rsidR="00017826" w:rsidRPr="00B14E56">
        <w:rPr>
          <w:rFonts w:asciiTheme="minorHAnsi" w:hAnsiTheme="minorHAnsi" w:cstheme="minorHAnsi"/>
          <w:color w:val="000000" w:themeColor="text1"/>
          <w:lang w:eastAsia="ja-JP"/>
        </w:rPr>
        <w:t>shielding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one to securely </w:t>
      </w:r>
      <w:r w:rsidR="003C2C7D" w:rsidRPr="00B14E56">
        <w:rPr>
          <w:rFonts w:asciiTheme="minorHAnsi" w:hAnsiTheme="minorHAnsi" w:cstheme="minorHAnsi"/>
          <w:color w:val="000000" w:themeColor="text1"/>
          <w:lang w:eastAsia="ja-JP"/>
        </w:rPr>
        <w:t>attach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body. </w:t>
      </w:r>
    </w:p>
    <w:p w14:paraId="6AC8AE80" w14:textId="77777777" w:rsidR="008043A0" w:rsidRPr="00B14E56" w:rsidRDefault="008043A0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2FDB43E3" w14:textId="537771D1" w:rsidR="008043A0" w:rsidRPr="00B14E56" w:rsidRDefault="008043A0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bookmarkStart w:id="29" w:name="_Hlk7439229"/>
      <w:r w:rsidRPr="00B14E56">
        <w:rPr>
          <w:rFonts w:asciiTheme="minorHAnsi" w:hAnsiTheme="minorHAnsi" w:cstheme="minorHAnsi"/>
          <w:color w:val="000000" w:themeColor="text1"/>
          <w:lang w:eastAsia="ja-JP"/>
        </w:rPr>
        <w:t>N</w:t>
      </w:r>
      <w:r w:rsidR="00D66512">
        <w:rPr>
          <w:rFonts w:asciiTheme="minorHAnsi" w:hAnsiTheme="minorHAnsi" w:cstheme="minorHAnsi"/>
          <w:color w:val="000000" w:themeColor="text1"/>
          <w:lang w:eastAsia="ja-JP"/>
        </w:rPr>
        <w:t>OTE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: Another way to prepare the shielding cone is to use aluminum </w:t>
      </w:r>
      <w:r w:rsidR="00DB1A13" w:rsidRPr="00B14E56">
        <w:rPr>
          <w:rFonts w:asciiTheme="minorHAnsi" w:hAnsiTheme="minorHAnsi" w:cstheme="minorHAnsi"/>
          <w:color w:val="000000" w:themeColor="text1"/>
          <w:lang w:eastAsia="ja-JP"/>
        </w:rPr>
        <w:t>tape</w: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CcnVuZXR0aTwvQXV0aG9yPjxZZWFyPjIwMTQ8L1llYXI+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==
</w:fldData>
        </w:fldChar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CcnVuZXR0aTwvQXV0aG9yPjxZZWFyPjIwMTQ8L1llYXI+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==
</w:fldData>
        </w:fldChar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6A1D50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40</w: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(</w:t>
      </w:r>
      <w:r w:rsidR="00693704" w:rsidRPr="004F1A47">
        <w:rPr>
          <w:rFonts w:asciiTheme="minorHAnsi" w:hAnsiTheme="minorHAnsi" w:cstheme="minorHAnsi"/>
          <w:b/>
          <w:color w:val="000000" w:themeColor="text1"/>
          <w:lang w:eastAsia="ja-JP"/>
        </w:rPr>
        <w:t>Figure</w:t>
      </w:r>
      <w:r w:rsidRPr="004F1A47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3</w:t>
      </w:r>
      <w:r w:rsidR="00C26187" w:rsidRPr="004F1A47">
        <w:rPr>
          <w:rFonts w:asciiTheme="minorHAnsi" w:hAnsiTheme="minorHAnsi" w:cstheme="minorHAnsi"/>
          <w:b/>
          <w:color w:val="000000" w:themeColor="text1"/>
          <w:lang w:eastAsia="ja-JP"/>
        </w:rPr>
        <w:t>F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). </w:t>
      </w:r>
      <w:r w:rsidR="00D2076B" w:rsidRPr="00B14E56">
        <w:rPr>
          <w:rFonts w:asciiTheme="minorHAnsi" w:hAnsiTheme="minorHAnsi" w:cstheme="minorHAnsi"/>
          <w:color w:val="000000" w:themeColor="text1"/>
          <w:lang w:eastAsia="ja-JP"/>
        </w:rPr>
        <w:t>First, prepare the pattern paper for the shielding cone after sticking alum</w:t>
      </w:r>
      <w:r w:rsidR="00D66512">
        <w:rPr>
          <w:rFonts w:asciiTheme="minorHAnsi" w:hAnsiTheme="minorHAnsi" w:cstheme="minorHAnsi"/>
          <w:color w:val="000000" w:themeColor="text1"/>
          <w:lang w:eastAsia="ja-JP"/>
        </w:rPr>
        <w:t xml:space="preserve">inum </w:t>
      </w:r>
      <w:r w:rsidR="00D2076B" w:rsidRPr="00B14E56">
        <w:rPr>
          <w:rFonts w:asciiTheme="minorHAnsi" w:hAnsiTheme="minorHAnsi" w:cstheme="minorHAnsi"/>
          <w:color w:val="000000" w:themeColor="text1"/>
          <w:lang w:eastAsia="ja-JP"/>
        </w:rPr>
        <w:t>foil to the paper (</w:t>
      </w:r>
      <w:r w:rsidR="00693704" w:rsidRPr="004F1A47">
        <w:rPr>
          <w:rFonts w:asciiTheme="minorHAnsi" w:hAnsiTheme="minorHAnsi" w:cstheme="minorHAnsi"/>
          <w:b/>
          <w:color w:val="000000" w:themeColor="text1"/>
          <w:lang w:eastAsia="ja-JP"/>
        </w:rPr>
        <w:t>Figure</w:t>
      </w:r>
      <w:r w:rsidR="00D2076B" w:rsidRPr="004F1A47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3</w:t>
      </w:r>
      <w:r w:rsidR="00C26187" w:rsidRPr="004F1A47">
        <w:rPr>
          <w:rFonts w:asciiTheme="minorHAnsi" w:hAnsiTheme="minorHAnsi" w:cstheme="minorHAnsi"/>
          <w:b/>
          <w:color w:val="000000" w:themeColor="text1"/>
          <w:lang w:eastAsia="ja-JP"/>
        </w:rPr>
        <w:t>F</w:t>
      </w:r>
      <w:r w:rsidR="00D2076B" w:rsidRPr="004F1A47">
        <w:rPr>
          <w:rFonts w:asciiTheme="minorHAnsi" w:hAnsiTheme="minorHAnsi" w:cstheme="minorHAnsi"/>
          <w:b/>
          <w:color w:val="000000" w:themeColor="text1"/>
          <w:lang w:eastAsia="ja-JP"/>
        </w:rPr>
        <w:t>a</w:t>
      </w:r>
      <w:r w:rsidR="00D2076B" w:rsidRPr="00B14E56">
        <w:rPr>
          <w:rFonts w:asciiTheme="minorHAnsi" w:hAnsiTheme="minorHAnsi" w:cstheme="minorHAnsi"/>
          <w:color w:val="000000" w:themeColor="text1"/>
          <w:lang w:eastAsia="ja-JP"/>
        </w:rPr>
        <w:t>).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D2076B" w:rsidRPr="00B14E56">
        <w:rPr>
          <w:rFonts w:asciiTheme="minorHAnsi" w:hAnsiTheme="minorHAnsi" w:cstheme="minorHAnsi"/>
          <w:color w:val="000000" w:themeColor="text1"/>
          <w:lang w:eastAsia="ja-JP"/>
        </w:rPr>
        <w:t>Then, rol</w:t>
      </w:r>
      <w:r w:rsidR="00C50E6F" w:rsidRPr="00B14E56">
        <w:rPr>
          <w:rFonts w:asciiTheme="minorHAnsi" w:hAnsiTheme="minorHAnsi" w:cstheme="minorHAnsi"/>
          <w:color w:val="000000" w:themeColor="text1"/>
          <w:lang w:eastAsia="ja-JP"/>
        </w:rPr>
        <w:t>l</w:t>
      </w:r>
      <w:r w:rsidR="00D2076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D66512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D2076B" w:rsidRPr="00B14E56">
        <w:rPr>
          <w:rFonts w:asciiTheme="minorHAnsi" w:hAnsiTheme="minorHAnsi" w:cstheme="minorHAnsi"/>
          <w:color w:val="000000" w:themeColor="text1"/>
          <w:lang w:eastAsia="ja-JP"/>
        </w:rPr>
        <w:t>paper and attach</w:t>
      </w:r>
      <w:r w:rsidR="00D66512">
        <w:rPr>
          <w:rFonts w:asciiTheme="minorHAnsi" w:hAnsiTheme="minorHAnsi" w:cstheme="minorHAnsi"/>
          <w:color w:val="000000" w:themeColor="text1"/>
          <w:lang w:eastAsia="ja-JP"/>
        </w:rPr>
        <w:t xml:space="preserve"> it</w:t>
      </w:r>
      <w:r w:rsidR="00D2076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o the </w:t>
      </w:r>
      <w:proofErr w:type="spellStart"/>
      <w:r w:rsidR="00D2076B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D2076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body using</w:t>
      </w:r>
      <w:r w:rsidR="00D2076B" w:rsidRPr="00B14E56">
        <w:rPr>
          <w:color w:val="000000" w:themeColor="text1"/>
        </w:rPr>
        <w:t xml:space="preserve"> </w:t>
      </w:r>
      <w:r w:rsidR="00D2076B" w:rsidRPr="00B14E56">
        <w:rPr>
          <w:rFonts w:asciiTheme="minorHAnsi" w:hAnsiTheme="minorHAnsi" w:cstheme="minorHAnsi"/>
          <w:color w:val="000000" w:themeColor="text1"/>
          <w:lang w:eastAsia="ja-JP"/>
        </w:rPr>
        <w:t>a small amount of cyanoacrylate glue (</w:t>
      </w:r>
      <w:r w:rsidR="00693704" w:rsidRPr="004F1A47">
        <w:rPr>
          <w:rFonts w:asciiTheme="minorHAnsi" w:hAnsiTheme="minorHAnsi" w:cstheme="minorHAnsi"/>
          <w:b/>
          <w:color w:val="000000" w:themeColor="text1"/>
          <w:lang w:eastAsia="ja-JP"/>
        </w:rPr>
        <w:t>Figure</w:t>
      </w:r>
      <w:r w:rsidR="00D2076B" w:rsidRPr="004F1A47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3</w:t>
      </w:r>
      <w:r w:rsidR="00C26187" w:rsidRPr="004F1A47">
        <w:rPr>
          <w:rFonts w:asciiTheme="minorHAnsi" w:hAnsiTheme="minorHAnsi" w:cstheme="minorHAnsi"/>
          <w:b/>
          <w:color w:val="000000" w:themeColor="text1"/>
          <w:lang w:eastAsia="ja-JP"/>
        </w:rPr>
        <w:t>F</w:t>
      </w:r>
      <w:r w:rsidR="00D2076B" w:rsidRPr="004F1A47">
        <w:rPr>
          <w:rFonts w:asciiTheme="minorHAnsi" w:hAnsiTheme="minorHAnsi" w:cstheme="minorHAnsi"/>
          <w:b/>
          <w:color w:val="000000" w:themeColor="text1"/>
          <w:lang w:eastAsia="ja-JP"/>
        </w:rPr>
        <w:t>b</w:t>
      </w:r>
      <w:r w:rsidR="00D2076B" w:rsidRPr="00B14E56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The weight of this cone is 0.72 </w:t>
      </w:r>
      <w:r w:rsidR="00D66512">
        <w:rPr>
          <w:rFonts w:asciiTheme="minorHAnsi" w:hAnsiTheme="minorHAnsi" w:cstheme="minorHAnsi"/>
          <w:color w:val="000000" w:themeColor="text1"/>
          <w:lang w:eastAsia="ja-JP"/>
        </w:rPr>
        <w:t>g</w: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nd total weight of the </w:t>
      </w:r>
      <w:proofErr w:type="spellStart"/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rray </w:t>
      </w:r>
      <w:r w:rsidR="000C184F" w:rsidRPr="00B14E56">
        <w:rPr>
          <w:rFonts w:asciiTheme="minorHAnsi" w:hAnsiTheme="minorHAnsi" w:cstheme="minorHAnsi"/>
          <w:color w:val="000000" w:themeColor="text1"/>
          <w:lang w:eastAsia="ja-JP"/>
        </w:rPr>
        <w:t>is</w:t>
      </w:r>
      <w:r w:rsidR="00DB1A1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t>reduce</w:t>
      </w:r>
      <w:r w:rsidR="00DB1A13" w:rsidRPr="00B14E56">
        <w:rPr>
          <w:rFonts w:asciiTheme="minorHAnsi" w:hAnsiTheme="minorHAnsi" w:cstheme="minorHAnsi"/>
          <w:color w:val="000000" w:themeColor="text1"/>
          <w:lang w:eastAsia="ja-JP"/>
        </w:rPr>
        <w:t>d</w: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o 4.7 </w:t>
      </w:r>
      <w:r w:rsidR="00D66512">
        <w:rPr>
          <w:rFonts w:asciiTheme="minorHAnsi" w:hAnsiTheme="minorHAnsi" w:cstheme="minorHAnsi"/>
          <w:color w:val="000000" w:themeColor="text1"/>
          <w:lang w:eastAsia="ja-JP"/>
        </w:rPr>
        <w:t>g</w: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(</w:t>
      </w:r>
      <w:r w:rsidR="00E67D1D" w:rsidRPr="004F1A47">
        <w:rPr>
          <w:rFonts w:asciiTheme="minorHAnsi" w:hAnsiTheme="minorHAnsi" w:cstheme="minorHAnsi"/>
          <w:b/>
          <w:color w:val="000000" w:themeColor="text1"/>
          <w:lang w:eastAsia="ja-JP"/>
        </w:rPr>
        <w:t>Table 1</w: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t>).</w:t>
      </w:r>
    </w:p>
    <w:bookmarkEnd w:id="29"/>
    <w:p w14:paraId="09C817C9" w14:textId="77777777" w:rsidR="000F7CCF" w:rsidRPr="00B14E56" w:rsidRDefault="000F7CCF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b/>
          <w:color w:val="000000" w:themeColor="text1"/>
        </w:rPr>
      </w:pPr>
    </w:p>
    <w:p w14:paraId="5A1B8947" w14:textId="1F8C233A" w:rsidR="000C3A23" w:rsidRDefault="00106C82" w:rsidP="004F1A47">
      <w:pPr>
        <w:numPr>
          <w:ilvl w:val="0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b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b/>
          <w:color w:val="000000" w:themeColor="text1"/>
        </w:rPr>
        <w:t>Implant</w:t>
      </w:r>
      <w:r w:rsidR="00E45BAA" w:rsidRPr="00B14E56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D66512">
        <w:rPr>
          <w:rFonts w:asciiTheme="minorHAnsi" w:hAnsiTheme="minorHAnsi" w:cstheme="minorHAnsi"/>
          <w:b/>
          <w:color w:val="000000" w:themeColor="text1"/>
        </w:rPr>
        <w:t>s</w:t>
      </w:r>
      <w:r w:rsidR="00E45BAA" w:rsidRPr="00B14E56">
        <w:rPr>
          <w:rFonts w:asciiTheme="minorHAnsi" w:hAnsiTheme="minorHAnsi" w:cstheme="minorHAnsi"/>
          <w:b/>
          <w:color w:val="000000" w:themeColor="text1"/>
        </w:rPr>
        <w:t>urgery</w:t>
      </w:r>
    </w:p>
    <w:p w14:paraId="21677172" w14:textId="77777777" w:rsidR="000C3A23" w:rsidRDefault="000C3A23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b/>
          <w:color w:val="000000" w:themeColor="text1"/>
          <w:lang w:eastAsia="ja-JP"/>
        </w:rPr>
      </w:pPr>
    </w:p>
    <w:p w14:paraId="7491C63B" w14:textId="7B634490" w:rsidR="008B22D7" w:rsidRPr="000C3A23" w:rsidRDefault="000C3A23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b/>
          <w:color w:val="000000" w:themeColor="text1"/>
          <w:lang w:eastAsia="ja-JP"/>
        </w:rPr>
      </w:pPr>
      <w:r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NOTE: </w:t>
      </w:r>
      <w:r w:rsidR="00972F7F" w:rsidRPr="000C3A23">
        <w:rPr>
          <w:rFonts w:asciiTheme="minorHAnsi" w:hAnsiTheme="minorHAnsi" w:cstheme="minorHAnsi"/>
          <w:color w:val="000000" w:themeColor="text1"/>
          <w:lang w:eastAsia="ja-JP"/>
        </w:rPr>
        <w:t>Th</w:t>
      </w:r>
      <w:r w:rsidR="002F5FBF" w:rsidRPr="000C3A23">
        <w:rPr>
          <w:rFonts w:asciiTheme="minorHAnsi" w:hAnsiTheme="minorHAnsi" w:cstheme="minorHAnsi"/>
          <w:color w:val="000000" w:themeColor="text1"/>
          <w:lang w:eastAsia="ja-JP"/>
        </w:rPr>
        <w:t>is</w:t>
      </w:r>
      <w:r w:rsidR="002C1B48"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 procedure is </w:t>
      </w:r>
      <w:r w:rsidR="00702A00" w:rsidRPr="000C3A23">
        <w:rPr>
          <w:rFonts w:asciiTheme="minorHAnsi" w:hAnsiTheme="minorHAnsi" w:cstheme="minorHAnsi"/>
          <w:color w:val="000000" w:themeColor="text1"/>
          <w:lang w:eastAsia="ja-JP"/>
        </w:rPr>
        <w:t>modified from</w:t>
      </w:r>
      <w:r w:rsidR="002C1B48"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 previously published articles</w:t>
      </w:r>
      <w:r w:rsidR="00085373" w:rsidRPr="000C3A23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CYXR0YWdsaWE8L0F1dGhvcj48WWVhcj4yMDA5PC9ZZWFy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</w:fldData>
        </w:fldChar>
      </w:r>
      <w:r w:rsidR="006A1D50" w:rsidRPr="000C3A23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6A1D50" w:rsidRPr="000C3A23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CYXR0YWdsaWE8L0F1dGhvcj48WWVhcj4yMDA5PC9ZZWFy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</w:fldData>
        </w:fldChar>
      </w:r>
      <w:r w:rsidR="006A1D50" w:rsidRPr="000C3A23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6A1D50" w:rsidRPr="000C3A23">
        <w:rPr>
          <w:rFonts w:asciiTheme="minorHAnsi" w:hAnsiTheme="minorHAnsi" w:cstheme="minorHAnsi"/>
          <w:color w:val="000000" w:themeColor="text1"/>
          <w:lang w:eastAsia="ja-JP"/>
        </w:rPr>
      </w:r>
      <w:r w:rsidR="006A1D50" w:rsidRPr="000C3A23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0C3A23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0C3A23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6A1D50" w:rsidRPr="000C3A23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18,39,41</w:t>
      </w:r>
      <w:r w:rsidR="00085373" w:rsidRPr="000C3A23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702A00" w:rsidRPr="000C3A23">
        <w:rPr>
          <w:rFonts w:asciiTheme="minorHAnsi" w:hAnsiTheme="minorHAnsi" w:cstheme="minorHAnsi"/>
          <w:color w:val="000000" w:themeColor="text1"/>
          <w:lang w:eastAsia="ja-JP"/>
        </w:rPr>
        <w:t xml:space="preserve"> for dual-site </w:t>
      </w:r>
      <w:r w:rsidR="00702A00" w:rsidRPr="000C3A23">
        <w:rPr>
          <w:rFonts w:asciiTheme="minorHAnsi" w:hAnsiTheme="minorHAnsi" w:cstheme="minorHAnsi"/>
          <w:color w:val="000000" w:themeColor="text1"/>
          <w:lang w:eastAsia="ja-JP"/>
        </w:rPr>
        <w:lastRenderedPageBreak/>
        <w:t>implantation</w:t>
      </w:r>
      <w:r w:rsidR="002C1B48" w:rsidRPr="000C3A23">
        <w:rPr>
          <w:rFonts w:asciiTheme="minorHAnsi" w:hAnsiTheme="minorHAnsi" w:cstheme="minorHAnsi"/>
          <w:color w:val="000000" w:themeColor="text1"/>
          <w:lang w:eastAsia="ja-JP"/>
        </w:rPr>
        <w:t>.</w:t>
      </w:r>
      <w:bookmarkStart w:id="30" w:name="_Hlk6835214"/>
      <w:bookmarkStart w:id="31" w:name="_Hlk6835168"/>
      <w:bookmarkStart w:id="32" w:name="_Hlk7008767"/>
      <w:r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  <w:r w:rsidR="002E6AC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Ensure that the </w:t>
      </w:r>
      <w:r w:rsidR="00AD309A" w:rsidRPr="00B14E56">
        <w:rPr>
          <w:rFonts w:asciiTheme="minorHAnsi" w:hAnsiTheme="minorHAnsi" w:cstheme="minorHAnsi"/>
          <w:color w:val="000000" w:themeColor="text1"/>
          <w:lang w:eastAsia="ja-JP"/>
        </w:rPr>
        <w:t>w</w:t>
      </w:r>
      <w:r w:rsidR="008B22D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eight of the animal </w:t>
      </w:r>
      <w:r w:rsidR="00E22640" w:rsidRPr="00B14E56">
        <w:rPr>
          <w:rFonts w:asciiTheme="minorHAnsi" w:hAnsiTheme="minorHAnsi" w:cstheme="minorHAnsi"/>
          <w:color w:val="000000" w:themeColor="text1"/>
          <w:lang w:eastAsia="ja-JP"/>
        </w:rPr>
        <w:t>is</w:t>
      </w:r>
      <w:r w:rsidR="00E22640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2A4637" w:rsidRPr="00B14E56">
        <w:rPr>
          <w:rFonts w:asciiTheme="minorHAnsi" w:hAnsiTheme="minorHAnsi" w:cstheme="minorHAnsi"/>
          <w:color w:val="000000" w:themeColor="text1"/>
          <w:lang w:eastAsia="ja-JP"/>
        </w:rPr>
        <w:t>over</w:t>
      </w:r>
      <w:r w:rsidR="00E22640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25</w:t>
      </w:r>
      <w:r w:rsidR="008B22D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D66512">
        <w:rPr>
          <w:rFonts w:asciiTheme="minorHAnsi" w:hAnsiTheme="minorHAnsi" w:cstheme="minorHAnsi"/>
          <w:color w:val="000000" w:themeColor="text1"/>
          <w:lang w:eastAsia="ja-JP"/>
        </w:rPr>
        <w:t>g</w:t>
      </w:r>
      <w:r w:rsidR="008B22D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or the </w:t>
      </w:r>
      <w:proofErr w:type="spellStart"/>
      <w:r w:rsidR="008B22D7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8B22D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mplant</w:t>
      </w:r>
      <w:bookmarkEnd w:id="30"/>
      <w:r w:rsidR="00D241B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or </w:t>
      </w:r>
      <w:r w:rsidR="00DB1A13" w:rsidRPr="00B14E56">
        <w:rPr>
          <w:rFonts w:asciiTheme="minorHAnsi" w:hAnsiTheme="minorHAnsi" w:cstheme="minorHAnsi"/>
          <w:color w:val="000000" w:themeColor="text1"/>
          <w:lang w:eastAsia="ja-JP"/>
        </w:rPr>
        <w:t>faster</w:t>
      </w:r>
      <w:r w:rsidR="00D241B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recovery after the surgery.</w:t>
      </w:r>
      <w:bookmarkEnd w:id="31"/>
    </w:p>
    <w:bookmarkEnd w:id="32"/>
    <w:p w14:paraId="176EBDFF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0E7B9D28" w14:textId="65C417D0" w:rsidR="000F7CCF" w:rsidRPr="00B14E56" w:rsidRDefault="00C459D2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>P</w:t>
      </w:r>
      <w:r w:rsidR="000F7CCF" w:rsidRPr="00B14E56">
        <w:rPr>
          <w:rFonts w:asciiTheme="minorHAnsi" w:hAnsiTheme="minorHAnsi" w:cstheme="minorHAnsi"/>
          <w:color w:val="000000" w:themeColor="text1"/>
          <w:lang w:eastAsia="ja-JP"/>
        </w:rPr>
        <w:t>reparation</w:t>
      </w:r>
    </w:p>
    <w:p w14:paraId="3748BFE1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7CF5E4FD" w14:textId="420CFDEF" w:rsidR="0053482A" w:rsidRPr="00B14E56" w:rsidRDefault="00067755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b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o prepare a </w:t>
      </w:r>
      <w:r w:rsidR="000F7CCF" w:rsidRPr="00B14E56">
        <w:rPr>
          <w:rFonts w:asciiTheme="minorHAnsi" w:hAnsiTheme="minorHAnsi" w:cstheme="minorHAnsi"/>
          <w:color w:val="000000" w:themeColor="text1"/>
          <w:lang w:eastAsia="ja-JP"/>
        </w:rPr>
        <w:t>ground screw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, attach the silver wire to a skull screw and apply silver paint. Then, attach a gold pin to the opposite side of the wire using silver paint.</w:t>
      </w:r>
      <w:r w:rsidR="0053482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0F7CCF" w:rsidRPr="00B14E56">
        <w:rPr>
          <w:rFonts w:asciiTheme="minorHAnsi" w:hAnsiTheme="minorHAnsi" w:cstheme="minorHAnsi" w:hint="eastAsia"/>
          <w:b/>
          <w:color w:val="000000" w:themeColor="text1"/>
          <w:lang w:eastAsia="ja-JP"/>
        </w:rPr>
        <w:t xml:space="preserve"> </w:t>
      </w:r>
    </w:p>
    <w:p w14:paraId="005EBE57" w14:textId="77777777" w:rsidR="00FE70EB" w:rsidRPr="00B14E56" w:rsidRDefault="00FE70EB" w:rsidP="004F1A47">
      <w:pPr>
        <w:kinsoku w:val="0"/>
        <w:overflowPunct w:val="0"/>
        <w:snapToGrid w:val="0"/>
        <w:ind w:leftChars="100" w:left="240" w:firstLineChars="50" w:firstLine="120"/>
        <w:jc w:val="left"/>
        <w:rPr>
          <w:rFonts w:asciiTheme="minorHAnsi" w:hAnsiTheme="minorHAnsi" w:cstheme="minorHAnsi"/>
          <w:b/>
          <w:color w:val="000000" w:themeColor="text1"/>
          <w:lang w:eastAsia="ja-JP"/>
        </w:rPr>
      </w:pPr>
    </w:p>
    <w:p w14:paraId="4DB8CFF8" w14:textId="4A623329" w:rsidR="00067755" w:rsidRPr="00B14E56" w:rsidRDefault="00067755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color w:val="000000" w:themeColor="text1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Prepare the </w:t>
      </w:r>
      <w:r w:rsidR="00E22640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drive holding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dapter to hold the </w:t>
      </w:r>
      <w:proofErr w:type="spellStart"/>
      <w:r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00DD4" w:rsidRPr="00B14E56">
        <w:rPr>
          <w:rFonts w:asciiTheme="minorHAnsi" w:hAnsiTheme="minorHAnsi" w:cstheme="minorHAnsi"/>
          <w:color w:val="000000" w:themeColor="text1"/>
        </w:rPr>
        <w:t>array</w:t>
      </w:r>
      <w:r w:rsidR="00700DD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o a stereotactic device. </w:t>
      </w:r>
      <w:r w:rsidR="00B22706" w:rsidRPr="00B14E56">
        <w:rPr>
          <w:rFonts w:asciiTheme="minorHAnsi" w:hAnsiTheme="minorHAnsi" w:cstheme="minorHAnsi"/>
          <w:color w:val="000000" w:themeColor="text1"/>
          <w:lang w:eastAsia="ja-JP"/>
        </w:rPr>
        <w:t>A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tach a male connecter to a stainless handle using epoxy. Make sure that </w:t>
      </w:r>
      <w:r w:rsidR="00E22640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alignment of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the connecter and stainless handle</w:t>
      </w:r>
      <w:r w:rsidR="0091725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DB06C3">
        <w:rPr>
          <w:rFonts w:asciiTheme="minorHAnsi" w:hAnsiTheme="minorHAnsi" w:cstheme="minorHAnsi"/>
          <w:color w:val="000000" w:themeColor="text1"/>
          <w:lang w:eastAsia="ja-JP"/>
        </w:rPr>
        <w:t>is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traight.</w:t>
      </w:r>
      <w:r w:rsidR="00B22706" w:rsidRPr="00B14E56">
        <w:rPr>
          <w:color w:val="000000" w:themeColor="text1"/>
        </w:rPr>
        <w:t xml:space="preserve"> </w:t>
      </w:r>
    </w:p>
    <w:p w14:paraId="460F380F" w14:textId="77777777" w:rsidR="00FE70EB" w:rsidRPr="00B14E56" w:rsidRDefault="00FE70EB" w:rsidP="004F1A47">
      <w:pPr>
        <w:kinsoku w:val="0"/>
        <w:overflowPunct w:val="0"/>
        <w:snapToGrid w:val="0"/>
        <w:ind w:leftChars="100" w:left="240" w:firstLineChars="50" w:firstLine="12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50E66CF1" w14:textId="345186A2" w:rsidR="00260D3E" w:rsidRPr="00B14E56" w:rsidRDefault="00067755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>In</w:t>
      </w:r>
      <w:r w:rsidR="00DB06C3">
        <w:rPr>
          <w:rFonts w:asciiTheme="minorHAnsi" w:hAnsiTheme="minorHAnsi" w:cstheme="minorHAnsi"/>
          <w:color w:val="000000" w:themeColor="text1"/>
          <w:lang w:eastAsia="ja-JP"/>
        </w:rPr>
        <w:t xml:space="preserve"> the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ase</w:t>
      </w:r>
      <w:r w:rsidR="00DB06C3">
        <w:rPr>
          <w:rFonts w:asciiTheme="minorHAnsi" w:hAnsiTheme="minorHAnsi" w:cstheme="minorHAnsi"/>
          <w:color w:val="000000" w:themeColor="text1"/>
          <w:lang w:eastAsia="ja-JP"/>
        </w:rPr>
        <w:t xml:space="preserve"> that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histological confirmation is needed after recording, apply 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D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i</w:t>
      </w:r>
      <w:r w:rsidR="00CD5732" w:rsidRPr="00B14E56">
        <w:rPr>
          <w:rFonts w:asciiTheme="minorHAnsi" w:hAnsiTheme="minorHAnsi" w:cstheme="minorHAnsi"/>
          <w:color w:val="000000" w:themeColor="text1"/>
          <w:lang w:eastAsia="ja-JP"/>
        </w:rPr>
        <w:t>-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I to the tetrodes or backside of the silicon-probe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/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&lt;EndNote&gt;&lt;Cite&gt;&lt;Author&gt;Sauer&lt;/Author&gt;&lt;Year&gt;2018&lt;/Year&gt;&lt;RecNum&gt;371&lt;/RecNum&gt;&lt;IDText&gt;Recording Spatially Restricted Oscillations in the Hippocampus of Behaving Mice&lt;/IDText&gt;&lt;DisplayText&gt;&lt;style face="superscript"&gt;38&lt;/style&gt;&lt;/DisplayText&gt;&lt;record&gt;&lt;rec-number&gt;371&lt;/rec-number&gt;&lt;foreign-keys&gt;&lt;key app="EN" db-id="vrvpxzz55zzeemer0vk5z0awr2wexs9xsf0w" timestamp="1552326285"&gt;371&lt;/key&gt;&lt;/foreign-keys&gt;&lt;ref-type name="Journal Article"&gt;17&lt;/ref-type&gt;&lt;contributors&gt;&lt;authors&gt;&lt;author&gt;Sauer, J. F.&lt;/author&gt;&lt;author&gt;Struber, M.&lt;/author&gt;&lt;author&gt;Bartos, M.&lt;/author&gt;&lt;/authors&gt;&lt;/contributors&gt;&lt;auth-address&gt;Institute of Physiology I, University of Freiburg.&amp;#xD;Institute of Physiology I, University of Freiburg; marlene.bartos@physiologie.uni-freiburg.de.&lt;/auth-address&gt;&lt;titles&gt;&lt;title&gt;Recording Spatially Restricted Oscillations in the Hippocampus of Behaving Mice&lt;/title&gt;&lt;secondary-title&gt;J Vis Exp&lt;/secondary-title&gt;&lt;alt-title&gt;Journal of visualized experiments : JoVE&lt;/alt-title&gt;&lt;short-title&gt;Recording Spatially Restricted Oscillations in the Hippocampus of Behaving Mice&lt;/short-title&gt;&lt;/titles&gt;&lt;periodical&gt;&lt;full-title&gt;J Vis Exp&lt;/full-title&gt;&lt;abbr-1&gt;Journal of visualized experiments&lt;/abbr-1&gt;&lt;/periodical&gt;&lt;number&gt;137&lt;/number&gt;&lt;edition&gt;2018/07/17&lt;/edition&gt;&lt;keywords&gt;&lt;keyword&gt;Animals&lt;/keyword&gt;&lt;keyword&gt;Brain/*physiopathology&lt;/keyword&gt;&lt;keyword&gt;Hippocampus/*metabolism/pathology&lt;/keyword&gt;&lt;keyword&gt;Male&lt;/keyword&gt;&lt;keyword&gt;Mice&lt;/keyword&gt;&lt;keyword&gt;Movement&lt;/keyword&gt;&lt;keyword&gt;Neurons/*physiology&lt;/keyword&gt;&lt;/keywords&gt;&lt;dates&gt;&lt;year&gt;2018&lt;/year&gt;&lt;pub-dates&gt;&lt;date&gt;Jul 1&lt;/date&gt;&lt;/pub-dates&gt;&lt;/dates&gt;&lt;isbn&gt;1940-087X (Electronic)&amp;#xD;1940-087X (Linking)&lt;/isbn&gt;&lt;accession-num&gt;30010662&lt;/accession-num&gt;&lt;urls&gt;&lt;related-urls&gt;&lt;url&gt;https://www.ncbi.nlm.nih.gov/pubmed/30010662&lt;/url&gt;&lt;/related-urls&gt;&lt;/urls&gt;&lt;custom2&gt;PMC6102020&lt;/custom2&gt;&lt;electronic-resource-num&gt;10.3791/57714&lt;/electronic-resource-num&gt;&lt;remote-database-provider&gt;Nlm&lt;/remote-database-provider&gt;&lt;language&gt;eng&lt;/language&gt;&lt;/record&gt;&lt;/Cite&gt;&lt;/EndNote&gt;</w:instrTex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6A1D50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38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</w:p>
    <w:p w14:paraId="32EE3D0F" w14:textId="77777777" w:rsidR="00FE70EB" w:rsidRPr="00B14E56" w:rsidRDefault="00FE70EB" w:rsidP="004F1A47">
      <w:pPr>
        <w:kinsoku w:val="0"/>
        <w:overflowPunct w:val="0"/>
        <w:snapToGrid w:val="0"/>
        <w:ind w:leftChars="100" w:left="240" w:firstLineChars="50" w:firstLine="12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610BC5AE" w14:textId="65A49B70" w:rsidR="002A7960" w:rsidRPr="00B14E56" w:rsidRDefault="00CD5732" w:rsidP="004F1A47">
      <w:pPr>
        <w:numPr>
          <w:ilvl w:val="2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Lower </w:t>
      </w:r>
      <w:r w:rsidR="002A796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silicon-probe down </w:t>
      </w:r>
      <w:r w:rsidR="003917B1" w:rsidRPr="00B14E56">
        <w:rPr>
          <w:rFonts w:asciiTheme="minorHAnsi" w:hAnsiTheme="minorHAnsi" w:cstheme="minorHAnsi"/>
          <w:color w:val="000000" w:themeColor="text1"/>
          <w:lang w:eastAsia="ja-JP"/>
        </w:rPr>
        <w:t>to be desired depth</w:t>
      </w:r>
      <w:r w:rsidR="0083632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3917B1" w:rsidRPr="00B14E56">
        <w:rPr>
          <w:rFonts w:asciiTheme="minorHAnsi" w:hAnsiTheme="minorHAnsi" w:cstheme="minorHAnsi"/>
          <w:color w:val="000000" w:themeColor="text1"/>
          <w:lang w:eastAsia="ja-JP"/>
        </w:rPr>
        <w:t>L</w:t>
      </w:r>
      <w:r w:rsidR="002A7960" w:rsidRPr="00B14E56">
        <w:rPr>
          <w:rFonts w:asciiTheme="minorHAnsi" w:hAnsiTheme="minorHAnsi" w:cstheme="minorHAnsi"/>
          <w:color w:val="000000" w:themeColor="text1"/>
          <w:lang w:eastAsia="ja-JP"/>
        </w:rPr>
        <w:t>oosen the nuts of the ferrule holder using pliers</w:t>
      </w:r>
      <w:r w:rsidR="000E5DB8" w:rsidRPr="00B14E56">
        <w:rPr>
          <w:rFonts w:asciiTheme="minorHAnsi" w:hAnsiTheme="minorHAnsi" w:cstheme="minorHAnsi"/>
          <w:color w:val="000000" w:themeColor="text1"/>
          <w:lang w:eastAsia="ja-JP"/>
        </w:rPr>
        <w:t>, l</w:t>
      </w:r>
      <w:r w:rsidR="003C2C7D" w:rsidRPr="00B14E56">
        <w:rPr>
          <w:rFonts w:asciiTheme="minorHAnsi" w:hAnsiTheme="minorHAnsi" w:cstheme="minorHAnsi"/>
          <w:color w:val="000000" w:themeColor="text1"/>
          <w:lang w:eastAsia="ja-JP"/>
        </w:rPr>
        <w:t>ower</w:t>
      </w:r>
      <w:r w:rsidR="002A796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silicon-probe (opt</w:t>
      </w:r>
      <w:r w:rsidR="0023213D" w:rsidRPr="00B14E56">
        <w:rPr>
          <w:rFonts w:asciiTheme="minorHAnsi" w:hAnsiTheme="minorHAnsi" w:cstheme="minorHAnsi"/>
          <w:color w:val="000000" w:themeColor="text1"/>
          <w:lang w:eastAsia="ja-JP"/>
        </w:rPr>
        <w:t>o-silicon p</w:t>
      </w:r>
      <w:r w:rsidR="002A7960" w:rsidRPr="00B14E56">
        <w:rPr>
          <w:rFonts w:asciiTheme="minorHAnsi" w:hAnsiTheme="minorHAnsi" w:cstheme="minorHAnsi"/>
          <w:color w:val="000000" w:themeColor="text1"/>
          <w:lang w:eastAsia="ja-JP"/>
        </w:rPr>
        <w:t>ro</w:t>
      </w:r>
      <w:r w:rsidR="0023213D" w:rsidRPr="00B14E56">
        <w:rPr>
          <w:rFonts w:asciiTheme="minorHAnsi" w:hAnsiTheme="minorHAnsi" w:cstheme="minorHAnsi"/>
          <w:color w:val="000000" w:themeColor="text1"/>
          <w:lang w:eastAsia="ja-JP"/>
        </w:rPr>
        <w:t>b</w:t>
      </w:r>
      <w:r w:rsidR="002A7960" w:rsidRPr="00B14E56">
        <w:rPr>
          <w:rFonts w:asciiTheme="minorHAnsi" w:hAnsiTheme="minorHAnsi" w:cstheme="minorHAnsi"/>
          <w:color w:val="000000" w:themeColor="text1"/>
          <w:lang w:eastAsia="ja-JP"/>
        </w:rPr>
        <w:t>e) by turning the</w:t>
      </w:r>
      <w:r w:rsidR="0025455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2A7960" w:rsidRPr="00B14E56">
        <w:rPr>
          <w:rFonts w:asciiTheme="minorHAnsi" w:hAnsiTheme="minorHAnsi" w:cstheme="minorHAnsi"/>
          <w:color w:val="000000" w:themeColor="text1"/>
          <w:lang w:eastAsia="ja-JP"/>
        </w:rPr>
        <w:t>silicon-probe</w:t>
      </w:r>
      <w:r w:rsidR="0025455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’s </w:t>
      </w:r>
      <w:proofErr w:type="spellStart"/>
      <w:r w:rsidR="0025455A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25455A" w:rsidRPr="00B14E56">
        <w:rPr>
          <w:rFonts w:asciiTheme="minorHAnsi" w:hAnsiTheme="minorHAnsi" w:cstheme="minorHAnsi"/>
          <w:color w:val="000000" w:themeColor="text1"/>
          <w:lang w:eastAsia="ja-JP"/>
        </w:rPr>
        <w:t>-screw</w:t>
      </w:r>
      <w:r w:rsidR="000E5DB8" w:rsidRPr="00B14E56">
        <w:rPr>
          <w:rFonts w:asciiTheme="minorHAnsi" w:hAnsiTheme="minorHAnsi" w:cstheme="minorHAnsi"/>
          <w:color w:val="000000" w:themeColor="text1"/>
          <w:lang w:eastAsia="ja-JP"/>
        </w:rPr>
        <w:t>, then f</w:t>
      </w:r>
      <w:r w:rsidR="002A796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sten the nuts to </w:t>
      </w:r>
      <w:r w:rsidR="0025455A" w:rsidRPr="00B14E56">
        <w:rPr>
          <w:rFonts w:asciiTheme="minorHAnsi" w:hAnsiTheme="minorHAnsi" w:cstheme="minorHAnsi"/>
          <w:color w:val="000000" w:themeColor="text1"/>
          <w:lang w:eastAsia="ja-JP"/>
        </w:rPr>
        <w:t>secure the ferrule holder</w:t>
      </w:r>
      <w:r w:rsidR="002A7960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0E5DB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1B4187" w:rsidRPr="00B14E56">
        <w:rPr>
          <w:rFonts w:asciiTheme="minorHAnsi" w:hAnsiTheme="minorHAnsi" w:cstheme="minorHAnsi"/>
          <w:color w:val="000000" w:themeColor="text1"/>
          <w:lang w:eastAsia="ja-JP"/>
        </w:rPr>
        <w:t>When</w:t>
      </w:r>
      <w:r w:rsidR="000E5DB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mplanting tetrodes in hippocampal </w:t>
      </w:r>
      <w:r w:rsidR="001B418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rea </w:t>
      </w:r>
      <w:r w:rsidR="000E5DB8" w:rsidRPr="00B14E56">
        <w:rPr>
          <w:rFonts w:asciiTheme="minorHAnsi" w:hAnsiTheme="minorHAnsi" w:cstheme="minorHAnsi"/>
          <w:color w:val="000000" w:themeColor="text1"/>
          <w:lang w:eastAsia="ja-JP"/>
        </w:rPr>
        <w:t>CA1 and a silicon-probe in MEC, the distance between</w:t>
      </w:r>
      <w:r w:rsidR="00DB06C3">
        <w:rPr>
          <w:rFonts w:asciiTheme="minorHAnsi" w:hAnsiTheme="minorHAnsi" w:cstheme="minorHAnsi"/>
          <w:color w:val="000000" w:themeColor="text1"/>
          <w:lang w:eastAsia="ja-JP"/>
        </w:rPr>
        <w:t xml:space="preserve"> the</w:t>
      </w:r>
      <w:r w:rsidR="000E5DB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etrode cannula and silicon-probe’s tip is 3–4 mm.</w:t>
      </w:r>
    </w:p>
    <w:p w14:paraId="1BAB834C" w14:textId="77777777" w:rsidR="00FE70EB" w:rsidRPr="00B14E56" w:rsidRDefault="00FE70EB" w:rsidP="004F1A47">
      <w:pPr>
        <w:kinsoku w:val="0"/>
        <w:overflowPunct w:val="0"/>
        <w:snapToGrid w:val="0"/>
        <w:ind w:firstLineChars="50" w:firstLine="12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1DD8C158" w14:textId="36A6CD6B" w:rsidR="00CB3BF9" w:rsidRPr="00B14E56" w:rsidRDefault="00CB3BF9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  <w:r w:rsidRPr="00B14E56">
        <w:rPr>
          <w:rFonts w:asciiTheme="minorHAnsi" w:hAnsiTheme="minorHAnsi" w:cstheme="minorHAnsi"/>
          <w:color w:val="000000" w:themeColor="text1"/>
        </w:rPr>
        <w:t xml:space="preserve">Set the </w:t>
      </w:r>
      <w:r w:rsidR="0091725D" w:rsidRPr="00B14E56">
        <w:rPr>
          <w:rFonts w:asciiTheme="minorHAnsi" w:hAnsiTheme="minorHAnsi" w:cstheme="minorHAnsi"/>
          <w:color w:val="000000" w:themeColor="text1"/>
        </w:rPr>
        <w:t xml:space="preserve">anesthetized </w:t>
      </w:r>
      <w:r w:rsidRPr="00B14E56">
        <w:rPr>
          <w:rFonts w:asciiTheme="minorHAnsi" w:hAnsiTheme="minorHAnsi" w:cstheme="minorHAnsi"/>
          <w:color w:val="000000" w:themeColor="text1"/>
        </w:rPr>
        <w:t>mouse</w:t>
      </w:r>
      <w:r w:rsidR="0091725D" w:rsidRPr="00B14E56">
        <w:rPr>
          <w:rFonts w:asciiTheme="minorHAnsi" w:hAnsiTheme="minorHAnsi" w:cstheme="minorHAnsi"/>
          <w:color w:val="000000" w:themeColor="text1"/>
        </w:rPr>
        <w:t xml:space="preserve"> (</w:t>
      </w:r>
      <w:bookmarkStart w:id="33" w:name="_Hlk7449095"/>
      <w:r w:rsidR="0091725D" w:rsidRPr="00B14E56">
        <w:rPr>
          <w:rFonts w:asciiTheme="minorHAnsi" w:hAnsiTheme="minorHAnsi" w:cstheme="minorHAnsi"/>
          <w:color w:val="000000" w:themeColor="text1"/>
        </w:rPr>
        <w:t>0.8</w:t>
      </w:r>
      <w:r w:rsidR="00DB06C3">
        <w:rPr>
          <w:rFonts w:asciiTheme="minorHAnsi" w:hAnsiTheme="minorHAnsi" w:cstheme="minorHAnsi"/>
          <w:color w:val="000000" w:themeColor="text1"/>
        </w:rPr>
        <w:t>%</w:t>
      </w:r>
      <w:r w:rsidR="0091725D" w:rsidRPr="00B14E56">
        <w:rPr>
          <w:rFonts w:asciiTheme="minorHAnsi" w:hAnsiTheme="minorHAnsi" w:cstheme="minorHAnsi"/>
          <w:color w:val="000000" w:themeColor="text1"/>
        </w:rPr>
        <w:t>–</w:t>
      </w:r>
      <w:r w:rsidR="00CD5732" w:rsidRPr="00B14E56">
        <w:rPr>
          <w:rFonts w:asciiTheme="minorHAnsi" w:hAnsiTheme="minorHAnsi" w:cstheme="minorHAnsi"/>
          <w:color w:val="000000" w:themeColor="text1"/>
        </w:rPr>
        <w:t>1.5</w:t>
      </w:r>
      <w:r w:rsidR="0091725D" w:rsidRPr="00B14E56">
        <w:rPr>
          <w:rFonts w:asciiTheme="minorHAnsi" w:hAnsiTheme="minorHAnsi" w:cstheme="minorHAnsi"/>
          <w:color w:val="000000" w:themeColor="text1"/>
        </w:rPr>
        <w:t xml:space="preserve">% </w:t>
      </w:r>
      <w:r w:rsidR="0091725D" w:rsidRPr="00B14E56">
        <w:rPr>
          <w:rFonts w:asciiTheme="minorHAnsi" w:hAnsiTheme="minorHAnsi" w:cstheme="minorHAnsi"/>
          <w:color w:val="000000" w:themeColor="text1"/>
          <w:lang w:eastAsia="ja-JP"/>
        </w:rPr>
        <w:t>isoflurane</w:t>
      </w:r>
      <w:bookmarkEnd w:id="33"/>
      <w:r w:rsidR="0091725D" w:rsidRPr="00B14E56">
        <w:rPr>
          <w:rFonts w:asciiTheme="minorHAnsi" w:hAnsiTheme="minorHAnsi" w:cstheme="minorHAnsi"/>
          <w:color w:val="000000" w:themeColor="text1"/>
        </w:rPr>
        <w:t>)</w:t>
      </w:r>
      <w:r w:rsidRPr="00B14E56">
        <w:rPr>
          <w:rFonts w:asciiTheme="minorHAnsi" w:hAnsiTheme="minorHAnsi" w:cstheme="minorHAnsi"/>
          <w:color w:val="000000" w:themeColor="text1"/>
        </w:rPr>
        <w:t xml:space="preserve"> in a stereotaxic device. </w:t>
      </w:r>
      <w:bookmarkStart w:id="34" w:name="_Hlk6955462"/>
      <w:r w:rsidR="00D97028" w:rsidRPr="00B14E56">
        <w:rPr>
          <w:rFonts w:asciiTheme="minorHAnsi" w:hAnsiTheme="minorHAnsi" w:cstheme="minorHAnsi"/>
          <w:color w:val="000000" w:themeColor="text1"/>
        </w:rPr>
        <w:t>The anesthetic condition of the mouse is confirmed by absence of</w:t>
      </w:r>
      <w:r w:rsidR="00DB06C3">
        <w:rPr>
          <w:rFonts w:asciiTheme="minorHAnsi" w:hAnsiTheme="minorHAnsi" w:cstheme="minorHAnsi"/>
          <w:color w:val="000000" w:themeColor="text1"/>
        </w:rPr>
        <w:t xml:space="preserve"> the</w:t>
      </w:r>
      <w:r w:rsidR="00D97028" w:rsidRPr="00B14E56">
        <w:rPr>
          <w:rFonts w:asciiTheme="minorHAnsi" w:hAnsiTheme="minorHAnsi" w:cstheme="minorHAnsi"/>
          <w:color w:val="000000" w:themeColor="text1"/>
        </w:rPr>
        <w:t xml:space="preserve"> toe-pinch reflex.</w:t>
      </w:r>
      <w:bookmarkEnd w:id="34"/>
      <w:r w:rsidR="00D97028" w:rsidRPr="00B14E56">
        <w:rPr>
          <w:rFonts w:asciiTheme="minorHAnsi" w:hAnsiTheme="minorHAnsi" w:cstheme="minorHAnsi"/>
          <w:color w:val="000000" w:themeColor="text1"/>
        </w:rPr>
        <w:t xml:space="preserve"> </w:t>
      </w:r>
      <w:bookmarkStart w:id="35" w:name="_Hlk6850178"/>
      <w:r w:rsidR="009F1D1C" w:rsidRPr="00B14E56">
        <w:rPr>
          <w:rFonts w:asciiTheme="minorHAnsi" w:hAnsiTheme="minorHAnsi" w:cstheme="minorHAnsi"/>
          <w:color w:val="000000" w:themeColor="text1"/>
        </w:rPr>
        <w:t xml:space="preserve">Apply </w:t>
      </w:r>
      <w:r w:rsidR="005D04D3" w:rsidRPr="00B14E56">
        <w:rPr>
          <w:rFonts w:asciiTheme="minorHAnsi" w:hAnsiTheme="minorHAnsi" w:cstheme="minorHAnsi"/>
          <w:color w:val="000000" w:themeColor="text1"/>
        </w:rPr>
        <w:t xml:space="preserve">clear </w:t>
      </w:r>
      <w:r w:rsidR="003C2C7D" w:rsidRPr="00B14E56">
        <w:rPr>
          <w:rFonts w:asciiTheme="minorHAnsi" w:hAnsiTheme="minorHAnsi" w:cstheme="minorHAnsi"/>
          <w:color w:val="000000" w:themeColor="text1"/>
        </w:rPr>
        <w:t>ointment</w:t>
      </w:r>
      <w:bookmarkEnd w:id="35"/>
      <w:r w:rsidR="009F1D1C" w:rsidRPr="00B14E56">
        <w:rPr>
          <w:rFonts w:asciiTheme="minorHAnsi" w:hAnsiTheme="minorHAnsi" w:cstheme="minorHAnsi"/>
          <w:color w:val="000000" w:themeColor="text1"/>
        </w:rPr>
        <w:t xml:space="preserve"> to </w:t>
      </w:r>
      <w:r w:rsidR="00624CA1" w:rsidRPr="00B14E56">
        <w:rPr>
          <w:rFonts w:asciiTheme="minorHAnsi" w:hAnsiTheme="minorHAnsi" w:cstheme="minorHAnsi"/>
          <w:color w:val="000000" w:themeColor="text1"/>
        </w:rPr>
        <w:t xml:space="preserve">the </w:t>
      </w:r>
      <w:r w:rsidR="009F1D1C" w:rsidRPr="00B14E56">
        <w:rPr>
          <w:rFonts w:asciiTheme="minorHAnsi" w:hAnsiTheme="minorHAnsi" w:cstheme="minorHAnsi"/>
          <w:color w:val="000000" w:themeColor="text1"/>
        </w:rPr>
        <w:t>eyes to prevent</w:t>
      </w:r>
      <w:r w:rsidR="003C2C7D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9F1D1C" w:rsidRPr="00B14E56">
        <w:rPr>
          <w:rFonts w:asciiTheme="minorHAnsi" w:hAnsiTheme="minorHAnsi" w:cstheme="minorHAnsi"/>
          <w:color w:val="000000" w:themeColor="text1"/>
        </w:rPr>
        <w:t>drying.</w:t>
      </w:r>
      <w:r w:rsidR="005D04D3" w:rsidRPr="00B14E56">
        <w:rPr>
          <w:rFonts w:asciiTheme="minorHAnsi" w:hAnsiTheme="minorHAnsi" w:cstheme="minorHAnsi"/>
          <w:color w:val="000000" w:themeColor="text1"/>
        </w:rPr>
        <w:t xml:space="preserve"> </w:t>
      </w:r>
      <w:bookmarkStart w:id="36" w:name="_Hlk6850275"/>
      <w:r w:rsidR="005D04D3" w:rsidRPr="00B14E56">
        <w:rPr>
          <w:rFonts w:asciiTheme="minorHAnsi" w:hAnsiTheme="minorHAnsi" w:cstheme="minorHAnsi"/>
          <w:color w:val="000000" w:themeColor="text1"/>
        </w:rPr>
        <w:t>Cover the eyes</w:t>
      </w:r>
      <w:r w:rsidR="001924B3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6A1D50" w:rsidRPr="00B14E56">
        <w:rPr>
          <w:rFonts w:asciiTheme="minorHAnsi" w:hAnsiTheme="minorHAnsi" w:cstheme="minorHAnsi"/>
          <w:color w:val="000000" w:themeColor="text1"/>
        </w:rPr>
        <w:t>with a piece of foil to protect from strong surgical light exposure</w:t>
      </w:r>
      <w:r w:rsidR="001924B3" w:rsidRPr="00B14E56">
        <w:rPr>
          <w:rFonts w:asciiTheme="minorHAnsi" w:hAnsiTheme="minorHAnsi" w:cstheme="minorHAnsi"/>
          <w:color w:val="000000" w:themeColor="text1"/>
        </w:rPr>
        <w:t>.</w:t>
      </w:r>
      <w:bookmarkEnd w:id="36"/>
    </w:p>
    <w:p w14:paraId="1F7E126E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</w:p>
    <w:p w14:paraId="07285625" w14:textId="28BB399D" w:rsidR="00CB3BF9" w:rsidRPr="00B14E56" w:rsidRDefault="0053482A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>Disinfect the mouse</w:t>
      </w:r>
      <w:r w:rsidR="00691606" w:rsidRPr="00B14E56">
        <w:rPr>
          <w:rFonts w:asciiTheme="minorHAnsi" w:hAnsiTheme="minorHAnsi" w:cstheme="minorHAnsi"/>
          <w:color w:val="000000" w:themeColor="text1"/>
          <w:lang w:eastAsia="ja-JP"/>
        </w:rPr>
        <w:t>’s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DB06C3">
        <w:rPr>
          <w:rFonts w:asciiTheme="minorHAnsi" w:hAnsiTheme="minorHAnsi" w:cstheme="minorHAnsi"/>
          <w:color w:val="000000" w:themeColor="text1"/>
          <w:lang w:eastAsia="ja-JP"/>
        </w:rPr>
        <w:t>scalp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3C2C7D" w:rsidRPr="00B14E56">
        <w:rPr>
          <w:rFonts w:asciiTheme="minorHAnsi" w:hAnsiTheme="minorHAnsi" w:cstheme="minorHAnsi"/>
          <w:color w:val="000000" w:themeColor="text1"/>
          <w:lang w:eastAsia="ja-JP"/>
        </w:rPr>
        <w:t>with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odine and </w:t>
      </w:r>
      <w:r w:rsidR="003C2C7D" w:rsidRPr="00B14E56">
        <w:rPr>
          <w:rFonts w:asciiTheme="minorHAnsi" w:hAnsiTheme="minorHAnsi" w:cstheme="minorHAnsi"/>
          <w:color w:val="000000" w:themeColor="text1"/>
          <w:lang w:eastAsia="ja-JP"/>
        </w:rPr>
        <w:t>isopropanol</w:t>
      </w:r>
      <w:r w:rsidR="0091725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fter shaving </w:t>
      </w:r>
      <w:r w:rsidR="00995ED6" w:rsidRPr="00B14E56">
        <w:rPr>
          <w:rFonts w:asciiTheme="minorHAnsi" w:hAnsiTheme="minorHAnsi" w:cstheme="minorHAnsi"/>
          <w:color w:val="000000" w:themeColor="text1"/>
          <w:lang w:eastAsia="ja-JP"/>
        </w:rPr>
        <w:t>the fur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9F1D1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3C2C7D" w:rsidRPr="00B14E56">
        <w:rPr>
          <w:rFonts w:asciiTheme="minorHAnsi" w:hAnsiTheme="minorHAnsi" w:cstheme="minorHAnsi"/>
          <w:color w:val="000000" w:themeColor="text1"/>
        </w:rPr>
        <w:t xml:space="preserve">Make </w:t>
      </w:r>
      <w:bookmarkStart w:id="37" w:name="_Hlk6838136"/>
      <w:r w:rsidR="007F5456" w:rsidRPr="00B14E56">
        <w:rPr>
          <w:rFonts w:asciiTheme="minorHAnsi" w:hAnsiTheme="minorHAnsi" w:cstheme="minorHAnsi"/>
          <w:color w:val="000000" w:themeColor="text1"/>
        </w:rPr>
        <w:t>a</w:t>
      </w:r>
      <w:r w:rsidR="003C2C7D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7F5456" w:rsidRPr="00B14E56">
        <w:rPr>
          <w:rFonts w:asciiTheme="minorHAnsi" w:hAnsiTheme="minorHAnsi" w:cstheme="minorHAnsi"/>
          <w:color w:val="000000" w:themeColor="text1"/>
        </w:rPr>
        <w:t xml:space="preserve">1.5–2.0 cm </w:t>
      </w:r>
      <w:r w:rsidR="003C2C7D" w:rsidRPr="00B14E56">
        <w:rPr>
          <w:rFonts w:asciiTheme="minorHAnsi" w:hAnsiTheme="minorHAnsi" w:cstheme="minorHAnsi"/>
          <w:color w:val="000000" w:themeColor="text1"/>
        </w:rPr>
        <w:t>incision</w:t>
      </w:r>
      <w:bookmarkEnd w:id="37"/>
      <w:r w:rsidR="003C2C7D" w:rsidRPr="00B14E56">
        <w:rPr>
          <w:rFonts w:asciiTheme="minorHAnsi" w:hAnsiTheme="minorHAnsi" w:cstheme="minorHAnsi"/>
          <w:color w:val="000000" w:themeColor="text1"/>
        </w:rPr>
        <w:t xml:space="preserve"> at</w:t>
      </w:r>
      <w:r w:rsidR="00EE0510" w:rsidRPr="00B14E56">
        <w:rPr>
          <w:rFonts w:asciiTheme="minorHAnsi" w:hAnsiTheme="minorHAnsi" w:cstheme="minorHAnsi"/>
          <w:color w:val="000000" w:themeColor="text1"/>
        </w:rPr>
        <w:t xml:space="preserve"> the </w:t>
      </w:r>
      <w:r w:rsidR="00DB06C3">
        <w:rPr>
          <w:rFonts w:asciiTheme="minorHAnsi" w:hAnsiTheme="minorHAnsi" w:cstheme="minorHAnsi"/>
          <w:color w:val="000000" w:themeColor="text1"/>
        </w:rPr>
        <w:t>scalp</w:t>
      </w:r>
      <w:r w:rsidR="00EE0510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900E73" w:rsidRPr="00B14E56">
        <w:rPr>
          <w:rFonts w:asciiTheme="minorHAnsi" w:hAnsiTheme="minorHAnsi" w:cstheme="minorHAnsi"/>
          <w:color w:val="000000" w:themeColor="text1"/>
        </w:rPr>
        <w:t xml:space="preserve">using standard surgical </w:t>
      </w:r>
      <w:proofErr w:type="gramStart"/>
      <w:r w:rsidR="00900E73" w:rsidRPr="00B14E56">
        <w:rPr>
          <w:rFonts w:asciiTheme="minorHAnsi" w:hAnsiTheme="minorHAnsi" w:cstheme="minorHAnsi"/>
          <w:color w:val="000000" w:themeColor="text1"/>
        </w:rPr>
        <w:t>scissors</w:t>
      </w:r>
      <w:r w:rsidR="00DB06C3">
        <w:rPr>
          <w:rFonts w:asciiTheme="minorHAnsi" w:hAnsiTheme="minorHAnsi" w:cstheme="minorHAnsi"/>
          <w:color w:val="000000" w:themeColor="text1"/>
        </w:rPr>
        <w:t>,</w:t>
      </w:r>
      <w:r w:rsidR="00900E73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9F1D1C" w:rsidRPr="00B14E56">
        <w:rPr>
          <w:rFonts w:asciiTheme="minorHAnsi" w:hAnsiTheme="minorHAnsi" w:cstheme="minorHAnsi"/>
          <w:color w:val="000000" w:themeColor="text1"/>
        </w:rPr>
        <w:t>and</w:t>
      </w:r>
      <w:proofErr w:type="gramEnd"/>
      <w:r w:rsidR="009F1D1C" w:rsidRPr="00B14E56">
        <w:rPr>
          <w:rFonts w:asciiTheme="minorHAnsi" w:hAnsiTheme="minorHAnsi" w:cstheme="minorHAnsi"/>
          <w:color w:val="000000" w:themeColor="text1"/>
        </w:rPr>
        <w:t xml:space="preserve"> r</w:t>
      </w:r>
      <w:r w:rsidR="00EE0510" w:rsidRPr="00B14E56">
        <w:rPr>
          <w:rFonts w:asciiTheme="minorHAnsi" w:hAnsiTheme="minorHAnsi" w:cstheme="minorHAnsi"/>
          <w:color w:val="000000" w:themeColor="text1"/>
        </w:rPr>
        <w:t xml:space="preserve">emove the tissue over the skull using cotton </w:t>
      </w:r>
      <w:r w:rsidR="003C2C7D" w:rsidRPr="00B14E56">
        <w:rPr>
          <w:rFonts w:asciiTheme="minorHAnsi" w:hAnsiTheme="minorHAnsi" w:cstheme="minorHAnsi"/>
          <w:color w:val="000000" w:themeColor="text1"/>
        </w:rPr>
        <w:t>swabs</w:t>
      </w:r>
      <w:r w:rsidR="009F1D1C" w:rsidRPr="00B14E56">
        <w:rPr>
          <w:rFonts w:asciiTheme="minorHAnsi" w:hAnsiTheme="minorHAnsi" w:cstheme="minorHAnsi"/>
          <w:color w:val="000000" w:themeColor="text1"/>
        </w:rPr>
        <w:t xml:space="preserve"> after subcutaneously applying lidocaine.</w:t>
      </w:r>
    </w:p>
    <w:p w14:paraId="317D7E7E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</w:p>
    <w:p w14:paraId="2CB0D017" w14:textId="319DF6EE" w:rsidR="00CB3BF9" w:rsidRPr="00B14E56" w:rsidRDefault="002A0C11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>Align</w:t>
      </w:r>
      <w:r w:rsidR="0047769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mouse head with the stereotaxic tool. </w:t>
      </w:r>
      <w:bookmarkStart w:id="38" w:name="_Hlk6827861"/>
      <w:r w:rsidR="0000798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Ensure that the height difference between bregma and lambda is less than 100 </w:t>
      </w:r>
      <w:proofErr w:type="spellStart"/>
      <w:r w:rsidR="0000798C" w:rsidRPr="00B14E56">
        <w:rPr>
          <w:rFonts w:asciiTheme="minorHAnsi" w:hAnsiTheme="minorHAnsi" w:cstheme="minorHAnsi"/>
          <w:color w:val="000000" w:themeColor="text1"/>
          <w:lang w:eastAsia="ja-JP"/>
        </w:rPr>
        <w:t>μm</w:t>
      </w:r>
      <w:proofErr w:type="spellEnd"/>
      <w:r w:rsidR="0000798C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bookmarkEnd w:id="38"/>
      <w:r w:rsidR="000E5DB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477698" w:rsidRPr="00B14E56">
        <w:rPr>
          <w:rFonts w:asciiTheme="minorHAnsi" w:hAnsiTheme="minorHAnsi" w:cstheme="minorHAnsi"/>
          <w:color w:val="000000" w:themeColor="text1"/>
          <w:lang w:eastAsia="ja-JP"/>
        </w:rPr>
        <w:t>Determine the craniotomy</w:t>
      </w:r>
      <w:r w:rsidR="001A517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location</w:t>
      </w:r>
      <w:r w:rsidR="0047769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using a</w:t>
      </w:r>
      <w:r w:rsidR="00E77AE6" w:rsidRPr="00B14E56">
        <w:rPr>
          <w:rFonts w:asciiTheme="minorHAnsi" w:hAnsiTheme="minorHAnsi" w:cstheme="minorHAnsi"/>
          <w:color w:val="000000" w:themeColor="text1"/>
          <w:lang w:eastAsia="ja-JP"/>
        </w:rPr>
        <w:t>n</w:t>
      </w:r>
      <w:r w:rsidR="0047769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tlas</w:t>
      </w:r>
      <w:r w:rsidR="001A517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nd</w:t>
      </w:r>
      <w:r w:rsidR="0047769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1A5172" w:rsidRPr="00B14E56">
        <w:rPr>
          <w:rFonts w:asciiTheme="minorHAnsi" w:hAnsiTheme="minorHAnsi" w:cstheme="minorHAnsi"/>
          <w:color w:val="000000" w:themeColor="text1"/>
          <w:lang w:eastAsia="ja-JP"/>
        </w:rPr>
        <w:t>m</w:t>
      </w:r>
      <w:r w:rsidR="00477698" w:rsidRPr="00B14E56">
        <w:rPr>
          <w:rFonts w:asciiTheme="minorHAnsi" w:hAnsiTheme="minorHAnsi" w:cstheme="minorHAnsi"/>
          <w:color w:val="000000" w:themeColor="text1"/>
          <w:lang w:eastAsia="ja-JP"/>
        </w:rPr>
        <w:t>ark the</w:t>
      </w:r>
      <w:r w:rsidR="001A5172" w:rsidRPr="00B14E56">
        <w:rPr>
          <w:rFonts w:asciiTheme="minorHAnsi" w:hAnsiTheme="minorHAnsi" w:cstheme="minorHAnsi"/>
          <w:color w:val="000000" w:themeColor="text1"/>
          <w:lang w:eastAsia="ja-JP"/>
        </w:rPr>
        <w:t>se</w:t>
      </w:r>
      <w:r w:rsidR="0047769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locations </w:t>
      </w:r>
      <w:r w:rsidR="000D4AE9" w:rsidRPr="00B14E56">
        <w:rPr>
          <w:rFonts w:asciiTheme="minorHAnsi" w:hAnsiTheme="minorHAnsi" w:cstheme="minorHAnsi"/>
          <w:color w:val="000000" w:themeColor="text1"/>
          <w:lang w:eastAsia="ja-JP"/>
        </w:rPr>
        <w:t>with a sterilized</w:t>
      </w:r>
      <w:r w:rsidR="00E77AE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477698" w:rsidRPr="00B14E56">
        <w:rPr>
          <w:rFonts w:asciiTheme="minorHAnsi" w:hAnsiTheme="minorHAnsi" w:cstheme="minorHAnsi"/>
          <w:color w:val="000000" w:themeColor="text1"/>
          <w:lang w:eastAsia="ja-JP"/>
        </w:rPr>
        <w:t>pencil</w:t>
      </w:r>
      <w:r w:rsidR="001A5172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47769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</w:p>
    <w:p w14:paraId="162BD873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</w:p>
    <w:p w14:paraId="2B1B824E" w14:textId="4BA144E8" w:rsidR="009F1D1C" w:rsidRPr="00B14E56" w:rsidRDefault="009F1D1C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>A</w:t>
      </w:r>
      <w:r w:rsidR="00C0281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nchor the skull </w:t>
      </w:r>
      <w:r w:rsidR="00EE051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crews </w:t>
      </w:r>
      <w:r w:rsidR="00EE0510" w:rsidRPr="00B14E56">
        <w:rPr>
          <w:rFonts w:asciiTheme="minorHAnsi" w:hAnsiTheme="minorHAnsi" w:cstheme="minorHAnsi"/>
          <w:color w:val="000000" w:themeColor="text1"/>
        </w:rPr>
        <w:t xml:space="preserve">(0.8 mm diameter, 0.200 mm thread pitch) </w:t>
      </w:r>
      <w:r w:rsidRPr="00B14E56">
        <w:rPr>
          <w:rFonts w:asciiTheme="minorHAnsi" w:hAnsiTheme="minorHAnsi" w:cstheme="minorHAnsi"/>
          <w:color w:val="000000" w:themeColor="text1"/>
        </w:rPr>
        <w:t xml:space="preserve">by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rotating them </w:t>
      </w:r>
      <w:r w:rsidR="00DB06C3">
        <w:rPr>
          <w:rFonts w:asciiTheme="minorHAnsi" w:hAnsiTheme="minorHAnsi" w:cstheme="minorHAnsi"/>
          <w:color w:val="000000" w:themeColor="text1"/>
          <w:lang w:eastAsia="ja-JP"/>
        </w:rPr>
        <w:t>1.5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urns (0.3 mm) on</w:t>
      </w:r>
      <w:r w:rsidR="00C0281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</w:t>
      </w:r>
      <w:r w:rsidR="00E77AE6" w:rsidRPr="00B14E56">
        <w:rPr>
          <w:rFonts w:asciiTheme="minorHAnsi" w:hAnsiTheme="minorHAnsi" w:cstheme="minorHAnsi"/>
          <w:color w:val="000000" w:themeColor="text1"/>
          <w:lang w:eastAsia="ja-JP"/>
        </w:rPr>
        <w:t>skull</w:t>
      </w:r>
      <w:r w:rsidR="00DB06C3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900E7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bookmarkStart w:id="39" w:name="_Hlk6839420"/>
      <w:bookmarkStart w:id="40" w:name="_Hlk6838948"/>
      <w:r w:rsidR="00900E7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using </w:t>
      </w:r>
      <w:r w:rsidR="003A3E4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urgical tweezers and </w:t>
      </w:r>
      <w:r w:rsidR="00900E73" w:rsidRPr="00B14E56">
        <w:rPr>
          <w:rFonts w:asciiTheme="minorHAnsi" w:hAnsiTheme="minorHAnsi" w:cstheme="minorHAnsi"/>
          <w:color w:val="000000" w:themeColor="text1"/>
          <w:lang w:eastAsia="ja-JP"/>
        </w:rPr>
        <w:t>a screwdrive</w:t>
      </w:r>
      <w:bookmarkEnd w:id="39"/>
      <w:r w:rsidR="00900E73" w:rsidRPr="00B14E56">
        <w:rPr>
          <w:rFonts w:asciiTheme="minorHAnsi" w:hAnsiTheme="minorHAnsi" w:cstheme="minorHAnsi"/>
          <w:color w:val="000000" w:themeColor="text1"/>
          <w:lang w:eastAsia="ja-JP"/>
        </w:rPr>
        <w:t>r</w:t>
      </w:r>
      <w:bookmarkEnd w:id="40"/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fter</w:t>
      </w:r>
      <w:r w:rsidR="00C0281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1D5833" w:rsidRPr="00B14E56">
        <w:rPr>
          <w:rFonts w:asciiTheme="minorHAnsi" w:hAnsiTheme="minorHAnsi" w:cstheme="minorHAnsi"/>
          <w:color w:val="000000" w:themeColor="text1"/>
        </w:rPr>
        <w:t>drill</w:t>
      </w:r>
      <w:r w:rsidRPr="00B14E56">
        <w:rPr>
          <w:rFonts w:asciiTheme="minorHAnsi" w:hAnsiTheme="minorHAnsi" w:cstheme="minorHAnsi"/>
          <w:color w:val="000000" w:themeColor="text1"/>
        </w:rPr>
        <w:t>ing</w:t>
      </w:r>
      <w:r w:rsidR="001D5833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C0281C" w:rsidRPr="00B14E56">
        <w:rPr>
          <w:rFonts w:asciiTheme="minorHAnsi" w:hAnsiTheme="minorHAnsi" w:cstheme="minorHAnsi"/>
          <w:color w:val="000000" w:themeColor="text1"/>
        </w:rPr>
        <w:t>8</w:t>
      </w:r>
      <w:r w:rsidRPr="00B14E56">
        <w:rPr>
          <w:rFonts w:asciiTheme="minorHAnsi" w:hAnsiTheme="minorHAnsi" w:cstheme="minorHAnsi"/>
          <w:color w:val="000000" w:themeColor="text1"/>
        </w:rPr>
        <w:t>–</w:t>
      </w:r>
      <w:r w:rsidR="00C0281C" w:rsidRPr="00B14E56">
        <w:rPr>
          <w:rFonts w:asciiTheme="minorHAnsi" w:hAnsiTheme="minorHAnsi" w:cstheme="minorHAnsi"/>
          <w:color w:val="000000" w:themeColor="text1"/>
        </w:rPr>
        <w:t xml:space="preserve">11 holes in the </w:t>
      </w:r>
      <w:r w:rsidR="00E77AE6" w:rsidRPr="00B14E56">
        <w:rPr>
          <w:rFonts w:asciiTheme="minorHAnsi" w:hAnsiTheme="minorHAnsi" w:cstheme="minorHAnsi"/>
          <w:color w:val="000000" w:themeColor="text1"/>
        </w:rPr>
        <w:t>skull</w:t>
      </w:r>
      <w:r w:rsidR="00C0281C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C0281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using </w:t>
      </w:r>
      <w:r w:rsidR="00C0281C" w:rsidRPr="00B14E56">
        <w:rPr>
          <w:rFonts w:asciiTheme="minorHAnsi" w:hAnsiTheme="minorHAnsi" w:cstheme="minorHAnsi"/>
          <w:color w:val="000000" w:themeColor="text1"/>
        </w:rPr>
        <w:t>0.5 mm drill bit</w:t>
      </w:r>
      <w:r w:rsidRPr="00B14E56">
        <w:rPr>
          <w:rFonts w:asciiTheme="minorHAnsi" w:hAnsiTheme="minorHAnsi" w:cstheme="minorHAnsi"/>
          <w:color w:val="000000" w:themeColor="text1"/>
        </w:rPr>
        <w:t>.</w:t>
      </w:r>
      <w:r w:rsidR="00C0281C" w:rsidRPr="00B14E56">
        <w:rPr>
          <w:rFonts w:asciiTheme="minorHAnsi" w:hAnsiTheme="minorHAnsi" w:cstheme="minorHAnsi"/>
          <w:color w:val="000000" w:themeColor="text1"/>
        </w:rPr>
        <w:t xml:space="preserve"> </w:t>
      </w:r>
    </w:p>
    <w:p w14:paraId="5962AB99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</w:p>
    <w:p w14:paraId="395DEE70" w14:textId="42EF2B54" w:rsidR="001D5833" w:rsidRPr="00B14E56" w:rsidRDefault="009F1D1C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  <w:r w:rsidRPr="00B14E56">
        <w:rPr>
          <w:rFonts w:asciiTheme="minorHAnsi" w:hAnsiTheme="minorHAnsi" w:cstheme="minorHAnsi"/>
          <w:color w:val="000000" w:themeColor="text1"/>
        </w:rPr>
        <w:t>N</w:t>
      </w:r>
      <w:r w:rsidR="00DB06C3">
        <w:rPr>
          <w:rFonts w:asciiTheme="minorHAnsi" w:hAnsiTheme="minorHAnsi" w:cstheme="minorHAnsi"/>
          <w:color w:val="000000" w:themeColor="text1"/>
        </w:rPr>
        <w:t>OTE</w:t>
      </w:r>
      <w:r w:rsidRPr="00B14E56">
        <w:rPr>
          <w:rFonts w:asciiTheme="minorHAnsi" w:hAnsiTheme="minorHAnsi" w:cstheme="minorHAnsi"/>
          <w:color w:val="000000" w:themeColor="text1"/>
        </w:rPr>
        <w:t xml:space="preserve">: </w:t>
      </w:r>
      <w:r w:rsidR="001D5833" w:rsidRPr="00B14E56">
        <w:rPr>
          <w:rFonts w:asciiTheme="minorHAnsi" w:hAnsiTheme="minorHAnsi" w:cstheme="minorHAnsi"/>
          <w:color w:val="000000" w:themeColor="text1"/>
        </w:rPr>
        <w:t>2</w:t>
      </w:r>
      <w:r w:rsidR="00DB06C3" w:rsidRPr="00B14E56">
        <w:rPr>
          <w:rFonts w:asciiTheme="minorHAnsi" w:hAnsiTheme="minorHAnsi" w:cstheme="minorHAnsi"/>
          <w:color w:val="000000" w:themeColor="text1"/>
        </w:rPr>
        <w:t>–</w:t>
      </w:r>
      <w:r w:rsidR="00C0281C" w:rsidRPr="00B14E56">
        <w:rPr>
          <w:rFonts w:asciiTheme="minorHAnsi" w:hAnsiTheme="minorHAnsi" w:cstheme="minorHAnsi"/>
          <w:color w:val="000000" w:themeColor="text1"/>
        </w:rPr>
        <w:t>4</w:t>
      </w:r>
      <w:r w:rsidR="001D5833" w:rsidRPr="00B14E56">
        <w:rPr>
          <w:rFonts w:asciiTheme="minorHAnsi" w:hAnsiTheme="minorHAnsi" w:cstheme="minorHAnsi"/>
          <w:color w:val="000000" w:themeColor="text1"/>
        </w:rPr>
        <w:t xml:space="preserve"> holes in the frontal </w:t>
      </w:r>
      <w:r w:rsidR="00E77AE6" w:rsidRPr="00B14E56">
        <w:rPr>
          <w:rFonts w:asciiTheme="minorHAnsi" w:hAnsiTheme="minorHAnsi" w:cstheme="minorHAnsi"/>
          <w:color w:val="000000" w:themeColor="text1"/>
        </w:rPr>
        <w:t>skull</w:t>
      </w:r>
      <w:r w:rsidR="001D5833" w:rsidRPr="00B14E56">
        <w:rPr>
          <w:rFonts w:asciiTheme="minorHAnsi" w:hAnsiTheme="minorHAnsi" w:cstheme="minorHAnsi"/>
          <w:color w:val="000000" w:themeColor="text1"/>
        </w:rPr>
        <w:t>, 2</w:t>
      </w:r>
      <w:r w:rsidR="00DB06C3" w:rsidRPr="00B14E56">
        <w:rPr>
          <w:rFonts w:asciiTheme="minorHAnsi" w:hAnsiTheme="minorHAnsi" w:cstheme="minorHAnsi"/>
          <w:color w:val="000000" w:themeColor="text1"/>
        </w:rPr>
        <w:t>–</w:t>
      </w:r>
      <w:r w:rsidR="001D5833" w:rsidRPr="00B14E56">
        <w:rPr>
          <w:rFonts w:asciiTheme="minorHAnsi" w:hAnsiTheme="minorHAnsi" w:cstheme="minorHAnsi"/>
          <w:color w:val="000000" w:themeColor="text1"/>
        </w:rPr>
        <w:t xml:space="preserve">3 holes in each side of the parietal </w:t>
      </w:r>
      <w:r w:rsidR="00E77AE6" w:rsidRPr="00B14E56">
        <w:rPr>
          <w:rFonts w:asciiTheme="minorHAnsi" w:hAnsiTheme="minorHAnsi" w:cstheme="minorHAnsi"/>
          <w:color w:val="000000" w:themeColor="text1"/>
        </w:rPr>
        <w:t>skull</w:t>
      </w:r>
      <w:r w:rsidR="00DB06C3">
        <w:rPr>
          <w:rFonts w:asciiTheme="minorHAnsi" w:hAnsiTheme="minorHAnsi" w:cstheme="minorHAnsi"/>
          <w:color w:val="000000" w:themeColor="text1"/>
        </w:rPr>
        <w:t>,</w:t>
      </w:r>
      <w:r w:rsidR="001D5833" w:rsidRPr="00B14E56">
        <w:rPr>
          <w:rFonts w:asciiTheme="minorHAnsi" w:hAnsiTheme="minorHAnsi" w:cstheme="minorHAnsi"/>
          <w:color w:val="000000" w:themeColor="text1"/>
        </w:rPr>
        <w:t xml:space="preserve"> and</w:t>
      </w:r>
      <w:r w:rsidR="00C0281C" w:rsidRPr="00B14E56">
        <w:rPr>
          <w:rFonts w:asciiTheme="minorHAnsi" w:hAnsiTheme="minorHAnsi" w:cstheme="minorHAnsi"/>
          <w:color w:val="000000" w:themeColor="text1"/>
        </w:rPr>
        <w:t xml:space="preserve"> 1</w:t>
      </w:r>
      <w:r w:rsidR="00DB06C3" w:rsidRPr="00B14E56">
        <w:rPr>
          <w:rFonts w:asciiTheme="minorHAnsi" w:hAnsiTheme="minorHAnsi" w:cstheme="minorHAnsi"/>
          <w:color w:val="000000" w:themeColor="text1"/>
        </w:rPr>
        <w:t>–</w:t>
      </w:r>
      <w:r w:rsidR="00C0281C" w:rsidRPr="00B14E56">
        <w:rPr>
          <w:rFonts w:asciiTheme="minorHAnsi" w:hAnsiTheme="minorHAnsi" w:cstheme="minorHAnsi"/>
          <w:color w:val="000000" w:themeColor="text1"/>
        </w:rPr>
        <w:t xml:space="preserve">2 holes in the interparietal </w:t>
      </w:r>
      <w:r w:rsidR="00E77AE6" w:rsidRPr="00B14E56">
        <w:rPr>
          <w:rFonts w:asciiTheme="minorHAnsi" w:hAnsiTheme="minorHAnsi" w:cstheme="minorHAnsi"/>
          <w:color w:val="000000" w:themeColor="text1"/>
        </w:rPr>
        <w:t>skull</w:t>
      </w:r>
      <w:r w:rsidR="00DB06C3">
        <w:rPr>
          <w:rFonts w:asciiTheme="minorHAnsi" w:hAnsiTheme="minorHAnsi" w:cstheme="minorHAnsi"/>
          <w:color w:val="000000" w:themeColor="text1"/>
        </w:rPr>
        <w:t xml:space="preserve"> are suggested</w:t>
      </w:r>
      <w:r w:rsidR="00C0281C" w:rsidRPr="00B14E56">
        <w:rPr>
          <w:rFonts w:asciiTheme="minorHAnsi" w:hAnsiTheme="minorHAnsi" w:cstheme="minorHAnsi"/>
          <w:color w:val="000000" w:themeColor="text1"/>
        </w:rPr>
        <w:t>.</w:t>
      </w:r>
    </w:p>
    <w:p w14:paraId="63912111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</w:p>
    <w:p w14:paraId="266CE55B" w14:textId="71ECCBCB" w:rsidR="002A7960" w:rsidRPr="00B14E56" w:rsidRDefault="009F1D1C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>Attach the ground screw to the hole by rotating it one turn (0.2 mm) after d</w:t>
      </w:r>
      <w:r w:rsidR="00C0281C" w:rsidRPr="00B14E56">
        <w:rPr>
          <w:rFonts w:asciiTheme="minorHAnsi" w:hAnsiTheme="minorHAnsi" w:cstheme="minorHAnsi"/>
          <w:color w:val="000000" w:themeColor="text1"/>
          <w:lang w:eastAsia="ja-JP"/>
        </w:rPr>
        <w:t>rill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ing</w:t>
      </w:r>
      <w:r w:rsidR="00C0281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 hole </w:t>
      </w:r>
      <w:r w:rsidR="00C0281C" w:rsidRPr="00B14E56">
        <w:rPr>
          <w:rFonts w:asciiTheme="minorHAnsi" w:hAnsiTheme="minorHAnsi" w:cstheme="minorHAnsi"/>
          <w:color w:val="000000" w:themeColor="text1"/>
        </w:rPr>
        <w:t>in the interparietal bone.</w:t>
      </w:r>
      <w:r w:rsidR="00DD1647" w:rsidRPr="00B14E56">
        <w:rPr>
          <w:rFonts w:asciiTheme="minorHAnsi" w:hAnsiTheme="minorHAnsi" w:cstheme="minorHAnsi"/>
          <w:color w:val="000000" w:themeColor="text1"/>
        </w:rPr>
        <w:t xml:space="preserve"> </w:t>
      </w:r>
      <w:bookmarkStart w:id="41" w:name="_Hlk6827928"/>
      <w:r w:rsidR="009032EF" w:rsidRPr="00B14E56">
        <w:rPr>
          <w:rFonts w:asciiTheme="minorHAnsi" w:hAnsiTheme="minorHAnsi" w:cstheme="minorHAnsi"/>
          <w:color w:val="000000" w:themeColor="text1"/>
        </w:rPr>
        <w:t>Ensure that this hole does not penetrate</w:t>
      </w:r>
      <w:r w:rsidR="009032EF" w:rsidRPr="00B14E56" w:rsidDel="009032EF">
        <w:rPr>
          <w:rFonts w:asciiTheme="minorHAnsi" w:hAnsiTheme="minorHAnsi" w:cstheme="minorHAnsi"/>
          <w:color w:val="000000" w:themeColor="text1"/>
        </w:rPr>
        <w:t xml:space="preserve"> </w:t>
      </w:r>
      <w:bookmarkEnd w:id="41"/>
      <w:r w:rsidR="00C16A6C" w:rsidRPr="00B14E56">
        <w:rPr>
          <w:rFonts w:asciiTheme="minorHAnsi" w:hAnsiTheme="minorHAnsi" w:cstheme="minorHAnsi"/>
          <w:color w:val="000000" w:themeColor="text1"/>
        </w:rPr>
        <w:t xml:space="preserve">through </w:t>
      </w:r>
      <w:r w:rsidR="00DD1647" w:rsidRPr="00B14E56">
        <w:rPr>
          <w:rFonts w:asciiTheme="minorHAnsi" w:hAnsiTheme="minorHAnsi" w:cstheme="minorHAnsi"/>
          <w:color w:val="000000" w:themeColor="text1"/>
        </w:rPr>
        <w:t>the bone</w:t>
      </w:r>
      <w:r w:rsidR="00C16A6C" w:rsidRPr="00B14E56">
        <w:rPr>
          <w:rFonts w:asciiTheme="minorHAnsi" w:hAnsiTheme="minorHAnsi" w:cstheme="minorHAnsi"/>
          <w:color w:val="000000" w:themeColor="text1"/>
        </w:rPr>
        <w:t xml:space="preserve"> into the brain case</w:t>
      </w:r>
      <w:r w:rsidR="00DB06C3">
        <w:rPr>
          <w:rFonts w:asciiTheme="minorHAnsi" w:hAnsiTheme="minorHAnsi" w:cstheme="minorHAnsi"/>
          <w:color w:val="000000" w:themeColor="text1"/>
        </w:rPr>
        <w:t>;</w:t>
      </w:r>
      <w:r w:rsidR="00DD1647" w:rsidRPr="00B14E56">
        <w:rPr>
          <w:rFonts w:asciiTheme="minorHAnsi" w:hAnsiTheme="minorHAnsi" w:cstheme="minorHAnsi"/>
          <w:color w:val="000000" w:themeColor="text1"/>
        </w:rPr>
        <w:t xml:space="preserve"> otherwise</w:t>
      </w:r>
      <w:r w:rsidR="00DB06C3">
        <w:rPr>
          <w:rFonts w:asciiTheme="minorHAnsi" w:hAnsiTheme="minorHAnsi" w:cstheme="minorHAnsi"/>
          <w:color w:val="000000" w:themeColor="text1"/>
        </w:rPr>
        <w:t>,</w:t>
      </w:r>
      <w:r w:rsidR="00DD1647" w:rsidRPr="00B14E56">
        <w:rPr>
          <w:rFonts w:asciiTheme="minorHAnsi" w:hAnsiTheme="minorHAnsi" w:cstheme="minorHAnsi"/>
          <w:color w:val="000000" w:themeColor="text1"/>
        </w:rPr>
        <w:t xml:space="preserve"> cerebellar signals </w:t>
      </w:r>
      <w:r w:rsidR="009A4E20" w:rsidRPr="00B14E56">
        <w:rPr>
          <w:rFonts w:asciiTheme="minorHAnsi" w:hAnsiTheme="minorHAnsi" w:cstheme="minorHAnsi"/>
          <w:color w:val="000000" w:themeColor="text1"/>
        </w:rPr>
        <w:t xml:space="preserve">will </w:t>
      </w:r>
      <w:r w:rsidR="00E77AE6" w:rsidRPr="00B14E56">
        <w:rPr>
          <w:rFonts w:asciiTheme="minorHAnsi" w:hAnsiTheme="minorHAnsi" w:cstheme="minorHAnsi"/>
          <w:color w:val="000000" w:themeColor="text1"/>
        </w:rPr>
        <w:t>contaminate the recording</w:t>
      </w:r>
      <w:r w:rsidR="00DD1647" w:rsidRPr="00B14E56">
        <w:rPr>
          <w:rFonts w:asciiTheme="minorHAnsi" w:hAnsiTheme="minorHAnsi" w:cstheme="minorHAnsi"/>
          <w:color w:val="000000" w:themeColor="text1"/>
        </w:rPr>
        <w:t xml:space="preserve">. </w:t>
      </w:r>
      <w:r w:rsidR="009032E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Check that the impedance is </w:t>
      </w:r>
      <w:r w:rsidR="009032EF" w:rsidRPr="00B14E56">
        <w:rPr>
          <w:rFonts w:asciiTheme="minorHAnsi" w:hAnsiTheme="minorHAnsi" w:cstheme="minorHAnsi"/>
          <w:color w:val="000000" w:themeColor="text1"/>
          <w:lang w:eastAsia="ja-JP"/>
        </w:rPr>
        <w:lastRenderedPageBreak/>
        <w:t>less than 20 kΩ at 1 kHz between the ground screw and skull screws using an impedance meter</w:t>
      </w:r>
      <w:bookmarkStart w:id="42" w:name="_Hlk6828078"/>
      <w:r w:rsidR="00DD1647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bookmarkEnd w:id="42"/>
      <w:r w:rsidR="00DD164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</w:p>
    <w:p w14:paraId="3AA78DFB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48FE9952" w14:textId="246D0BFE" w:rsidR="00DD1647" w:rsidRPr="00B14E56" w:rsidRDefault="002A7960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>N</w:t>
      </w:r>
      <w:r w:rsidR="00DD4D83">
        <w:rPr>
          <w:rFonts w:asciiTheme="minorHAnsi" w:hAnsiTheme="minorHAnsi" w:cstheme="minorHAnsi"/>
          <w:color w:val="000000" w:themeColor="text1"/>
          <w:lang w:eastAsia="ja-JP"/>
        </w:rPr>
        <w:t>OTE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: </w:t>
      </w:r>
      <w:r w:rsidR="00DD1647" w:rsidRPr="00B14E56">
        <w:rPr>
          <w:rFonts w:asciiTheme="minorHAnsi" w:hAnsiTheme="minorHAnsi" w:cstheme="minorHAnsi"/>
          <w:color w:val="000000" w:themeColor="text1"/>
          <w:lang w:eastAsia="ja-JP"/>
        </w:rPr>
        <w:t>Large</w:t>
      </w:r>
      <w:r w:rsidR="00E77AE6" w:rsidRPr="00B14E56">
        <w:rPr>
          <w:rFonts w:asciiTheme="minorHAnsi" w:hAnsiTheme="minorHAnsi" w:cstheme="minorHAnsi"/>
          <w:color w:val="000000" w:themeColor="text1"/>
          <w:lang w:eastAsia="ja-JP"/>
        </w:rPr>
        <w:t>r</w:t>
      </w:r>
      <w:r w:rsidR="00DD164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mpedance will cause the </w:t>
      </w:r>
      <w:r w:rsidR="00852AE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ntroduction </w:t>
      </w:r>
      <w:r w:rsidR="00DD164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of </w:t>
      </w:r>
      <w:r w:rsidR="00E77AE6" w:rsidRPr="00B14E56">
        <w:rPr>
          <w:rFonts w:asciiTheme="minorHAnsi" w:hAnsiTheme="minorHAnsi" w:cstheme="minorHAnsi"/>
          <w:color w:val="000000" w:themeColor="text1"/>
          <w:lang w:eastAsia="ja-JP"/>
        </w:rPr>
        <w:t>motion artifact</w:t>
      </w:r>
      <w:r w:rsidR="00DD4D83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DD164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during recording.</w:t>
      </w:r>
    </w:p>
    <w:p w14:paraId="6A4CAF09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1AE3DAB7" w14:textId="1A226EFF" w:rsidR="001D5833" w:rsidRPr="00B14E56" w:rsidRDefault="001D5833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Perform the craniotomy </w:t>
      </w:r>
      <w:r w:rsidR="00DD1647" w:rsidRPr="00B14E56">
        <w:rPr>
          <w:rFonts w:asciiTheme="minorHAnsi" w:hAnsiTheme="minorHAnsi" w:cstheme="minorHAnsi"/>
          <w:color w:val="000000" w:themeColor="text1"/>
          <w:lang w:eastAsia="ja-JP"/>
        </w:rPr>
        <w:t>at the marked locations.</w:t>
      </w:r>
      <w:r w:rsidR="0097763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dura can be left intact</w:t>
      </w:r>
      <w:r w:rsidR="00E77AE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n mice.</w:t>
      </w:r>
    </w:p>
    <w:p w14:paraId="324A6E48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6C7584CA" w14:textId="15D39870" w:rsidR="009C444B" w:rsidRPr="00B14E56" w:rsidRDefault="002A7960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  <w:r w:rsidRPr="00B14E56">
        <w:rPr>
          <w:rFonts w:asciiTheme="minorHAnsi" w:hAnsiTheme="minorHAnsi" w:cstheme="minorHAnsi"/>
          <w:color w:val="000000" w:themeColor="text1"/>
        </w:rPr>
        <w:t xml:space="preserve">Connect </w:t>
      </w:r>
      <w:r w:rsidR="009C444B" w:rsidRPr="00B14E56">
        <w:rPr>
          <w:rFonts w:asciiTheme="minorHAnsi" w:hAnsiTheme="minorHAnsi" w:cstheme="minorHAnsi"/>
          <w:color w:val="000000" w:themeColor="text1"/>
        </w:rPr>
        <w:t xml:space="preserve">the </w:t>
      </w:r>
      <w:r w:rsidR="00E77AE6" w:rsidRPr="00B14E56">
        <w:rPr>
          <w:rFonts w:asciiTheme="minorHAnsi" w:hAnsiTheme="minorHAnsi" w:cstheme="minorHAnsi"/>
          <w:color w:val="000000" w:themeColor="text1"/>
        </w:rPr>
        <w:t>male pin</w:t>
      </w:r>
      <w:r w:rsidR="009C444B" w:rsidRPr="00B14E56">
        <w:rPr>
          <w:rFonts w:asciiTheme="minorHAnsi" w:hAnsiTheme="minorHAnsi" w:cstheme="minorHAnsi"/>
          <w:color w:val="000000" w:themeColor="text1"/>
        </w:rPr>
        <w:t xml:space="preserve"> of </w:t>
      </w:r>
      <w:r w:rsidR="0004349C">
        <w:rPr>
          <w:rFonts w:asciiTheme="minorHAnsi" w:hAnsiTheme="minorHAnsi" w:cstheme="minorHAnsi"/>
          <w:color w:val="000000" w:themeColor="text1"/>
        </w:rPr>
        <w:t xml:space="preserve">the </w:t>
      </w:r>
      <w:r w:rsidR="009C444B" w:rsidRPr="00B14E56">
        <w:rPr>
          <w:rFonts w:asciiTheme="minorHAnsi" w:hAnsiTheme="minorHAnsi" w:cstheme="minorHAnsi"/>
          <w:color w:val="000000" w:themeColor="text1"/>
        </w:rPr>
        <w:t xml:space="preserve">ground screw </w:t>
      </w:r>
      <w:r w:rsidRPr="00B14E56">
        <w:rPr>
          <w:rFonts w:asciiTheme="minorHAnsi" w:hAnsiTheme="minorHAnsi" w:cstheme="minorHAnsi"/>
          <w:color w:val="000000" w:themeColor="text1"/>
        </w:rPr>
        <w:t>and</w:t>
      </w:r>
      <w:r w:rsidR="009C444B" w:rsidRPr="00B14E56">
        <w:rPr>
          <w:rFonts w:asciiTheme="minorHAnsi" w:hAnsiTheme="minorHAnsi" w:cstheme="minorHAnsi"/>
          <w:color w:val="000000" w:themeColor="text1"/>
        </w:rPr>
        <w:t xml:space="preserve"> the</w:t>
      </w:r>
      <w:r w:rsidRPr="00B14E56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B14E56">
        <w:rPr>
          <w:rFonts w:asciiTheme="minorHAnsi" w:hAnsiTheme="minorHAnsi" w:cstheme="minorHAnsi"/>
          <w:color w:val="000000" w:themeColor="text1"/>
        </w:rPr>
        <w:t>microdrive</w:t>
      </w:r>
      <w:proofErr w:type="spellEnd"/>
      <w:r w:rsidR="00700DD4" w:rsidRPr="00B14E56">
        <w:rPr>
          <w:rFonts w:asciiTheme="minorHAnsi" w:hAnsiTheme="minorHAnsi" w:cstheme="minorHAnsi"/>
          <w:color w:val="000000" w:themeColor="text1"/>
        </w:rPr>
        <w:t xml:space="preserve"> array</w:t>
      </w:r>
      <w:r w:rsidRPr="00B14E56">
        <w:rPr>
          <w:rFonts w:asciiTheme="minorHAnsi" w:hAnsiTheme="minorHAnsi" w:cstheme="minorHAnsi"/>
          <w:color w:val="000000" w:themeColor="text1"/>
        </w:rPr>
        <w:t>’s</w:t>
      </w:r>
      <w:r w:rsidR="009C444B" w:rsidRPr="00B14E56">
        <w:rPr>
          <w:rFonts w:asciiTheme="minorHAnsi" w:hAnsiTheme="minorHAnsi" w:cstheme="minorHAnsi"/>
          <w:color w:val="000000" w:themeColor="text1"/>
        </w:rPr>
        <w:t xml:space="preserve"> ground </w:t>
      </w:r>
      <w:r w:rsidR="00E77AE6" w:rsidRPr="00B14E56">
        <w:rPr>
          <w:rFonts w:asciiTheme="minorHAnsi" w:hAnsiTheme="minorHAnsi" w:cstheme="minorHAnsi"/>
          <w:color w:val="000000" w:themeColor="text1"/>
        </w:rPr>
        <w:t>connector</w:t>
      </w:r>
      <w:r w:rsidR="009C444B" w:rsidRPr="00B14E56">
        <w:rPr>
          <w:rFonts w:asciiTheme="minorHAnsi" w:hAnsiTheme="minorHAnsi" w:cstheme="minorHAnsi"/>
          <w:color w:val="000000" w:themeColor="text1"/>
        </w:rPr>
        <w:t xml:space="preserve">. </w:t>
      </w:r>
      <w:r w:rsidR="00BE5AF8" w:rsidRPr="00B14E56">
        <w:rPr>
          <w:rFonts w:asciiTheme="minorHAnsi" w:hAnsiTheme="minorHAnsi" w:cstheme="minorHAnsi"/>
          <w:color w:val="000000" w:themeColor="text1"/>
        </w:rPr>
        <w:t>Check</w:t>
      </w:r>
      <w:r w:rsidRPr="00B14E56">
        <w:rPr>
          <w:rFonts w:asciiTheme="minorHAnsi" w:hAnsiTheme="minorHAnsi" w:cstheme="minorHAnsi"/>
          <w:color w:val="000000" w:themeColor="text1"/>
        </w:rPr>
        <w:t xml:space="preserve"> connectivity</w:t>
      </w:r>
      <w:r w:rsidR="009C444B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</w:rPr>
        <w:t xml:space="preserve">using the impedance meter </w:t>
      </w:r>
      <w:r w:rsidR="009C444B" w:rsidRPr="00B14E56">
        <w:rPr>
          <w:rFonts w:asciiTheme="minorHAnsi" w:hAnsiTheme="minorHAnsi" w:cstheme="minorHAnsi"/>
          <w:color w:val="000000" w:themeColor="text1"/>
        </w:rPr>
        <w:t xml:space="preserve">by </w:t>
      </w:r>
      <w:r w:rsidR="00E77AE6" w:rsidRPr="00B14E56">
        <w:rPr>
          <w:rFonts w:asciiTheme="minorHAnsi" w:hAnsiTheme="minorHAnsi" w:cstheme="minorHAnsi"/>
          <w:color w:val="000000" w:themeColor="text1"/>
        </w:rPr>
        <w:t>measuring between</w:t>
      </w:r>
      <w:r w:rsidR="009C444B" w:rsidRPr="00B14E56">
        <w:rPr>
          <w:rFonts w:asciiTheme="minorHAnsi" w:hAnsiTheme="minorHAnsi" w:cstheme="minorHAnsi"/>
          <w:color w:val="000000" w:themeColor="text1"/>
        </w:rPr>
        <w:t xml:space="preserve"> the </w:t>
      </w:r>
      <w:r w:rsidRPr="00B14E56">
        <w:rPr>
          <w:rFonts w:asciiTheme="minorHAnsi" w:hAnsiTheme="minorHAnsi" w:cstheme="minorHAnsi"/>
          <w:color w:val="000000" w:themeColor="text1"/>
        </w:rPr>
        <w:t xml:space="preserve">ground screw </w:t>
      </w:r>
      <w:r w:rsidR="009C444B" w:rsidRPr="00B14E56">
        <w:rPr>
          <w:rFonts w:asciiTheme="minorHAnsi" w:hAnsiTheme="minorHAnsi" w:cstheme="minorHAnsi"/>
          <w:color w:val="000000" w:themeColor="text1"/>
        </w:rPr>
        <w:t>and</w:t>
      </w:r>
      <w:r w:rsidRPr="00B14E56">
        <w:rPr>
          <w:rFonts w:asciiTheme="minorHAnsi" w:hAnsiTheme="minorHAnsi" w:cstheme="minorHAnsi"/>
          <w:color w:val="000000" w:themeColor="text1"/>
        </w:rPr>
        <w:t xml:space="preserve"> shielding</w:t>
      </w:r>
      <w:r w:rsidR="009C444B" w:rsidRPr="00B14E56">
        <w:rPr>
          <w:rFonts w:asciiTheme="minorHAnsi" w:hAnsiTheme="minorHAnsi" w:cstheme="minorHAnsi"/>
          <w:color w:val="000000" w:themeColor="text1"/>
        </w:rPr>
        <w:t>.</w:t>
      </w:r>
    </w:p>
    <w:p w14:paraId="737421E8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</w:p>
    <w:p w14:paraId="109BAC26" w14:textId="1ABBDC34" w:rsidR="00D07129" w:rsidRPr="00B14E56" w:rsidRDefault="003C2C7D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</w:rPr>
        <w:t xml:space="preserve">Set the </w:t>
      </w:r>
      <w:proofErr w:type="spellStart"/>
      <w:r w:rsidRPr="00B14E56">
        <w:rPr>
          <w:rFonts w:asciiTheme="minorHAnsi" w:hAnsiTheme="minorHAnsi" w:cstheme="minorHAnsi"/>
          <w:color w:val="000000" w:themeColor="text1"/>
        </w:rPr>
        <w:t>microdrive</w:t>
      </w:r>
      <w:proofErr w:type="spellEnd"/>
      <w:r w:rsidRPr="00B14E56">
        <w:rPr>
          <w:rFonts w:asciiTheme="minorHAnsi" w:hAnsiTheme="minorHAnsi" w:cstheme="minorHAnsi"/>
          <w:color w:val="000000" w:themeColor="text1"/>
        </w:rPr>
        <w:t xml:space="preserve"> array to the adapter</w:t>
      </w:r>
      <w:r w:rsidR="0004349C">
        <w:rPr>
          <w:rFonts w:asciiTheme="minorHAnsi" w:hAnsiTheme="minorHAnsi" w:cstheme="minorHAnsi"/>
          <w:color w:val="000000" w:themeColor="text1"/>
        </w:rPr>
        <w:t>,</w:t>
      </w:r>
      <w:r w:rsidRPr="00B14E56">
        <w:rPr>
          <w:rFonts w:asciiTheme="minorHAnsi" w:hAnsiTheme="minorHAnsi" w:cstheme="minorHAnsi"/>
          <w:color w:val="000000" w:themeColor="text1"/>
        </w:rPr>
        <w:t xml:space="preserve"> set it to the stereotaxic device</w:t>
      </w:r>
      <w:r w:rsidR="0004349C">
        <w:rPr>
          <w:rFonts w:asciiTheme="minorHAnsi" w:hAnsiTheme="minorHAnsi" w:cstheme="minorHAnsi"/>
          <w:color w:val="000000" w:themeColor="text1"/>
        </w:rPr>
        <w:t>,</w:t>
      </w:r>
      <w:r w:rsidR="007F5456" w:rsidRPr="00B14E56">
        <w:rPr>
          <w:rFonts w:asciiTheme="minorHAnsi" w:hAnsiTheme="minorHAnsi" w:cstheme="minorHAnsi"/>
          <w:color w:val="000000" w:themeColor="text1"/>
        </w:rPr>
        <w:t xml:space="preserve"> and </w:t>
      </w:r>
      <w:bookmarkStart w:id="43" w:name="_Hlk6831690"/>
      <w:r w:rsidR="007F5456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D0712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lowly lower the </w:t>
      </w:r>
      <w:r w:rsidR="00E77AE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ilicon </w:t>
      </w:r>
      <w:r w:rsidR="00D0712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probe until the desired depth. </w:t>
      </w:r>
      <w:bookmarkStart w:id="44" w:name="_Hlk6831488"/>
      <w:r w:rsidR="00CE747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Ensure that the tetrode bundles are placed above the brain surface but still inside of the </w:t>
      </w:r>
      <w:proofErr w:type="spellStart"/>
      <w:r w:rsidR="00CE7479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CE747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rray when the silicon probe is inserted in</w:t>
      </w:r>
      <w:r w:rsidR="0004349C">
        <w:rPr>
          <w:rFonts w:asciiTheme="minorHAnsi" w:hAnsiTheme="minorHAnsi" w:cstheme="minorHAnsi"/>
          <w:color w:val="000000" w:themeColor="text1"/>
          <w:lang w:eastAsia="ja-JP"/>
        </w:rPr>
        <w:t>to</w:t>
      </w:r>
      <w:r w:rsidR="00CE747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brain</w:t>
      </w:r>
      <w:bookmarkEnd w:id="43"/>
      <w:r w:rsidR="00CE747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bookmarkEnd w:id="44"/>
      <w:r w:rsidR="00E71855" w:rsidRPr="00B14E56">
        <w:rPr>
          <w:rFonts w:asciiTheme="minorHAnsi" w:hAnsiTheme="minorHAnsi" w:cstheme="minorHAnsi"/>
          <w:color w:val="000000" w:themeColor="text1"/>
          <w:lang w:eastAsia="ja-JP"/>
        </w:rPr>
        <w:t>(</w:t>
      </w:r>
      <w:r w:rsidR="00693704">
        <w:rPr>
          <w:rFonts w:asciiTheme="minorHAnsi" w:hAnsiTheme="minorHAnsi" w:cstheme="minorHAnsi"/>
          <w:b/>
          <w:color w:val="000000" w:themeColor="text1"/>
          <w:lang w:eastAsia="ja-JP"/>
        </w:rPr>
        <w:t>Figure</w:t>
      </w:r>
      <w:r w:rsidR="00E71855"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4A</w:t>
      </w:r>
      <w:r w:rsidR="00E71855" w:rsidRPr="00B14E56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="00D07129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</w:p>
    <w:p w14:paraId="3F27D538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1D5FC026" w14:textId="51F549BF" w:rsidR="00D07129" w:rsidRPr="00B14E56" w:rsidRDefault="00D07129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Carefully </w:t>
      </w:r>
      <w:r w:rsidR="00AA1162" w:rsidRPr="00B14E56">
        <w:rPr>
          <w:rFonts w:asciiTheme="minorHAnsi" w:hAnsiTheme="minorHAnsi" w:cstheme="minorHAnsi"/>
          <w:color w:val="000000" w:themeColor="text1"/>
        </w:rPr>
        <w:t xml:space="preserve">apply </w:t>
      </w:r>
      <w:r w:rsidRPr="00B14E56">
        <w:rPr>
          <w:rFonts w:asciiTheme="minorHAnsi" w:hAnsiTheme="minorHAnsi" w:cstheme="minorHAnsi"/>
          <w:color w:val="000000" w:themeColor="text1"/>
        </w:rPr>
        <w:t xml:space="preserve">the silicon grease </w:t>
      </w:r>
      <w:r w:rsidR="00BA7CF6" w:rsidRPr="00B14E56">
        <w:rPr>
          <w:rFonts w:asciiTheme="minorHAnsi" w:hAnsiTheme="minorHAnsi" w:cstheme="minorHAnsi"/>
          <w:color w:val="000000" w:themeColor="text1"/>
        </w:rPr>
        <w:t xml:space="preserve">to </w:t>
      </w:r>
      <w:r w:rsidR="00E77AE6" w:rsidRPr="00B14E56">
        <w:rPr>
          <w:rFonts w:asciiTheme="minorHAnsi" w:hAnsiTheme="minorHAnsi" w:cstheme="minorHAnsi"/>
          <w:color w:val="000000" w:themeColor="text1"/>
        </w:rPr>
        <w:t>seal</w:t>
      </w:r>
      <w:r w:rsidRPr="00B14E56">
        <w:rPr>
          <w:rFonts w:asciiTheme="minorHAnsi" w:hAnsiTheme="minorHAnsi" w:cstheme="minorHAnsi"/>
          <w:color w:val="000000" w:themeColor="text1"/>
        </w:rPr>
        <w:t xml:space="preserve"> the </w:t>
      </w:r>
      <w:r w:rsidR="00BA7CF6" w:rsidRPr="00B14E56">
        <w:rPr>
          <w:rFonts w:asciiTheme="minorHAnsi" w:hAnsiTheme="minorHAnsi" w:cstheme="minorHAnsi"/>
          <w:color w:val="000000" w:themeColor="text1"/>
        </w:rPr>
        <w:t>area of</w:t>
      </w:r>
      <w:r w:rsidRPr="00B14E56">
        <w:rPr>
          <w:rFonts w:asciiTheme="minorHAnsi" w:hAnsiTheme="minorHAnsi" w:cstheme="minorHAnsi"/>
          <w:color w:val="000000" w:themeColor="text1"/>
        </w:rPr>
        <w:t xml:space="preserve"> the silicon probe and the tetrode bundle</w:t>
      </w:r>
      <w:r w:rsidR="00150AB8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150AB8" w:rsidRPr="00B14E56">
        <w:rPr>
          <w:rFonts w:asciiTheme="minorHAnsi" w:hAnsiTheme="minorHAnsi" w:cstheme="minorHAnsi"/>
          <w:color w:val="000000" w:themeColor="text1"/>
          <w:lang w:eastAsia="ja-JP"/>
        </w:rPr>
        <w:t>(</w:t>
      </w:r>
      <w:r w:rsidR="00693704">
        <w:rPr>
          <w:rFonts w:asciiTheme="minorHAnsi" w:hAnsiTheme="minorHAnsi" w:cstheme="minorHAnsi"/>
          <w:b/>
          <w:color w:val="000000" w:themeColor="text1"/>
          <w:lang w:eastAsia="ja-JP"/>
        </w:rPr>
        <w:t>Figure</w:t>
      </w:r>
      <w:r w:rsidR="00150AB8"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4B</w:t>
      </w:r>
      <w:r w:rsidR="00150AB8" w:rsidRPr="00B14E56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Pr="00B14E56">
        <w:rPr>
          <w:rFonts w:asciiTheme="minorHAnsi" w:hAnsiTheme="minorHAnsi" w:cstheme="minorHAnsi"/>
          <w:color w:val="000000" w:themeColor="text1"/>
        </w:rPr>
        <w:t xml:space="preserve">. </w:t>
      </w:r>
      <w:r w:rsidR="00D57EAF" w:rsidRPr="00B14E56">
        <w:rPr>
          <w:rFonts w:asciiTheme="minorHAnsi" w:hAnsiTheme="minorHAnsi" w:cstheme="minorHAnsi"/>
          <w:color w:val="000000" w:themeColor="text1"/>
        </w:rPr>
        <w:t>P</w:t>
      </w:r>
      <w:r w:rsidRPr="00B14E56">
        <w:rPr>
          <w:rFonts w:asciiTheme="minorHAnsi" w:hAnsiTheme="minorHAnsi" w:cstheme="minorHAnsi"/>
          <w:color w:val="000000" w:themeColor="text1"/>
        </w:rPr>
        <w:t>ut a</w:t>
      </w:r>
      <w:r w:rsidR="00E77AE6" w:rsidRPr="00B14E56">
        <w:rPr>
          <w:rFonts w:asciiTheme="minorHAnsi" w:hAnsiTheme="minorHAnsi" w:cstheme="minorHAnsi"/>
          <w:color w:val="000000" w:themeColor="text1"/>
        </w:rPr>
        <w:t xml:space="preserve"> small</w:t>
      </w:r>
      <w:r w:rsidRPr="00B14E56">
        <w:rPr>
          <w:rFonts w:asciiTheme="minorHAnsi" w:hAnsiTheme="minorHAnsi" w:cstheme="minorHAnsi"/>
          <w:color w:val="000000" w:themeColor="text1"/>
        </w:rPr>
        <w:t xml:space="preserve"> amount of the </w:t>
      </w:r>
      <w:r w:rsidR="00E77AE6" w:rsidRPr="00B14E56">
        <w:rPr>
          <w:rFonts w:asciiTheme="minorHAnsi" w:hAnsiTheme="minorHAnsi" w:cstheme="minorHAnsi"/>
          <w:color w:val="000000" w:themeColor="text1"/>
        </w:rPr>
        <w:t xml:space="preserve">silicon </w:t>
      </w:r>
      <w:r w:rsidRPr="00B14E56">
        <w:rPr>
          <w:rFonts w:asciiTheme="minorHAnsi" w:hAnsiTheme="minorHAnsi" w:cstheme="minorHAnsi"/>
          <w:color w:val="000000" w:themeColor="text1"/>
        </w:rPr>
        <w:t xml:space="preserve">grease </w:t>
      </w:r>
      <w:r w:rsidR="00CD5732" w:rsidRPr="00B14E56">
        <w:rPr>
          <w:rFonts w:asciiTheme="minorHAnsi" w:hAnsiTheme="minorHAnsi" w:cstheme="minorHAnsi"/>
          <w:color w:val="000000" w:themeColor="text1"/>
        </w:rPr>
        <w:t xml:space="preserve">at </w:t>
      </w:r>
      <w:r w:rsidR="000172A2" w:rsidRPr="00B14E56">
        <w:rPr>
          <w:rFonts w:asciiTheme="minorHAnsi" w:hAnsiTheme="minorHAnsi" w:cstheme="minorHAnsi"/>
          <w:color w:val="000000" w:themeColor="text1"/>
        </w:rPr>
        <w:t xml:space="preserve">the tip of </w:t>
      </w:r>
      <w:bookmarkStart w:id="45" w:name="_Hlk6837970"/>
      <w:r w:rsidR="000172A2" w:rsidRPr="00B14E56">
        <w:rPr>
          <w:rFonts w:asciiTheme="minorHAnsi" w:hAnsiTheme="minorHAnsi" w:cstheme="minorHAnsi"/>
          <w:color w:val="000000" w:themeColor="text1"/>
        </w:rPr>
        <w:t xml:space="preserve">a </w:t>
      </w:r>
      <w:r w:rsidR="007F1288" w:rsidRPr="00B14E56">
        <w:rPr>
          <w:rFonts w:asciiTheme="minorHAnsi" w:hAnsiTheme="minorHAnsi" w:cstheme="minorHAnsi"/>
          <w:color w:val="000000" w:themeColor="text1"/>
        </w:rPr>
        <w:t>20</w:t>
      </w:r>
      <w:r w:rsidR="0004349C">
        <w:rPr>
          <w:rFonts w:asciiTheme="minorHAnsi" w:hAnsiTheme="minorHAnsi" w:cstheme="minorHAnsi"/>
          <w:color w:val="000000" w:themeColor="text1"/>
        </w:rPr>
        <w:t xml:space="preserve"> </w:t>
      </w:r>
      <w:r w:rsidR="007F1288" w:rsidRPr="00B14E56">
        <w:rPr>
          <w:rFonts w:asciiTheme="minorHAnsi" w:hAnsiTheme="minorHAnsi" w:cstheme="minorHAnsi"/>
          <w:color w:val="000000" w:themeColor="text1"/>
        </w:rPr>
        <w:t xml:space="preserve">G </w:t>
      </w:r>
      <w:r w:rsidR="000172A2" w:rsidRPr="00B14E56">
        <w:rPr>
          <w:rFonts w:asciiTheme="minorHAnsi" w:hAnsiTheme="minorHAnsi" w:cstheme="minorHAnsi"/>
          <w:color w:val="000000" w:themeColor="text1"/>
        </w:rPr>
        <w:t>needle</w:t>
      </w:r>
      <w:bookmarkEnd w:id="45"/>
      <w:r w:rsidR="00866851" w:rsidRPr="00B14E56">
        <w:rPr>
          <w:rFonts w:asciiTheme="minorHAnsi" w:hAnsiTheme="minorHAnsi" w:cstheme="minorHAnsi"/>
          <w:color w:val="000000" w:themeColor="text1"/>
        </w:rPr>
        <w:t xml:space="preserve"> and</w:t>
      </w:r>
      <w:r w:rsidR="000E5DB8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866851" w:rsidRPr="00B14E56">
        <w:rPr>
          <w:rFonts w:asciiTheme="minorHAnsi" w:hAnsiTheme="minorHAnsi" w:cstheme="minorHAnsi"/>
          <w:color w:val="000000" w:themeColor="text1"/>
        </w:rPr>
        <w:t>a</w:t>
      </w:r>
      <w:r w:rsidR="00BA7CF6" w:rsidRPr="00B14E56">
        <w:rPr>
          <w:rFonts w:asciiTheme="minorHAnsi" w:hAnsiTheme="minorHAnsi" w:cstheme="minorHAnsi"/>
          <w:color w:val="000000" w:themeColor="text1"/>
        </w:rPr>
        <w:t>pply the grease</w:t>
      </w:r>
      <w:r w:rsidR="00D57EAF" w:rsidRPr="00B14E56">
        <w:rPr>
          <w:rFonts w:asciiTheme="minorHAnsi" w:hAnsiTheme="minorHAnsi" w:cstheme="minorHAnsi"/>
          <w:color w:val="000000" w:themeColor="text1"/>
        </w:rPr>
        <w:t xml:space="preserve"> around the probes using the needle. </w:t>
      </w:r>
      <w:r w:rsidR="00D57EAF" w:rsidRPr="00B14E56">
        <w:rPr>
          <w:rFonts w:asciiTheme="minorHAnsi" w:hAnsiTheme="minorHAnsi" w:cstheme="minorHAnsi"/>
          <w:color w:val="000000" w:themeColor="text1"/>
          <w:lang w:eastAsia="ja-JP"/>
        </w:rPr>
        <w:t>Repeat until silicon grease completely cover</w:t>
      </w:r>
      <w:r w:rsidR="000A029A" w:rsidRPr="00B14E56">
        <w:rPr>
          <w:rFonts w:asciiTheme="minorHAnsi" w:hAnsiTheme="minorHAnsi" w:cstheme="minorHAnsi"/>
          <w:color w:val="000000" w:themeColor="text1"/>
          <w:lang w:eastAsia="ja-JP"/>
        </w:rPr>
        <w:t>s the area</w:t>
      </w:r>
      <w:r w:rsidR="00D57EA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round the probe </w:t>
      </w:r>
      <w:r w:rsidR="00E77AE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o that </w:t>
      </w:r>
      <w:r w:rsidR="00D57EA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dental acrylic </w:t>
      </w:r>
      <w:r w:rsidR="00E77AE6" w:rsidRPr="00B14E56">
        <w:rPr>
          <w:rFonts w:asciiTheme="minorHAnsi" w:hAnsiTheme="minorHAnsi" w:cstheme="minorHAnsi"/>
          <w:color w:val="000000" w:themeColor="text1"/>
          <w:lang w:eastAsia="ja-JP"/>
        </w:rPr>
        <w:t>does</w:t>
      </w:r>
      <w:r w:rsidR="002E542B">
        <w:rPr>
          <w:rFonts w:asciiTheme="minorHAnsi" w:hAnsiTheme="minorHAnsi" w:cstheme="minorHAnsi"/>
          <w:color w:val="000000" w:themeColor="text1"/>
          <w:lang w:eastAsia="ja-JP"/>
        </w:rPr>
        <w:t xml:space="preserve"> not</w:t>
      </w:r>
      <w:r w:rsidR="00D57EA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low</w:t>
      </w:r>
      <w:r w:rsidR="00E77AE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0A029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onto or </w:t>
      </w:r>
      <w:r w:rsidR="00E77AE6" w:rsidRPr="00B14E56">
        <w:rPr>
          <w:rFonts w:asciiTheme="minorHAnsi" w:hAnsiTheme="minorHAnsi" w:cstheme="minorHAnsi"/>
          <w:color w:val="000000" w:themeColor="text1"/>
          <w:lang w:eastAsia="ja-JP"/>
        </w:rPr>
        <w:t>underneath the electrode</w:t>
      </w:r>
      <w:r w:rsidR="00974947" w:rsidRPr="00B14E56">
        <w:rPr>
          <w:rFonts w:asciiTheme="minorHAnsi" w:hAnsiTheme="minorHAnsi" w:cstheme="minorHAnsi"/>
          <w:color w:val="000000" w:themeColor="text1"/>
          <w:lang w:eastAsia="ja-JP"/>
        </w:rPr>
        <w:t>s/probes</w:t>
      </w:r>
      <w:r w:rsidR="00D57EAF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86685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866851" w:rsidRPr="00B14E56">
        <w:rPr>
          <w:rFonts w:asciiTheme="minorHAnsi" w:hAnsiTheme="minorHAnsi" w:cstheme="minorHAnsi"/>
          <w:color w:val="000000" w:themeColor="text1"/>
        </w:rPr>
        <w:t xml:space="preserve">Be careful not to let the grease touch the electrode sites, otherwise it will </w:t>
      </w:r>
      <w:r w:rsidR="00CD5732" w:rsidRPr="00B14E56">
        <w:rPr>
          <w:rFonts w:asciiTheme="minorHAnsi" w:hAnsiTheme="minorHAnsi" w:cstheme="minorHAnsi"/>
          <w:color w:val="000000" w:themeColor="text1"/>
        </w:rPr>
        <w:t xml:space="preserve">dramatically </w:t>
      </w:r>
      <w:r w:rsidR="00866851" w:rsidRPr="00B14E56">
        <w:rPr>
          <w:rFonts w:asciiTheme="minorHAnsi" w:hAnsiTheme="minorHAnsi" w:cstheme="minorHAnsi"/>
          <w:color w:val="000000" w:themeColor="text1"/>
        </w:rPr>
        <w:t xml:space="preserve">increase the impedance </w:t>
      </w:r>
      <w:r w:rsidR="00CD5732" w:rsidRPr="00B14E56">
        <w:rPr>
          <w:rFonts w:asciiTheme="minorHAnsi" w:hAnsiTheme="minorHAnsi" w:cstheme="minorHAnsi"/>
          <w:color w:val="000000" w:themeColor="text1"/>
        </w:rPr>
        <w:t>of</w:t>
      </w:r>
      <w:r w:rsidR="00866851" w:rsidRPr="00B14E56">
        <w:rPr>
          <w:rFonts w:asciiTheme="minorHAnsi" w:hAnsiTheme="minorHAnsi" w:cstheme="minorHAnsi"/>
          <w:color w:val="000000" w:themeColor="text1"/>
        </w:rPr>
        <w:t xml:space="preserve"> the recording sites.</w:t>
      </w:r>
    </w:p>
    <w:p w14:paraId="7D5B3097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2E64194D" w14:textId="059C138C" w:rsidR="0070557F" w:rsidRPr="00B14E56" w:rsidRDefault="00D07129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pply dental </w:t>
      </w:r>
      <w:r w:rsidR="00474625" w:rsidRPr="00B14E56">
        <w:rPr>
          <w:rFonts w:asciiTheme="minorHAnsi" w:hAnsiTheme="minorHAnsi" w:cstheme="minorHAnsi"/>
          <w:color w:val="000000" w:themeColor="text1"/>
          <w:lang w:eastAsia="ja-JP"/>
        </w:rPr>
        <w:t>acrylic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o fix the </w:t>
      </w:r>
      <w:proofErr w:type="spellStart"/>
      <w:r w:rsidR="00474625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700DD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00DD4" w:rsidRPr="00B14E56">
        <w:rPr>
          <w:rFonts w:asciiTheme="minorHAnsi" w:hAnsiTheme="minorHAnsi" w:cstheme="minorHAnsi"/>
          <w:color w:val="000000" w:themeColor="text1"/>
        </w:rPr>
        <w:t>array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o the anchoring screw</w:t>
      </w:r>
      <w:r w:rsidR="00F74AAE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n the skull.</w:t>
      </w:r>
      <w:r w:rsidR="0047462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</w:p>
    <w:p w14:paraId="512B6FF8" w14:textId="77777777" w:rsidR="00EA11A6" w:rsidRPr="00B14E56" w:rsidRDefault="00EA11A6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0A736480" w14:textId="0A9771BA" w:rsidR="00D07129" w:rsidRPr="00B14E56" w:rsidRDefault="0070557F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>N</w:t>
      </w:r>
      <w:r w:rsidR="0004349C">
        <w:rPr>
          <w:rFonts w:asciiTheme="minorHAnsi" w:hAnsiTheme="minorHAnsi" w:cstheme="minorHAnsi"/>
          <w:color w:val="000000" w:themeColor="text1"/>
          <w:lang w:eastAsia="ja-JP"/>
        </w:rPr>
        <w:t>OTE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: </w:t>
      </w:r>
      <w:bookmarkStart w:id="46" w:name="_Hlk6826521"/>
      <w:r w:rsidR="00A6762E" w:rsidRPr="00B14E56">
        <w:rPr>
          <w:rFonts w:asciiTheme="minorHAnsi" w:hAnsiTheme="minorHAnsi" w:cstheme="minorHAnsi"/>
          <w:color w:val="000000" w:themeColor="text1"/>
          <w:lang w:eastAsia="ja-JP"/>
        </w:rPr>
        <w:t>It is recommended to apply dental acrylic in three layers</w:t>
      </w:r>
      <w:r w:rsidR="00A6762E" w:rsidRPr="00B14E56" w:rsidDel="00A6762E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bookmarkEnd w:id="46"/>
      <w:r w:rsidR="0047462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o avoid the excessive heat produced </w:t>
      </w:r>
      <w:r w:rsidR="00974947" w:rsidRPr="00B14E56">
        <w:rPr>
          <w:rFonts w:asciiTheme="minorHAnsi" w:hAnsiTheme="minorHAnsi" w:cstheme="minorHAnsi"/>
          <w:color w:val="000000" w:themeColor="text1"/>
          <w:lang w:eastAsia="ja-JP"/>
        </w:rPr>
        <w:t>during</w:t>
      </w:r>
      <w:r w:rsidR="004A462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uring of </w:t>
      </w:r>
      <w:r w:rsidR="001B418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4A462A" w:rsidRPr="00B14E56">
        <w:rPr>
          <w:rFonts w:asciiTheme="minorHAnsi" w:hAnsiTheme="minorHAnsi" w:cstheme="minorHAnsi"/>
          <w:color w:val="000000" w:themeColor="text1"/>
          <w:lang w:eastAsia="ja-JP"/>
        </w:rPr>
        <w:t>acrylic.</w:t>
      </w:r>
    </w:p>
    <w:p w14:paraId="07E32918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564A5AF8" w14:textId="6EF29AF3" w:rsidR="00F74AAE" w:rsidRPr="00B14E56" w:rsidRDefault="00974947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>Remove</w:t>
      </w:r>
      <w:r w:rsidR="004A462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adapter</w:t>
      </w:r>
      <w:r w:rsidR="00F74AA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rom the </w:t>
      </w:r>
      <w:proofErr w:type="spellStart"/>
      <w:r w:rsidR="00F74AAE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700DD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00DD4" w:rsidRPr="00B14E56">
        <w:rPr>
          <w:rFonts w:asciiTheme="minorHAnsi" w:hAnsiTheme="minorHAnsi" w:cstheme="minorHAnsi"/>
          <w:color w:val="000000" w:themeColor="text1"/>
        </w:rPr>
        <w:t>array</w:t>
      </w:r>
      <w:r w:rsidRPr="00B14E56">
        <w:rPr>
          <w:rFonts w:asciiTheme="minorHAnsi" w:hAnsiTheme="minorHAnsi" w:cstheme="minorHAnsi"/>
          <w:color w:val="000000" w:themeColor="text1"/>
        </w:rPr>
        <w:t xml:space="preserve"> carefully</w:t>
      </w:r>
      <w:r w:rsidR="004A462A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F74AAE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BE5AF8" w:rsidRPr="00B14E56">
        <w:rPr>
          <w:rFonts w:asciiTheme="minorHAnsi" w:hAnsiTheme="minorHAnsi" w:cstheme="minorHAnsi"/>
          <w:color w:val="000000" w:themeColor="text1"/>
        </w:rPr>
        <w:t>Inject 1 m</w:t>
      </w:r>
      <w:r w:rsidR="002E542B">
        <w:rPr>
          <w:rFonts w:asciiTheme="minorHAnsi" w:hAnsiTheme="minorHAnsi" w:cstheme="minorHAnsi"/>
          <w:color w:val="000000" w:themeColor="text1"/>
        </w:rPr>
        <w:t>L of</w:t>
      </w:r>
      <w:r w:rsidR="00BE5AF8" w:rsidRPr="00B14E56">
        <w:rPr>
          <w:rFonts w:asciiTheme="minorHAnsi" w:hAnsiTheme="minorHAnsi" w:cstheme="minorHAnsi"/>
          <w:color w:val="000000" w:themeColor="text1"/>
        </w:rPr>
        <w:t xml:space="preserve"> PBS </w:t>
      </w:r>
      <w:r w:rsidR="00F74AAE" w:rsidRPr="00B14E56">
        <w:rPr>
          <w:rFonts w:asciiTheme="minorHAnsi" w:hAnsiTheme="minorHAnsi" w:cstheme="minorHAnsi"/>
          <w:color w:val="000000" w:themeColor="text1"/>
        </w:rPr>
        <w:t>subcutaneously to prevent dehydration.</w:t>
      </w:r>
      <w:r w:rsidR="0070557F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F74AAE" w:rsidRPr="00B14E56">
        <w:rPr>
          <w:rFonts w:asciiTheme="minorHAnsi" w:hAnsiTheme="minorHAnsi" w:cstheme="minorHAnsi"/>
          <w:color w:val="000000" w:themeColor="text1"/>
        </w:rPr>
        <w:t xml:space="preserve">Inject </w:t>
      </w:r>
      <w:r w:rsidR="00BE5AF8" w:rsidRPr="00B14E56">
        <w:rPr>
          <w:rFonts w:asciiTheme="minorHAnsi" w:hAnsiTheme="minorHAnsi" w:cstheme="minorHAnsi"/>
          <w:color w:val="000000" w:themeColor="text1"/>
        </w:rPr>
        <w:t>5 mg/kg meloxicam subcutaneous</w:t>
      </w:r>
      <w:r w:rsidR="00F74AAE" w:rsidRPr="00B14E56">
        <w:rPr>
          <w:rFonts w:asciiTheme="minorHAnsi" w:hAnsiTheme="minorHAnsi" w:cstheme="minorHAnsi"/>
          <w:color w:val="000000" w:themeColor="text1"/>
        </w:rPr>
        <w:t xml:space="preserve">ly as </w:t>
      </w:r>
      <w:r w:rsidR="00B561C7" w:rsidRPr="00B14E56">
        <w:rPr>
          <w:rFonts w:asciiTheme="minorHAnsi" w:hAnsiTheme="minorHAnsi" w:cstheme="minorHAnsi"/>
          <w:color w:val="000000" w:themeColor="text1"/>
        </w:rPr>
        <w:t xml:space="preserve">an </w:t>
      </w:r>
      <w:r w:rsidR="00F74AAE" w:rsidRPr="00B14E56">
        <w:rPr>
          <w:rFonts w:asciiTheme="minorHAnsi" w:hAnsiTheme="minorHAnsi" w:cstheme="minorHAnsi"/>
          <w:color w:val="000000" w:themeColor="text1"/>
        </w:rPr>
        <w:t>analgesic treatment.</w:t>
      </w:r>
      <w:r w:rsidR="00BE5AF8" w:rsidRPr="00B14E56">
        <w:rPr>
          <w:rFonts w:asciiTheme="minorHAnsi" w:hAnsiTheme="minorHAnsi" w:cstheme="minorHAnsi"/>
          <w:color w:val="000000" w:themeColor="text1"/>
        </w:rPr>
        <w:t xml:space="preserve"> </w:t>
      </w:r>
    </w:p>
    <w:p w14:paraId="7D90B69B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</w:p>
    <w:p w14:paraId="0B8F919F" w14:textId="20DE43AA" w:rsidR="00225B4A" w:rsidRPr="00B14E56" w:rsidRDefault="00F74AAE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Cover </w:t>
      </w:r>
      <w:bookmarkStart w:id="47" w:name="_Hlk6825226"/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CB078D" w:rsidRPr="00B14E56">
        <w:rPr>
          <w:rFonts w:asciiTheme="minorHAnsi" w:hAnsiTheme="minorHAnsi" w:cstheme="minorHAnsi"/>
          <w:color w:val="000000" w:themeColor="text1"/>
          <w:lang w:eastAsia="ja-JP"/>
        </w:rPr>
        <w:t>silicon-probe connector</w:t>
      </w:r>
      <w:r w:rsidR="00CB078D" w:rsidRPr="00B14E56" w:rsidDel="00CB078D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bookmarkEnd w:id="47"/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by </w:t>
      </w:r>
      <w:r w:rsidR="0097494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 piece of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ape to prevent </w:t>
      </w:r>
      <w:r w:rsidR="0097494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ny dirt </w:t>
      </w:r>
      <w:r w:rsidR="001E571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from getting </w:t>
      </w:r>
      <w:r w:rsidR="00974947" w:rsidRPr="00B14E56">
        <w:rPr>
          <w:rFonts w:asciiTheme="minorHAnsi" w:hAnsiTheme="minorHAnsi" w:cstheme="minorHAnsi"/>
          <w:color w:val="000000" w:themeColor="text1"/>
          <w:lang w:eastAsia="ja-JP"/>
        </w:rPr>
        <w:t>inside of the electrical connection</w:t>
      </w:r>
      <w:r w:rsidR="00065DD1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974947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7A00D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Cover the </w:t>
      </w:r>
      <w:proofErr w:type="spellStart"/>
      <w:r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700DD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00DD4" w:rsidRPr="00B14E56">
        <w:rPr>
          <w:rFonts w:asciiTheme="minorHAnsi" w:hAnsiTheme="minorHAnsi" w:cstheme="minorHAnsi"/>
          <w:color w:val="000000" w:themeColor="text1"/>
        </w:rPr>
        <w:t>array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using a</w:t>
      </w:r>
      <w:bookmarkStart w:id="48" w:name="_Hlk6839725"/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bookmarkStart w:id="49" w:name="_Hlk6839451"/>
      <w:r w:rsidR="003A3E48" w:rsidRPr="00B14E56">
        <w:rPr>
          <w:rFonts w:asciiTheme="minorHAnsi" w:hAnsiTheme="minorHAnsi" w:cstheme="minorHAnsi"/>
          <w:color w:val="000000" w:themeColor="text1"/>
          <w:lang w:eastAsia="ja-JP"/>
        </w:rPr>
        <w:t>plastic paraffin film</w:t>
      </w:r>
      <w:bookmarkEnd w:id="48"/>
      <w:bookmarkEnd w:id="49"/>
      <w:r w:rsidR="00225B4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nd tape it</w:t>
      </w:r>
      <w:r w:rsidR="008E2C4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n place</w:t>
      </w:r>
      <w:r w:rsidR="00225B4A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</w:p>
    <w:p w14:paraId="1DD232F7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484691A0" w14:textId="4F6314A4" w:rsidR="00225B4A" w:rsidRPr="00B14E56" w:rsidRDefault="00A00187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  <w:r w:rsidRPr="00B14E56">
        <w:rPr>
          <w:rFonts w:asciiTheme="minorHAnsi" w:hAnsiTheme="minorHAnsi" w:cstheme="minorHAnsi"/>
          <w:color w:val="000000" w:themeColor="text1"/>
        </w:rPr>
        <w:t xml:space="preserve">Administer </w:t>
      </w:r>
      <w:r w:rsidR="00225B4A" w:rsidRPr="00B14E56">
        <w:rPr>
          <w:rFonts w:asciiTheme="minorHAnsi" w:hAnsiTheme="minorHAnsi" w:cstheme="minorHAnsi"/>
          <w:color w:val="000000" w:themeColor="text1"/>
        </w:rPr>
        <w:t xml:space="preserve">appropriate analgesic treatment for </w:t>
      </w:r>
      <w:r w:rsidR="004A462A" w:rsidRPr="00B14E56">
        <w:rPr>
          <w:rFonts w:asciiTheme="minorHAnsi" w:hAnsiTheme="minorHAnsi" w:cstheme="minorHAnsi"/>
          <w:color w:val="000000" w:themeColor="text1"/>
        </w:rPr>
        <w:t>3</w:t>
      </w:r>
      <w:r w:rsidR="00225B4A" w:rsidRPr="00B14E56">
        <w:rPr>
          <w:rFonts w:asciiTheme="minorHAnsi" w:hAnsiTheme="minorHAnsi" w:cstheme="minorHAnsi"/>
          <w:color w:val="000000" w:themeColor="text1"/>
        </w:rPr>
        <w:t xml:space="preserve"> days</w:t>
      </w:r>
      <w:r w:rsidR="002E542B">
        <w:rPr>
          <w:rFonts w:asciiTheme="minorHAnsi" w:hAnsiTheme="minorHAnsi" w:cstheme="minorHAnsi"/>
          <w:color w:val="000000" w:themeColor="text1"/>
        </w:rPr>
        <w:t xml:space="preserve"> (</w:t>
      </w:r>
      <w:r w:rsidR="00225B4A" w:rsidRPr="00B14E56">
        <w:rPr>
          <w:rFonts w:asciiTheme="minorHAnsi" w:hAnsiTheme="minorHAnsi" w:cstheme="minorHAnsi"/>
          <w:color w:val="000000" w:themeColor="text1"/>
        </w:rPr>
        <w:t>e.g.</w:t>
      </w:r>
      <w:r w:rsidR="002E542B">
        <w:rPr>
          <w:rFonts w:asciiTheme="minorHAnsi" w:hAnsiTheme="minorHAnsi" w:cstheme="minorHAnsi"/>
          <w:color w:val="000000" w:themeColor="text1"/>
        </w:rPr>
        <w:t>,</w:t>
      </w:r>
      <w:r w:rsidR="00225B4A" w:rsidRPr="00B14E56">
        <w:rPr>
          <w:rFonts w:asciiTheme="minorHAnsi" w:hAnsiTheme="minorHAnsi" w:cstheme="minorHAnsi"/>
          <w:color w:val="000000" w:themeColor="text1"/>
        </w:rPr>
        <w:t xml:space="preserve"> subcutaneous injections of </w:t>
      </w:r>
      <w:r w:rsidR="004C336C" w:rsidRPr="00B14E56">
        <w:rPr>
          <w:rFonts w:asciiTheme="minorHAnsi" w:hAnsiTheme="minorHAnsi" w:cstheme="minorHAnsi"/>
          <w:color w:val="000000" w:themeColor="text1"/>
        </w:rPr>
        <w:t>2</w:t>
      </w:r>
      <w:r w:rsidR="002F75E1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4C336C" w:rsidRPr="00B14E56">
        <w:rPr>
          <w:rFonts w:asciiTheme="minorHAnsi" w:hAnsiTheme="minorHAnsi" w:cstheme="minorHAnsi"/>
          <w:color w:val="000000" w:themeColor="text1"/>
        </w:rPr>
        <w:t xml:space="preserve">mg/kg </w:t>
      </w:r>
      <w:r w:rsidR="004A462A" w:rsidRPr="00B14E56">
        <w:rPr>
          <w:rFonts w:asciiTheme="minorHAnsi" w:hAnsiTheme="minorHAnsi" w:cstheme="minorHAnsi"/>
          <w:color w:val="000000" w:themeColor="text1"/>
        </w:rPr>
        <w:t>meloxicam once per day</w:t>
      </w:r>
      <w:r w:rsidR="002E542B">
        <w:rPr>
          <w:rFonts w:asciiTheme="minorHAnsi" w:hAnsiTheme="minorHAnsi" w:cstheme="minorHAnsi"/>
          <w:color w:val="000000" w:themeColor="text1"/>
        </w:rPr>
        <w:t>)</w:t>
      </w:r>
      <w:r w:rsidR="00225B4A" w:rsidRPr="00B14E56">
        <w:rPr>
          <w:rFonts w:asciiTheme="minorHAnsi" w:hAnsiTheme="minorHAnsi" w:cstheme="minorHAnsi"/>
          <w:color w:val="000000" w:themeColor="text1"/>
        </w:rPr>
        <w:t xml:space="preserve">. </w:t>
      </w:r>
      <w:r w:rsidR="00FE636C" w:rsidRPr="00B14E56">
        <w:rPr>
          <w:rFonts w:asciiTheme="minorHAnsi" w:hAnsiTheme="minorHAnsi" w:cstheme="minorHAnsi"/>
          <w:color w:val="000000" w:themeColor="text1"/>
        </w:rPr>
        <w:t>Allow</w:t>
      </w:r>
      <w:r w:rsidR="00F91D2F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2E542B">
        <w:rPr>
          <w:rFonts w:asciiTheme="minorHAnsi" w:hAnsiTheme="minorHAnsi" w:cstheme="minorHAnsi"/>
          <w:color w:val="000000" w:themeColor="text1"/>
        </w:rPr>
        <w:t>3</w:t>
      </w:r>
      <w:r w:rsidR="002E542B" w:rsidRPr="00B14E56">
        <w:rPr>
          <w:rFonts w:asciiTheme="minorHAnsi" w:hAnsiTheme="minorHAnsi" w:cstheme="minorHAnsi"/>
          <w:color w:val="000000" w:themeColor="text1"/>
        </w:rPr>
        <w:t>–</w:t>
      </w:r>
      <w:r w:rsidR="002E542B">
        <w:rPr>
          <w:rFonts w:asciiTheme="minorHAnsi" w:hAnsiTheme="minorHAnsi" w:cstheme="minorHAnsi"/>
          <w:color w:val="000000" w:themeColor="text1"/>
        </w:rPr>
        <w:t>5</w:t>
      </w:r>
      <w:r w:rsidR="00FE636C" w:rsidRPr="00B14E56">
        <w:rPr>
          <w:rFonts w:asciiTheme="minorHAnsi" w:hAnsiTheme="minorHAnsi" w:cstheme="minorHAnsi"/>
          <w:color w:val="000000" w:themeColor="text1"/>
        </w:rPr>
        <w:t xml:space="preserve"> days for recovery </w:t>
      </w:r>
      <w:r w:rsidR="00974947" w:rsidRPr="00B14E56">
        <w:rPr>
          <w:rFonts w:asciiTheme="minorHAnsi" w:hAnsiTheme="minorHAnsi" w:cstheme="minorHAnsi"/>
          <w:color w:val="000000" w:themeColor="text1"/>
        </w:rPr>
        <w:t>before</w:t>
      </w:r>
      <w:r w:rsidR="00FE636C" w:rsidRPr="00B14E56">
        <w:rPr>
          <w:rFonts w:asciiTheme="minorHAnsi" w:hAnsiTheme="minorHAnsi" w:cstheme="minorHAnsi"/>
          <w:color w:val="000000" w:themeColor="text1"/>
        </w:rPr>
        <w:t xml:space="preserve"> starting the tetrode adjustment</w:t>
      </w:r>
      <w:r w:rsidR="004027AF" w:rsidRPr="00B14E56">
        <w:rPr>
          <w:rFonts w:asciiTheme="minorHAnsi" w:hAnsiTheme="minorHAnsi" w:cstheme="minorHAnsi"/>
          <w:color w:val="000000" w:themeColor="text1"/>
        </w:rPr>
        <w:t>.</w:t>
      </w:r>
      <w:bookmarkStart w:id="50" w:name="_Hlk7001518"/>
      <w:r w:rsidR="004027AF" w:rsidRPr="00B14E56">
        <w:rPr>
          <w:rFonts w:asciiTheme="minorHAnsi" w:hAnsiTheme="minorHAnsi" w:cstheme="minorHAnsi"/>
          <w:color w:val="000000" w:themeColor="text1"/>
        </w:rPr>
        <w:t xml:space="preserve"> </w:t>
      </w:r>
      <w:bookmarkStart w:id="51" w:name="_Hlk6963118"/>
      <w:r w:rsidR="00D524CC" w:rsidRPr="00B14E56">
        <w:rPr>
          <w:rFonts w:asciiTheme="minorHAnsi" w:hAnsiTheme="minorHAnsi" w:cstheme="minorHAnsi"/>
          <w:color w:val="000000" w:themeColor="text1"/>
        </w:rPr>
        <w:t xml:space="preserve">The implanted mouse after the recovery period is shown in </w:t>
      </w:r>
      <w:r w:rsidR="00693704" w:rsidRPr="004F1A47">
        <w:rPr>
          <w:rFonts w:asciiTheme="minorHAnsi" w:hAnsiTheme="minorHAnsi" w:cstheme="minorHAnsi"/>
          <w:b/>
          <w:color w:val="000000" w:themeColor="text1"/>
        </w:rPr>
        <w:t>Figure</w:t>
      </w:r>
      <w:r w:rsidR="00D524CC" w:rsidRPr="004F1A47">
        <w:rPr>
          <w:rFonts w:asciiTheme="minorHAnsi" w:hAnsiTheme="minorHAnsi" w:cstheme="minorHAnsi"/>
          <w:b/>
          <w:color w:val="000000" w:themeColor="text1"/>
        </w:rPr>
        <w:t xml:space="preserve"> 4C</w:t>
      </w:r>
      <w:r w:rsidR="00D524CC" w:rsidRPr="00B14E56">
        <w:rPr>
          <w:rFonts w:asciiTheme="minorHAnsi" w:hAnsiTheme="minorHAnsi" w:cstheme="minorHAnsi"/>
          <w:color w:val="000000" w:themeColor="text1"/>
        </w:rPr>
        <w:t>.</w:t>
      </w:r>
      <w:bookmarkEnd w:id="50"/>
      <w:bookmarkEnd w:id="51"/>
    </w:p>
    <w:p w14:paraId="79673239" w14:textId="77777777" w:rsidR="00225B4A" w:rsidRPr="00B14E56" w:rsidRDefault="00225B4A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</w:p>
    <w:p w14:paraId="06FEAC12" w14:textId="271BC7BF" w:rsidR="00225B4A" w:rsidRPr="00B14E56" w:rsidRDefault="00225B4A" w:rsidP="004F1A47">
      <w:pPr>
        <w:numPr>
          <w:ilvl w:val="0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>Recover</w:t>
      </w:r>
      <w:r w:rsidR="00C46F67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ing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the </w:t>
      </w:r>
      <w:r w:rsidR="00C46F67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silicon-probe</w:t>
      </w:r>
      <w:r w:rsidR="002E6009"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  <w:r w:rsidR="002E6009" w:rsidRPr="00B14E56">
        <w:rPr>
          <w:rFonts w:asciiTheme="minorHAnsi" w:hAnsiTheme="minorHAnsi" w:cstheme="minorHAnsi"/>
          <w:color w:val="000000" w:themeColor="text1"/>
          <w:lang w:eastAsia="ja-JP"/>
        </w:rPr>
        <w:t>(</w:t>
      </w:r>
      <w:r w:rsidR="00693704">
        <w:rPr>
          <w:rFonts w:asciiTheme="minorHAnsi" w:hAnsiTheme="minorHAnsi" w:cstheme="minorHAnsi"/>
          <w:b/>
          <w:color w:val="000000" w:themeColor="text1"/>
          <w:lang w:eastAsia="ja-JP"/>
        </w:rPr>
        <w:t>Figure</w:t>
      </w:r>
      <w:r w:rsidR="002E6009"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  <w:r w:rsidR="00D524CC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4D</w:t>
      </w:r>
      <w:r w:rsidR="002E6009" w:rsidRPr="00B14E56">
        <w:rPr>
          <w:rFonts w:asciiTheme="minorHAnsi" w:hAnsiTheme="minorHAnsi" w:cstheme="minorHAnsi"/>
          <w:color w:val="000000" w:themeColor="text1"/>
          <w:lang w:eastAsia="ja-JP"/>
        </w:rPr>
        <w:t>)</w:t>
      </w:r>
    </w:p>
    <w:p w14:paraId="731BEFA6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b/>
          <w:color w:val="000000" w:themeColor="text1"/>
          <w:lang w:eastAsia="ja-JP"/>
        </w:rPr>
      </w:pPr>
    </w:p>
    <w:p w14:paraId="11C5AD97" w14:textId="6FCAC100" w:rsidR="0015432F" w:rsidRPr="00B14E56" w:rsidRDefault="00AE1993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bookmarkStart w:id="52" w:name="_Hlk6836634"/>
      <w:bookmarkStart w:id="53" w:name="_Hlk7433422"/>
      <w:bookmarkStart w:id="54" w:name="_Hlk6837882"/>
      <w:r w:rsidRPr="00B14E56">
        <w:rPr>
          <w:rFonts w:asciiTheme="minorHAnsi" w:hAnsiTheme="minorHAnsi" w:cstheme="minorHAnsi"/>
          <w:color w:val="000000" w:themeColor="text1"/>
          <w:lang w:eastAsia="ja-JP"/>
        </w:rPr>
        <w:t>Inject ketamine (75 mg/</w:t>
      </w:r>
      <w:r w:rsidR="005E6EED" w:rsidRPr="00B14E56">
        <w:rPr>
          <w:rFonts w:asciiTheme="minorHAnsi" w:hAnsiTheme="minorHAnsi" w:cstheme="minorHAnsi"/>
          <w:color w:val="000000" w:themeColor="text1"/>
          <w:lang w:eastAsia="ja-JP"/>
        </w:rPr>
        <w:t>kg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="005E6EE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nd dexmedetomidine (1 mg/kg) anesthetics intraperitoneally</w:t>
      </w:r>
      <w:r w:rsidR="00C32C1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nd confirmed absence of</w:t>
      </w:r>
      <w:r w:rsidR="00CA3F83">
        <w:rPr>
          <w:rFonts w:asciiTheme="minorHAnsi" w:hAnsiTheme="minorHAnsi" w:cstheme="minorHAnsi"/>
          <w:color w:val="000000" w:themeColor="text1"/>
          <w:lang w:eastAsia="ja-JP"/>
        </w:rPr>
        <w:t xml:space="preserve"> the</w:t>
      </w:r>
      <w:r w:rsidR="00C32C1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oe-pinch reflex</w:t>
      </w:r>
      <w:r w:rsidR="005E6EE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7F128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Fix the </w:t>
      </w:r>
      <w:r w:rsidR="00BB5A1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nesthetized </w:t>
      </w:r>
      <w:r w:rsidR="007F1288" w:rsidRPr="00B14E56">
        <w:rPr>
          <w:rFonts w:asciiTheme="minorHAnsi" w:hAnsiTheme="minorHAnsi" w:cstheme="minorHAnsi"/>
          <w:color w:val="000000" w:themeColor="text1"/>
          <w:lang w:eastAsia="ja-JP"/>
        </w:rPr>
        <w:t>mouse by directly perfusing 4% paraformaldehyde through the heart</w:t>
      </w:r>
      <w:r w:rsidR="007A00D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bookmarkStart w:id="55" w:name="_Hlk6951418"/>
      <w:r w:rsidR="007A00D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using </w:t>
      </w:r>
      <w:r w:rsidR="0073557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 </w:t>
      </w:r>
      <w:r w:rsidR="007A00D7" w:rsidRPr="00B14E56">
        <w:rPr>
          <w:rFonts w:asciiTheme="minorHAnsi" w:hAnsiTheme="minorHAnsi" w:cstheme="minorHAnsi"/>
          <w:color w:val="000000" w:themeColor="text1"/>
          <w:lang w:eastAsia="ja-JP"/>
        </w:rPr>
        <w:t>hood</w:t>
      </w:r>
      <w:bookmarkEnd w:id="55"/>
      <w:r w:rsidR="007F128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Surgical methods for rodents are </w:t>
      </w:r>
      <w:r w:rsidR="007F1288" w:rsidRPr="00B14E56">
        <w:rPr>
          <w:rFonts w:asciiTheme="minorHAnsi" w:hAnsiTheme="minorHAnsi" w:cstheme="minorHAnsi"/>
          <w:color w:val="000000" w:themeColor="text1"/>
          <w:lang w:eastAsia="ja-JP"/>
        </w:rPr>
        <w:lastRenderedPageBreak/>
        <w:t>described previously</w:t>
      </w:r>
      <w:bookmarkEnd w:id="52"/>
      <w:r w:rsidR="007F1288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/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&lt;EndNote&gt;&lt;Cite&gt;&lt;Author&gt;Gage&lt;/Author&gt;&lt;Year&gt;2012&lt;/Year&gt;&lt;RecNum&gt;2424&lt;/RecNum&gt;&lt;DisplayText&gt;&lt;style face="superscript"&gt;42&lt;/style&gt;&lt;/DisplayText&gt;&lt;record&gt;&lt;rec-number&gt;2424&lt;/rec-number&gt;&lt;foreign-keys&gt;&lt;key app="EN" db-id="vrvpxzz55zzeemer0vk5z0awr2wexs9xsf0w" timestamp="1555963398"&gt;2424&lt;/key&gt;&lt;/foreign-keys&gt;&lt;ref-type name="Journal Article"&gt;17&lt;/ref-type&gt;&lt;contributors&gt;&lt;authors&gt;&lt;author&gt;Gage, G. J.&lt;/author&gt;&lt;author&gt;Kipke, D. R.&lt;/author&gt;&lt;author&gt;Shain, W.&lt;/author&gt;&lt;/authors&gt;&lt;/contributors&gt;&lt;auth-address&gt;Biomedical Engineering, University of Michigan.&lt;/auth-address&gt;&lt;titles&gt;&lt;title&gt;Whole animal perfusion fixation for rodents&lt;/title&gt;&lt;secondary-title&gt;J Vis Exp&lt;/secondary-title&gt;&lt;/titles&gt;&lt;periodical&gt;&lt;full-title&gt;J Vis Exp&lt;/full-title&gt;&lt;abbr-1&gt;Journal of visualized experiments&lt;/abbr-1&gt;&lt;/periodical&gt;&lt;number&gt;65&lt;/number&gt;&lt;keywords&gt;&lt;keyword&gt;Animals&lt;/keyword&gt;&lt;keyword&gt;Fixatives&lt;/keyword&gt;&lt;keyword&gt;Formaldehyde&lt;/keyword&gt;&lt;keyword&gt;Perfusion/methods&lt;/keyword&gt;&lt;keyword&gt;Polymers&lt;/keyword&gt;&lt;keyword&gt;Rats&lt;/keyword&gt;&lt;keyword&gt;Tissue Fixation/*methods&lt;/keyword&gt;&lt;/keywords&gt;&lt;dates&gt;&lt;year&gt;2012&lt;/year&gt;&lt;pub-dates&gt;&lt;date&gt;Jul 30&lt;/date&gt;&lt;/pub-dates&gt;&lt;/dates&gt;&lt;isbn&gt;1940-087X (Electronic)&amp;#xD;1940-087X (Linking)&lt;/isbn&gt;&lt;accession-num&gt;22871843&lt;/accession-num&gt;&lt;urls&gt;&lt;related-urls&gt;&lt;url&gt;https://www.ncbi.nlm.nih.gov/pubmed/22871843&lt;/url&gt;&lt;/related-urls&gt;&lt;/urls&gt;&lt;custom2&gt;PMC3476408&lt;/custom2&gt;&lt;electronic-resource-num&gt;10.3791/3564&lt;/electronic-resource-num&gt;&lt;/record&gt;&lt;/Cite&gt;&lt;/EndNote&gt;</w:instrText>
      </w:r>
      <w:r w:rsidR="007F1288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6A1D50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42</w:t>
      </w:r>
      <w:r w:rsidR="007F1288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bookmarkEnd w:id="53"/>
      <w:r w:rsidR="007F1288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</w:p>
    <w:p w14:paraId="67A13E1D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bookmarkEnd w:id="54"/>
    <w:p w14:paraId="2AE08D1F" w14:textId="37B949ED" w:rsidR="0004279D" w:rsidRPr="00B14E56" w:rsidRDefault="0015432F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Loosen the nuts </w:t>
      </w:r>
      <w:r w:rsidR="00827D4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of the ferrule holder using </w:t>
      </w:r>
      <w:r w:rsidR="0058790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a </w:t>
      </w:r>
      <w:r w:rsidR="00827D47" w:rsidRPr="00B14E56">
        <w:rPr>
          <w:rFonts w:asciiTheme="minorHAnsi" w:hAnsiTheme="minorHAnsi" w:cstheme="minorHAnsi"/>
          <w:color w:val="000000" w:themeColor="text1"/>
          <w:lang w:eastAsia="ja-JP"/>
        </w:rPr>
        <w:t>plier</w:t>
      </w:r>
      <w:r w:rsidR="0058790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. T</w:t>
      </w:r>
      <w:r w:rsidR="00827D47" w:rsidRPr="00B14E56">
        <w:rPr>
          <w:rFonts w:asciiTheme="minorHAnsi" w:hAnsiTheme="minorHAnsi" w:cstheme="minorHAnsi"/>
          <w:color w:val="000000" w:themeColor="text1"/>
          <w:lang w:eastAsia="ja-JP"/>
        </w:rPr>
        <w:t>hen</w:t>
      </w:r>
      <w:r w:rsidR="006C4D81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58790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carefully </w:t>
      </w:r>
      <w:r w:rsidR="00827D47" w:rsidRPr="00B14E56">
        <w:rPr>
          <w:rFonts w:asciiTheme="minorHAnsi" w:hAnsiTheme="minorHAnsi" w:cstheme="minorHAnsi"/>
          <w:color w:val="000000" w:themeColor="text1"/>
          <w:lang w:eastAsia="ja-JP"/>
        </w:rPr>
        <w:t>move</w:t>
      </w:r>
      <w:r w:rsidR="0004279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58790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it </w:t>
      </w:r>
      <w:r w:rsidR="0004279D" w:rsidRPr="00B14E56">
        <w:rPr>
          <w:rFonts w:asciiTheme="minorHAnsi" w:hAnsiTheme="minorHAnsi" w:cstheme="minorHAnsi"/>
          <w:color w:val="000000" w:themeColor="text1"/>
          <w:lang w:eastAsia="ja-JP"/>
        </w:rPr>
        <w:t>to the top</w:t>
      </w:r>
      <w:r w:rsidR="00827D4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f the </w:t>
      </w:r>
      <w:r w:rsidR="00BF7A7F" w:rsidRPr="00B14E56">
        <w:rPr>
          <w:rFonts w:asciiTheme="minorHAnsi" w:hAnsiTheme="minorHAnsi" w:cstheme="minorHAnsi"/>
          <w:color w:val="000000" w:themeColor="text1"/>
          <w:lang w:eastAsia="ja-JP"/>
        </w:rPr>
        <w:t>body</w:t>
      </w:r>
      <w:r w:rsidR="00827D4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58790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by turning the adjusting screw </w:t>
      </w:r>
      <w:r w:rsidR="00827D4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o fully retract the silicon-probe </w:t>
      </w:r>
      <w:r w:rsidR="0058790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towards </w:t>
      </w:r>
      <w:r w:rsidR="00827D4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nside of the </w:t>
      </w:r>
      <w:proofErr w:type="spellStart"/>
      <w:r w:rsidR="00827D47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700DD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rray body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. Fasten the nuts to hold the probe at the top position.</w:t>
      </w:r>
    </w:p>
    <w:p w14:paraId="0392B3AF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2E03F6C0" w14:textId="5A55E2A3" w:rsidR="00827D47" w:rsidRPr="00B14E56" w:rsidRDefault="00827D47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>Take the mouse brain out from the bottom by cracking the skull from the side.</w:t>
      </w:r>
      <w:r w:rsidR="00A22C3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6C4D81">
        <w:rPr>
          <w:rFonts w:asciiTheme="minorHAnsi" w:hAnsiTheme="minorHAnsi" w:cstheme="minorHAnsi"/>
          <w:color w:val="000000" w:themeColor="text1"/>
          <w:lang w:eastAsia="ja-JP"/>
        </w:rPr>
        <w:t>T</w:t>
      </w:r>
      <w:r w:rsidR="00A22C3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he </w:t>
      </w:r>
      <w:proofErr w:type="spellStart"/>
      <w:r w:rsidR="00A22C38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700DD4" w:rsidRPr="00B14E56">
        <w:rPr>
          <w:rFonts w:asciiTheme="minorHAnsi" w:hAnsiTheme="minorHAnsi" w:cstheme="minorHAnsi"/>
          <w:color w:val="000000" w:themeColor="text1"/>
        </w:rPr>
        <w:t xml:space="preserve"> array</w:t>
      </w:r>
      <w:r w:rsidR="00A22C3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s</w:t>
      </w:r>
      <w:r w:rsidR="006C4D81">
        <w:rPr>
          <w:rFonts w:asciiTheme="minorHAnsi" w:hAnsiTheme="minorHAnsi" w:cstheme="minorHAnsi"/>
          <w:color w:val="000000" w:themeColor="text1"/>
          <w:lang w:eastAsia="ja-JP"/>
        </w:rPr>
        <w:t xml:space="preserve"> now</w:t>
      </w:r>
      <w:r w:rsidR="00A22C3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eparated from the animal.</w:t>
      </w:r>
    </w:p>
    <w:p w14:paraId="691DE3BD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0C5D6F28" w14:textId="1666D2B1" w:rsidR="00A22C38" w:rsidRPr="00B14E56" w:rsidRDefault="00587903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Completely remove the L-shaped</w:t>
      </w:r>
      <w:r w:rsidR="00A22C3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proofErr w:type="spellStart"/>
      <w:r w:rsidR="0015432F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700DD4" w:rsidRPr="00B14E56">
        <w:rPr>
          <w:rFonts w:asciiTheme="minorHAnsi" w:hAnsiTheme="minorHAnsi" w:cstheme="minorHAnsi"/>
          <w:color w:val="000000" w:themeColor="text1"/>
          <w:lang w:eastAsia="ja-JP"/>
        </w:rPr>
        <w:t>-</w:t>
      </w:r>
      <w:r w:rsidR="0015432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crew 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that drives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15432F" w:rsidRPr="00B14E56">
        <w:rPr>
          <w:rFonts w:asciiTheme="minorHAnsi" w:hAnsiTheme="minorHAnsi" w:cstheme="minorHAnsi"/>
          <w:color w:val="000000" w:themeColor="text1"/>
          <w:lang w:eastAsia="ja-JP"/>
        </w:rPr>
        <w:t>the silicon</w:t>
      </w:r>
      <w:r w:rsidR="00827D47" w:rsidRPr="00B14E56">
        <w:rPr>
          <w:rFonts w:asciiTheme="minorHAnsi" w:hAnsiTheme="minorHAnsi" w:cstheme="minorHAnsi"/>
          <w:color w:val="000000" w:themeColor="text1"/>
          <w:lang w:eastAsia="ja-JP"/>
        </w:rPr>
        <w:t>-</w:t>
      </w:r>
      <w:r w:rsidR="0015432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probe. </w:t>
      </w:r>
      <w:r w:rsidR="00A22C38" w:rsidRPr="00B14E56">
        <w:rPr>
          <w:rFonts w:asciiTheme="minorHAnsi" w:hAnsiTheme="minorHAnsi" w:cstheme="minorHAnsi"/>
          <w:color w:val="000000" w:themeColor="text1"/>
          <w:lang w:eastAsia="ja-JP"/>
        </w:rPr>
        <w:t>Loosen and take out the nuts of the ferrule holder</w:t>
      </w:r>
      <w:bookmarkStart w:id="56" w:name="_Hlk6838603"/>
      <w:r w:rsidR="007F545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using pliers</w:t>
      </w:r>
      <w:bookmarkEnd w:id="56"/>
      <w:r w:rsidR="00A22C3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Take out the component </w:t>
      </w:r>
      <w:r w:rsidR="00507260" w:rsidRPr="00B14E56">
        <w:rPr>
          <w:rFonts w:asciiTheme="minorHAnsi" w:hAnsiTheme="minorHAnsi" w:cstheme="minorHAnsi"/>
          <w:color w:val="000000" w:themeColor="text1"/>
          <w:lang w:eastAsia="ja-JP"/>
        </w:rPr>
        <w:t>A</w:t>
      </w:r>
      <w:r w:rsidR="00A22C3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f the ferrule holder.</w:t>
      </w:r>
    </w:p>
    <w:p w14:paraId="777E1198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3A75D9AC" w14:textId="58BC26CC" w:rsidR="0015432F" w:rsidRPr="00B14E56" w:rsidRDefault="00A22C38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>U</w:t>
      </w:r>
      <w:r w:rsidR="0015432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nscrew </w:t>
      </w:r>
      <w:r w:rsidR="00047D8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15432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probe connector </w:t>
      </w:r>
      <w:r w:rsidR="00463187" w:rsidRPr="00B14E56">
        <w:rPr>
          <w:rFonts w:asciiTheme="minorHAnsi" w:hAnsiTheme="minorHAnsi" w:cstheme="minorHAnsi"/>
          <w:color w:val="000000" w:themeColor="text1"/>
          <w:lang w:eastAsia="ja-JP"/>
        </w:rPr>
        <w:t>mount</w:t>
      </w:r>
      <w:r w:rsidR="0058790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and detach from the drive body</w:t>
      </w:r>
      <w:r w:rsidR="0015432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Check </w:t>
      </w:r>
      <w:r w:rsidR="00C85479" w:rsidRPr="00B14E56">
        <w:rPr>
          <w:rFonts w:asciiTheme="minorHAnsi" w:hAnsiTheme="minorHAnsi" w:cstheme="minorHAnsi"/>
          <w:color w:val="000000" w:themeColor="text1"/>
          <w:lang w:eastAsia="ja-JP"/>
        </w:rPr>
        <w:t>that</w:t>
      </w:r>
      <w:r w:rsidR="00C85479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probe connector </w:t>
      </w:r>
      <w:r w:rsidR="00463187" w:rsidRPr="00B14E56">
        <w:rPr>
          <w:rFonts w:asciiTheme="minorHAnsi" w:hAnsiTheme="minorHAnsi" w:cstheme="minorHAnsi"/>
          <w:color w:val="000000" w:themeColor="text1"/>
          <w:lang w:eastAsia="ja-JP"/>
        </w:rPr>
        <w:t>mount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an come off from the </w:t>
      </w:r>
      <w:proofErr w:type="spellStart"/>
      <w:r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700DD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rray body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</w:p>
    <w:p w14:paraId="562C7339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024D4673" w14:textId="6361BBF0" w:rsidR="0015432F" w:rsidRPr="00B14E56" w:rsidRDefault="0015432F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Hold </w:t>
      </w:r>
      <w:r w:rsidR="00C8547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E27862" w:rsidRPr="00B14E56">
        <w:rPr>
          <w:rFonts w:asciiTheme="minorHAnsi" w:hAnsiTheme="minorHAnsi" w:cstheme="minorHAnsi"/>
          <w:color w:val="000000" w:themeColor="text1"/>
          <w:lang w:eastAsia="ja-JP"/>
        </w:rPr>
        <w:t>top part</w:t>
      </w:r>
      <w:r w:rsidR="0058790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of the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shuttle</w:t>
      </w:r>
      <w:r w:rsidR="00A22C3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58790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with</w:t>
      </w:r>
      <w:r w:rsidR="0058790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tweezers</w:t>
      </w:r>
      <w:r w:rsidR="00A22C38" w:rsidRPr="00B14E56">
        <w:rPr>
          <w:rFonts w:asciiTheme="minorHAnsi" w:hAnsiTheme="minorHAnsi" w:cstheme="minorHAnsi"/>
          <w:color w:val="000000" w:themeColor="text1"/>
          <w:lang w:eastAsia="ja-JP"/>
        </w:rPr>
        <w:t>, then carefully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58790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slide</w:t>
      </w:r>
      <w:r w:rsidR="0058790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A22C3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silicon-probe </w:t>
      </w:r>
      <w:r w:rsidR="00E2786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ssembly </w:t>
      </w:r>
      <w:r w:rsidR="00A22C3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out from the </w:t>
      </w:r>
      <w:proofErr w:type="spellStart"/>
      <w:r w:rsidR="00A22C38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700DD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rray</w:t>
      </w:r>
      <w:r w:rsidR="00A22C38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</w:p>
    <w:p w14:paraId="69945D1A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345AADE9" w14:textId="1F0E41A5" w:rsidR="0004279D" w:rsidRPr="00B14E56" w:rsidRDefault="00587903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Clean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15432F" w:rsidRPr="00B14E56">
        <w:rPr>
          <w:rFonts w:asciiTheme="minorHAnsi" w:hAnsiTheme="minorHAnsi" w:cstheme="minorHAnsi"/>
          <w:color w:val="000000" w:themeColor="text1"/>
          <w:lang w:eastAsia="ja-JP"/>
        </w:rPr>
        <w:t>the probe</w:t>
      </w:r>
      <w:r w:rsidR="002B30D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tip </w:t>
      </w:r>
      <w:r w:rsidR="00A22C38" w:rsidRPr="00B14E56">
        <w:rPr>
          <w:rFonts w:asciiTheme="minorHAnsi" w:hAnsiTheme="minorHAnsi" w:cstheme="minorHAnsi"/>
          <w:color w:val="000000" w:themeColor="text1"/>
          <w:lang w:eastAsia="ja-JP"/>
        </w:rPr>
        <w:t>with</w:t>
      </w:r>
      <w:r w:rsidR="002B30D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ontact</w:t>
      </w:r>
      <w:r w:rsidR="0062177F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2B30D4" w:rsidRPr="00B14E56">
        <w:rPr>
          <w:rFonts w:asciiTheme="minorHAnsi" w:hAnsiTheme="minorHAnsi" w:cstheme="minorHAnsi"/>
          <w:color w:val="000000" w:themeColor="text1"/>
          <w:lang w:eastAsia="ja-JP"/>
        </w:rPr>
        <w:t>lens cleaner (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first with enzyme</w:t>
      </w:r>
      <w:r w:rsidR="0062177F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then </w:t>
      </w:r>
      <w:r w:rsidR="002B30D4" w:rsidRPr="00B14E56">
        <w:rPr>
          <w:rFonts w:asciiTheme="minorHAnsi" w:hAnsiTheme="minorHAnsi" w:cstheme="minorHAnsi"/>
          <w:color w:val="000000" w:themeColor="text1"/>
          <w:lang w:eastAsia="ja-JP"/>
        </w:rPr>
        <w:t>3% hydrogen peroxide)</w:t>
      </w:r>
      <w:r w:rsidR="00A22C3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or</w:t>
      </w:r>
      <w:r w:rsidR="00E2786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t least</w:t>
      </w:r>
      <w:r w:rsidR="00A22C3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62177F">
        <w:rPr>
          <w:rFonts w:asciiTheme="minorHAnsi" w:hAnsiTheme="minorHAnsi" w:cstheme="minorHAnsi"/>
          <w:color w:val="000000" w:themeColor="text1"/>
          <w:lang w:eastAsia="ja-JP"/>
        </w:rPr>
        <w:t>1</w:t>
      </w:r>
      <w:r w:rsidR="00A22C3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day.</w:t>
      </w:r>
      <w:r w:rsidR="0015432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</w:t>
      </w:r>
      <w:r w:rsidR="00473D4F" w:rsidRPr="00B14E56">
        <w:rPr>
          <w:rFonts w:asciiTheme="minorHAnsi" w:hAnsiTheme="minorHAnsi" w:cstheme="minorHAnsi"/>
          <w:color w:val="000000" w:themeColor="text1"/>
          <w:lang w:eastAsia="ja-JP"/>
        </w:rPr>
        <w:t>arefully wipe the electrode tip</w:t>
      </w:r>
      <w:r w:rsidR="0015432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using </w:t>
      </w:r>
      <w:r w:rsidR="00E27862" w:rsidRPr="00B14E56">
        <w:rPr>
          <w:rFonts w:asciiTheme="minorHAnsi" w:hAnsiTheme="minorHAnsi" w:cstheme="minorHAnsi"/>
          <w:color w:val="000000" w:themeColor="text1"/>
          <w:lang w:eastAsia="ja-JP"/>
        </w:rPr>
        <w:t>isopropanol</w:t>
      </w:r>
      <w:r w:rsidR="0015432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pad</w:t>
      </w:r>
      <w:r w:rsidR="00A22C38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under the microscope.</w:t>
      </w:r>
      <w:r w:rsidR="000B7E1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2B30D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Keep the probe in </w:t>
      </w:r>
      <w:r w:rsidR="00A22C3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 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static</w:t>
      </w:r>
      <w:r w:rsidR="0062177F">
        <w:rPr>
          <w:rFonts w:asciiTheme="minorHAnsi" w:hAnsiTheme="minorHAnsi" w:cstheme="minorHAnsi"/>
          <w:color w:val="000000" w:themeColor="text1"/>
          <w:lang w:eastAsia="ja-JP"/>
        </w:rPr>
        <w:t>-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free storage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2B30D4" w:rsidRPr="00B14E56">
        <w:rPr>
          <w:rFonts w:asciiTheme="minorHAnsi" w:hAnsiTheme="minorHAnsi" w:cstheme="minorHAnsi"/>
          <w:color w:val="000000" w:themeColor="text1"/>
          <w:lang w:eastAsia="ja-JP"/>
        </w:rPr>
        <w:t>box</w:t>
      </w:r>
      <w:r w:rsidR="0015432F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</w:p>
    <w:p w14:paraId="15CEA534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492B59F9" w14:textId="4CD1B660" w:rsidR="00FE70EB" w:rsidRPr="00B14E56" w:rsidRDefault="000B7E1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N</w:t>
      </w:r>
      <w:r w:rsidR="0062177F">
        <w:rPr>
          <w:rFonts w:asciiTheme="minorHAnsi" w:hAnsiTheme="minorHAnsi" w:cstheme="minorHAnsi"/>
          <w:color w:val="000000" w:themeColor="text1"/>
          <w:lang w:eastAsia="ja-JP"/>
        </w:rPr>
        <w:t>OTE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: The shuttle and probe connector mount remain attached to the silicon probe and can be reused in the next implantation.</w:t>
      </w:r>
    </w:p>
    <w:p w14:paraId="1F2773E9" w14:textId="77777777" w:rsidR="000B7E1B" w:rsidRPr="00B14E56" w:rsidRDefault="000B7E1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70B7BC2A" w14:textId="244E54DF" w:rsidR="00BB5A13" w:rsidRPr="00B14E56" w:rsidRDefault="00BB5A13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bookmarkStart w:id="57" w:name="_Hlk6842717"/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o reuse the </w:t>
      </w:r>
      <w:proofErr w:type="spellStart"/>
      <w:r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CD5732" w:rsidRPr="00B14E56">
        <w:rPr>
          <w:rFonts w:asciiTheme="minorHAnsi" w:hAnsiTheme="minorHAnsi" w:cstheme="minorHAnsi"/>
          <w:color w:val="000000" w:themeColor="text1"/>
          <w:lang w:eastAsia="ja-JP"/>
        </w:rPr>
        <w:t>array body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or the next surgery, remove the dental acrylic using a combination of fine-tip drills and nippers. Then, recover the skull-screws by immersing the removed dental acrylic into acetone. Note that </w:t>
      </w:r>
      <w:r w:rsidR="0062177F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cetone will dissolve plastic parts of the </w:t>
      </w:r>
      <w:proofErr w:type="spellStart"/>
      <w:r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rray.</w:t>
      </w:r>
    </w:p>
    <w:p w14:paraId="0B58E497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6C461F30" w14:textId="6C1ABA3D" w:rsidR="00FA6D30" w:rsidRPr="00B14E56" w:rsidRDefault="00DC17C2" w:rsidP="004F1A47">
      <w:pPr>
        <w:numPr>
          <w:ilvl w:val="1"/>
          <w:numId w:val="22"/>
        </w:num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Remove the epoxy between the </w:t>
      </w:r>
      <w:proofErr w:type="spellStart"/>
      <w:r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body and shielding cone using a scalpel. </w:t>
      </w:r>
    </w:p>
    <w:p w14:paraId="59276654" w14:textId="77777777" w:rsidR="00FE70EB" w:rsidRPr="00B14E56" w:rsidRDefault="00FE70E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6ABF3485" w14:textId="2DE93367" w:rsidR="00FA6D30" w:rsidRPr="00B14E56" w:rsidRDefault="00DC17C2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>N</w:t>
      </w:r>
      <w:r w:rsidR="0062177F">
        <w:rPr>
          <w:rFonts w:asciiTheme="minorHAnsi" w:hAnsiTheme="minorHAnsi" w:cstheme="minorHAnsi"/>
          <w:color w:val="000000" w:themeColor="text1"/>
          <w:lang w:eastAsia="ja-JP"/>
        </w:rPr>
        <w:t>OTE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: </w:t>
      </w:r>
      <w:r w:rsidR="00B14E56">
        <w:rPr>
          <w:rFonts w:asciiTheme="minorHAnsi" w:hAnsiTheme="minorHAnsi" w:cstheme="minorHAnsi"/>
          <w:color w:val="000000" w:themeColor="text1"/>
          <w:lang w:eastAsia="ja-JP"/>
        </w:rPr>
        <w:t>N</w:t>
      </w:r>
      <w:r w:rsidR="005A463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o additional parts need to be printed again for the next surgery if the </w:t>
      </w:r>
      <w:proofErr w:type="spellStart"/>
      <w:r w:rsidR="005A4639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5A463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s not broken.</w:t>
      </w:r>
      <w:bookmarkEnd w:id="57"/>
    </w:p>
    <w:p w14:paraId="6192FA8F" w14:textId="77777777" w:rsidR="00B14E56" w:rsidRDefault="00B14E56" w:rsidP="004F1A47">
      <w:pPr>
        <w:pStyle w:val="NormalWeb"/>
        <w:kinsoku w:val="0"/>
        <w:overflowPunct w:val="0"/>
        <w:snapToGrid w:val="0"/>
        <w:spacing w:before="0" w:beforeAutospacing="0" w:after="0" w:afterAutospacing="0"/>
        <w:jc w:val="left"/>
        <w:rPr>
          <w:rFonts w:asciiTheme="minorHAnsi" w:hAnsiTheme="minorHAnsi" w:cstheme="minorHAnsi"/>
          <w:b/>
          <w:color w:val="000000" w:themeColor="text1"/>
        </w:rPr>
      </w:pPr>
    </w:p>
    <w:p w14:paraId="1DF7D51D" w14:textId="00649398" w:rsidR="00C46F67" w:rsidRDefault="008418E7" w:rsidP="00BB5827">
      <w:pPr>
        <w:pStyle w:val="NormalWeb"/>
        <w:kinsoku w:val="0"/>
        <w:overflowPunct w:val="0"/>
        <w:snapToGrid w:val="0"/>
        <w:spacing w:before="0" w:beforeAutospacing="0" w:after="0" w:afterAutospacing="0"/>
        <w:jc w:val="left"/>
        <w:rPr>
          <w:rFonts w:asciiTheme="minorHAnsi" w:hAnsiTheme="minorHAnsi" w:cstheme="minorHAnsi"/>
          <w:b/>
          <w:color w:val="000000" w:themeColor="text1"/>
        </w:rPr>
      </w:pPr>
      <w:r w:rsidRPr="00B14E56">
        <w:rPr>
          <w:rFonts w:asciiTheme="minorHAnsi" w:hAnsiTheme="minorHAnsi" w:cstheme="minorHAnsi"/>
          <w:b/>
          <w:color w:val="000000" w:themeColor="text1"/>
        </w:rPr>
        <w:t xml:space="preserve">REPRESENTATIVE RESULTS: </w:t>
      </w:r>
    </w:p>
    <w:p w14:paraId="2D7EE238" w14:textId="77777777" w:rsidR="0062177F" w:rsidRPr="00B14E56" w:rsidRDefault="0062177F" w:rsidP="004F1A47">
      <w:pPr>
        <w:pStyle w:val="NormalWeb"/>
        <w:kinsoku w:val="0"/>
        <w:overflowPunct w:val="0"/>
        <w:snapToGrid w:val="0"/>
        <w:spacing w:before="0" w:beforeAutospacing="0" w:after="0" w:afterAutospacing="0"/>
        <w:jc w:val="left"/>
        <w:rPr>
          <w:rFonts w:asciiTheme="minorHAnsi" w:hAnsiTheme="minorHAnsi" w:cstheme="minorHAnsi"/>
          <w:color w:val="000000" w:themeColor="text1"/>
        </w:rPr>
      </w:pPr>
    </w:p>
    <w:p w14:paraId="47B775B4" w14:textId="000D804A" w:rsidR="00782103" w:rsidRPr="00B14E56" w:rsidRDefault="0058152C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  <w:bookmarkStart w:id="58" w:name="_Hlk6960081"/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proofErr w:type="spellStart"/>
      <w:r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364821" w:rsidRPr="00B14E56">
        <w:rPr>
          <w:rFonts w:asciiTheme="minorHAnsi" w:hAnsiTheme="minorHAnsi" w:cstheme="minorHAnsi"/>
          <w:color w:val="000000" w:themeColor="text1"/>
          <w:lang w:eastAsia="ja-JP"/>
        </w:rPr>
        <w:t>array was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onstructed within </w:t>
      </w:r>
      <w:r w:rsidR="00364821" w:rsidRPr="00B14E56">
        <w:rPr>
          <w:rFonts w:asciiTheme="minorHAnsi" w:hAnsiTheme="minorHAnsi" w:cstheme="minorHAnsi"/>
          <w:color w:val="000000" w:themeColor="text1"/>
          <w:lang w:eastAsia="ja-JP"/>
        </w:rPr>
        <w:t>5 days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5C6F7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timeline of </w:t>
      </w:r>
      <w:proofErr w:type="spellStart"/>
      <w:r w:rsidR="005C6F75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5C6F7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preparation is described in </w:t>
      </w:r>
      <w:r w:rsidR="005C6F75" w:rsidRPr="004F1A47">
        <w:rPr>
          <w:rFonts w:asciiTheme="minorHAnsi" w:hAnsiTheme="minorHAnsi" w:cstheme="minorHAnsi"/>
          <w:b/>
          <w:color w:val="000000" w:themeColor="text1"/>
          <w:lang w:eastAsia="ja-JP"/>
        </w:rPr>
        <w:t>Table 2</w:t>
      </w:r>
      <w:r w:rsidR="005C6F75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bookmarkStart w:id="59" w:name="_Hlk6960180"/>
      <w:r w:rsidR="005C6F7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bookmarkEnd w:id="58"/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Using this </w:t>
      </w:r>
      <w:proofErr w:type="spellStart"/>
      <w:r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Pr="00B14E56">
        <w:rPr>
          <w:rFonts w:asciiTheme="minorHAnsi" w:hAnsiTheme="minorHAnsi" w:cstheme="minorHAnsi"/>
          <w:color w:val="000000" w:themeColor="text1"/>
          <w:lang w:eastAsia="ja-JP"/>
        </w:rPr>
        <w:t>, n</w:t>
      </w:r>
      <w:bookmarkEnd w:id="59"/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ne </w:t>
      </w:r>
      <w:r w:rsidR="00DA442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etrodes and one silicon probe </w:t>
      </w:r>
      <w:r w:rsidR="00E46D0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were implanted into </w:t>
      </w:r>
      <w:r w:rsidR="00E74694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DA442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hippocampal CA1 and MEC of </w:t>
      </w:r>
      <w:r w:rsidR="00E46D0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bookmarkStart w:id="60" w:name="_Hlk6851552"/>
      <w:r w:rsidR="00E74694">
        <w:rPr>
          <w:rFonts w:asciiTheme="minorHAnsi" w:hAnsiTheme="minorHAnsi" w:cstheme="minorHAnsi"/>
          <w:color w:val="000000" w:themeColor="text1"/>
          <w:lang w:eastAsia="ja-JP"/>
        </w:rPr>
        <w:t>mouse [</w:t>
      </w:r>
      <w:proofErr w:type="gramStart"/>
      <w:r w:rsidR="0027564E" w:rsidRPr="00B14E56">
        <w:rPr>
          <w:rFonts w:asciiTheme="minorHAnsi" w:hAnsiTheme="minorHAnsi" w:cstheme="minorHAnsi"/>
          <w:color w:val="000000" w:themeColor="text1"/>
          <w:lang w:eastAsia="ja-JP"/>
        </w:rPr>
        <w:t>21 week old</w:t>
      </w:r>
      <w:proofErr w:type="gramEnd"/>
      <w:r w:rsidR="00E74694">
        <w:rPr>
          <w:rFonts w:asciiTheme="minorHAnsi" w:hAnsiTheme="minorHAnsi" w:cstheme="minorHAnsi"/>
          <w:color w:val="000000" w:themeColor="text1"/>
          <w:lang w:eastAsia="ja-JP"/>
        </w:rPr>
        <w:t>/</w:t>
      </w:r>
      <w:r w:rsidR="0027564E" w:rsidRPr="00B14E56">
        <w:rPr>
          <w:rFonts w:asciiTheme="minorHAnsi" w:hAnsiTheme="minorHAnsi" w:cstheme="minorHAnsi"/>
          <w:color w:val="000000" w:themeColor="text1"/>
          <w:lang w:eastAsia="ja-JP"/>
        </w:rPr>
        <w:t>29 g body weight male</w:t>
      </w:r>
      <w:bookmarkEnd w:id="60"/>
      <w:r w:rsidR="0027564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bookmarkStart w:id="61" w:name="_Hlk6851646"/>
      <w:r w:rsidR="00E46D0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pOxr1-Cre </w:t>
      </w:r>
      <w:bookmarkEnd w:id="61"/>
      <w:r w:rsidR="00E00124" w:rsidRPr="00B14E56">
        <w:rPr>
          <w:rFonts w:asciiTheme="minorHAnsi" w:hAnsiTheme="minorHAnsi" w:cstheme="minorHAnsi"/>
          <w:color w:val="000000" w:themeColor="text1"/>
          <w:lang w:eastAsia="ja-JP"/>
        </w:rPr>
        <w:t>(C57BL/6 background)</w:t>
      </w:r>
      <w:r w:rsidR="00E74694">
        <w:rPr>
          <w:rFonts w:asciiTheme="minorHAnsi" w:hAnsiTheme="minorHAnsi" w:cstheme="minorHAnsi"/>
          <w:color w:val="000000" w:themeColor="text1"/>
          <w:lang w:eastAsia="ja-JP"/>
        </w:rPr>
        <w:t>],</w:t>
      </w:r>
      <w:r w:rsidR="00E0012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27862" w:rsidRPr="00B14E56">
        <w:rPr>
          <w:rFonts w:asciiTheme="minorHAnsi" w:hAnsiTheme="minorHAnsi" w:cstheme="minorHAnsi"/>
          <w:color w:val="000000" w:themeColor="text1"/>
          <w:lang w:eastAsia="ja-JP"/>
        </w:rPr>
        <w:t>respectively</w:t>
      </w:r>
      <w:r w:rsidR="00DA4428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8F2D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DA442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is </w:t>
      </w:r>
      <w:r w:rsidR="00777D3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ransgenic </w:t>
      </w:r>
      <w:r w:rsidR="00DA442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mouse </w:t>
      </w:r>
      <w:r w:rsidR="008F2DB0" w:rsidRPr="00B14E56">
        <w:rPr>
          <w:rFonts w:asciiTheme="minorHAnsi" w:hAnsiTheme="minorHAnsi" w:cstheme="minorHAnsi"/>
          <w:color w:val="000000" w:themeColor="text1"/>
          <w:lang w:eastAsia="ja-JP"/>
        </w:rPr>
        <w:t>express</w:t>
      </w:r>
      <w:r w:rsidR="00777D3E" w:rsidRPr="00B14E56">
        <w:rPr>
          <w:rFonts w:asciiTheme="minorHAnsi" w:hAnsiTheme="minorHAnsi" w:cstheme="minorHAnsi"/>
          <w:color w:val="000000" w:themeColor="text1"/>
          <w:lang w:eastAsia="ja-JP"/>
        </w:rPr>
        <w:t>es</w:t>
      </w:r>
      <w:r w:rsidR="008F2D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proofErr w:type="spellStart"/>
      <w:r w:rsidR="008F2DB0" w:rsidRPr="00B14E56">
        <w:rPr>
          <w:rFonts w:asciiTheme="minorHAnsi" w:hAnsiTheme="minorHAnsi" w:cstheme="minorHAnsi"/>
          <w:color w:val="000000" w:themeColor="text1"/>
          <w:lang w:eastAsia="ja-JP"/>
        </w:rPr>
        <w:t>Cre</w:t>
      </w:r>
      <w:proofErr w:type="spellEnd"/>
      <w:r w:rsidR="00E2786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77D3E" w:rsidRPr="00B14E56">
        <w:rPr>
          <w:rFonts w:asciiTheme="minorHAnsi" w:hAnsiTheme="minorHAnsi" w:cstheme="minorHAnsi"/>
          <w:color w:val="000000" w:themeColor="text1"/>
          <w:lang w:eastAsia="ja-JP"/>
        </w:rPr>
        <w:t>i</w:t>
      </w:r>
      <w:r w:rsidR="008F2D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n </w:t>
      </w:r>
      <w:r w:rsidR="00B2405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MEC </w:t>
      </w:r>
      <w:r w:rsidR="008F2D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layer </w:t>
      </w:r>
      <w:r w:rsidR="00ED6DDB" w:rsidRPr="00B14E56">
        <w:rPr>
          <w:rFonts w:asciiTheme="minorHAnsi" w:hAnsiTheme="minorHAnsi" w:cstheme="minorHAnsi"/>
          <w:color w:val="000000" w:themeColor="text1"/>
          <w:lang w:eastAsia="ja-JP"/>
        </w:rPr>
        <w:t>III</w:t>
      </w:r>
      <w:r w:rsidR="008F2DB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B24056" w:rsidRPr="00B14E56">
        <w:rPr>
          <w:rFonts w:asciiTheme="minorHAnsi" w:hAnsiTheme="minorHAnsi" w:cstheme="minorHAnsi"/>
          <w:color w:val="000000" w:themeColor="text1"/>
          <w:lang w:eastAsia="ja-JP"/>
        </w:rPr>
        <w:t>pyramidal neurons</w:t>
      </w:r>
      <w:r w:rsidR="00E46D0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The mouse was injected </w:t>
      </w:r>
      <w:r w:rsidR="00E74694">
        <w:rPr>
          <w:rFonts w:asciiTheme="minorHAnsi" w:hAnsiTheme="minorHAnsi" w:cstheme="minorHAnsi"/>
          <w:color w:val="000000" w:themeColor="text1"/>
          <w:lang w:eastAsia="ja-JP"/>
        </w:rPr>
        <w:t xml:space="preserve">with </w:t>
      </w:r>
      <w:r w:rsidR="00E46D0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200 </w:t>
      </w:r>
      <w:proofErr w:type="spellStart"/>
      <w:r w:rsidR="00E46D0E" w:rsidRPr="00B14E56">
        <w:rPr>
          <w:rFonts w:asciiTheme="minorHAnsi" w:hAnsiTheme="minorHAnsi" w:cstheme="minorHAnsi"/>
          <w:color w:val="000000" w:themeColor="text1"/>
          <w:lang w:eastAsia="ja-JP"/>
        </w:rPr>
        <w:t>n</w:t>
      </w:r>
      <w:r w:rsidR="00E74694">
        <w:rPr>
          <w:rFonts w:asciiTheme="minorHAnsi" w:hAnsiTheme="minorHAnsi" w:cstheme="minorHAnsi"/>
          <w:color w:val="000000" w:themeColor="text1"/>
          <w:lang w:eastAsia="ja-JP"/>
        </w:rPr>
        <w:t>L</w:t>
      </w:r>
      <w:proofErr w:type="spellEnd"/>
      <w:r w:rsidR="00E46D0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f AAV5-</w:t>
      </w:r>
      <w:r w:rsidR="00DA4428" w:rsidRPr="00B14E56">
        <w:rPr>
          <w:rFonts w:asciiTheme="minorHAnsi" w:hAnsiTheme="minorHAnsi" w:cstheme="minorHAnsi"/>
          <w:color w:val="000000" w:themeColor="text1"/>
          <w:lang w:eastAsia="ja-JP"/>
        </w:rPr>
        <w:t>DIO-</w:t>
      </w:r>
      <w:r w:rsidR="00E46D0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ChR2-YFP (titer: </w:t>
      </w:r>
      <w:r w:rsidR="00B24056" w:rsidRPr="00B14E56">
        <w:rPr>
          <w:rFonts w:asciiTheme="minorHAnsi" w:hAnsiTheme="minorHAnsi" w:cstheme="minorHAnsi"/>
          <w:color w:val="000000" w:themeColor="text1"/>
          <w:lang w:eastAsia="ja-JP"/>
        </w:rPr>
        <w:t>7.7</w:t>
      </w:r>
      <w:r w:rsidR="00E74694">
        <w:rPr>
          <w:rFonts w:asciiTheme="minorHAnsi" w:hAnsiTheme="minorHAnsi" w:cstheme="minorHAnsi"/>
          <w:color w:val="000000" w:themeColor="text1"/>
          <w:lang w:eastAsia="ja-JP"/>
        </w:rPr>
        <w:t xml:space="preserve"> x </w:t>
      </w:r>
      <w:r w:rsidR="00B24056" w:rsidRPr="00B14E56">
        <w:rPr>
          <w:rFonts w:asciiTheme="minorHAnsi" w:hAnsiTheme="minorHAnsi" w:cstheme="minorHAnsi"/>
          <w:color w:val="000000" w:themeColor="text1"/>
          <w:lang w:eastAsia="ja-JP"/>
        </w:rPr>
        <w:t>10</w:t>
      </w:r>
      <w:r w:rsidR="00B24056" w:rsidRPr="00B14E56">
        <w:rPr>
          <w:rFonts w:asciiTheme="minorHAnsi" w:hAnsiTheme="minorHAnsi" w:cstheme="minorHAnsi"/>
          <w:color w:val="000000" w:themeColor="text1"/>
          <w:vertAlign w:val="superscript"/>
          <w:lang w:eastAsia="ja-JP"/>
        </w:rPr>
        <w:t>12</w:t>
      </w:r>
      <w:r w:rsidR="00B2405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proofErr w:type="spellStart"/>
      <w:r w:rsidR="00B24056" w:rsidRPr="00B14E56">
        <w:rPr>
          <w:rFonts w:asciiTheme="minorHAnsi" w:hAnsiTheme="minorHAnsi" w:cstheme="minorHAnsi"/>
          <w:color w:val="000000" w:themeColor="text1"/>
          <w:lang w:eastAsia="ja-JP"/>
        </w:rPr>
        <w:t>gc</w:t>
      </w:r>
      <w:proofErr w:type="spellEnd"/>
      <w:r w:rsidR="00B24056" w:rsidRPr="00B14E56">
        <w:rPr>
          <w:rFonts w:asciiTheme="minorHAnsi" w:hAnsiTheme="minorHAnsi" w:cstheme="minorHAnsi"/>
          <w:color w:val="000000" w:themeColor="text1"/>
          <w:lang w:eastAsia="ja-JP"/>
        </w:rPr>
        <w:t>/m</w:t>
      </w:r>
      <w:r w:rsidR="00E74694">
        <w:rPr>
          <w:rFonts w:asciiTheme="minorHAnsi" w:hAnsiTheme="minorHAnsi" w:cstheme="minorHAnsi"/>
          <w:color w:val="000000" w:themeColor="text1"/>
          <w:lang w:eastAsia="ja-JP"/>
        </w:rPr>
        <w:t>L</w:t>
      </w:r>
      <w:r w:rsidR="00E46D0E" w:rsidRPr="00B14E56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="00DA116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nto </w:t>
      </w:r>
      <w:r w:rsidR="00E74694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DA1165" w:rsidRPr="00B14E56">
        <w:rPr>
          <w:rFonts w:asciiTheme="minorHAnsi" w:hAnsiTheme="minorHAnsi" w:cstheme="minorHAnsi"/>
          <w:color w:val="000000" w:themeColor="text1"/>
          <w:lang w:eastAsia="ja-JP"/>
        </w:rPr>
        <w:t>MEC</w:t>
      </w:r>
      <w:r w:rsidR="00E46D0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10 weeks before the electrode implant. </w:t>
      </w:r>
      <w:r w:rsidR="00786B21" w:rsidRPr="00B14E56">
        <w:rPr>
          <w:rFonts w:asciiTheme="minorHAnsi" w:hAnsiTheme="minorHAnsi" w:cstheme="minorHAnsi"/>
          <w:color w:val="000000" w:themeColor="text1"/>
          <w:lang w:eastAsia="ja-JP"/>
        </w:rPr>
        <w:t>LFPs were recorded</w:t>
      </w:r>
      <w:r w:rsidR="00DA116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using</w:t>
      </w:r>
      <w:r w:rsidR="00D82C6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</w:t>
      </w:r>
      <w:r w:rsidR="00DA116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low-</w:t>
      </w:r>
      <w:r w:rsidR="00DA1165" w:rsidRPr="00B14E56">
        <w:rPr>
          <w:rFonts w:asciiTheme="minorHAnsi" w:hAnsiTheme="minorHAnsi" w:cstheme="minorHAnsi"/>
          <w:color w:val="000000" w:themeColor="text1"/>
          <w:lang w:eastAsia="ja-JP"/>
        </w:rPr>
        <w:lastRenderedPageBreak/>
        <w:t xml:space="preserve">pass filter </w:t>
      </w:r>
      <w:r w:rsidR="00DA1165" w:rsidRPr="00B14E56">
        <w:rPr>
          <w:rFonts w:asciiTheme="minorHAnsi" w:hAnsiTheme="minorHAnsi" w:cstheme="minorHAnsi"/>
          <w:color w:val="000000" w:themeColor="text1"/>
        </w:rPr>
        <w:t>(1–500 Hz)</w:t>
      </w:r>
      <w:r w:rsidR="00E74694">
        <w:rPr>
          <w:rFonts w:asciiTheme="minorHAnsi" w:hAnsiTheme="minorHAnsi" w:cstheme="minorHAnsi"/>
          <w:color w:val="000000" w:themeColor="text1"/>
        </w:rPr>
        <w:t>,</w:t>
      </w:r>
      <w:r w:rsidR="00DA1165" w:rsidRPr="00B14E56">
        <w:rPr>
          <w:rFonts w:asciiTheme="minorHAnsi" w:hAnsiTheme="minorHAnsi" w:cstheme="minorHAnsi"/>
          <w:color w:val="000000" w:themeColor="text1"/>
        </w:rPr>
        <w:t xml:space="preserve"> and </w:t>
      </w:r>
      <w:r w:rsidR="0058790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spiking </w:t>
      </w:r>
      <w:r w:rsidR="00DA1165" w:rsidRPr="00B14E56">
        <w:rPr>
          <w:rFonts w:asciiTheme="minorHAnsi" w:hAnsiTheme="minorHAnsi" w:cstheme="minorHAnsi"/>
          <w:color w:val="000000" w:themeColor="text1"/>
        </w:rPr>
        <w:t>u</w:t>
      </w:r>
      <w:r w:rsidR="00E46D0E" w:rsidRPr="00B14E56">
        <w:rPr>
          <w:rFonts w:asciiTheme="minorHAnsi" w:hAnsiTheme="minorHAnsi" w:cstheme="minorHAnsi"/>
          <w:color w:val="000000" w:themeColor="text1"/>
        </w:rPr>
        <w:t xml:space="preserve">nits were detected using </w:t>
      </w:r>
      <w:r w:rsidR="00D82C6C" w:rsidRPr="00B14E56">
        <w:rPr>
          <w:rFonts w:asciiTheme="minorHAnsi" w:hAnsiTheme="minorHAnsi" w:cstheme="minorHAnsi"/>
          <w:color w:val="000000" w:themeColor="text1"/>
        </w:rPr>
        <w:t xml:space="preserve">a </w:t>
      </w:r>
      <w:r w:rsidR="00E46D0E" w:rsidRPr="00B14E56">
        <w:rPr>
          <w:rFonts w:asciiTheme="minorHAnsi" w:hAnsiTheme="minorHAnsi" w:cstheme="minorHAnsi"/>
          <w:color w:val="000000" w:themeColor="text1"/>
        </w:rPr>
        <w:t>high-pass filter (0.8</w:t>
      </w:r>
      <w:r w:rsidR="00E74694" w:rsidRPr="00B14E56">
        <w:rPr>
          <w:rFonts w:asciiTheme="minorHAnsi" w:hAnsiTheme="minorHAnsi" w:cstheme="minorHAnsi"/>
          <w:color w:val="000000" w:themeColor="text1"/>
        </w:rPr>
        <w:t>–</w:t>
      </w:r>
      <w:r w:rsidR="00E46D0E" w:rsidRPr="00B14E56">
        <w:rPr>
          <w:rFonts w:asciiTheme="minorHAnsi" w:hAnsiTheme="minorHAnsi" w:cstheme="minorHAnsi"/>
          <w:color w:val="000000" w:themeColor="text1"/>
        </w:rPr>
        <w:t xml:space="preserve">5 kHz). </w:t>
      </w:r>
      <w:r w:rsidR="007F1CC2" w:rsidRPr="00B14E56">
        <w:rPr>
          <w:rFonts w:asciiTheme="minorHAnsi" w:hAnsiTheme="minorHAnsi" w:cstheme="minorHAnsi"/>
          <w:color w:val="000000" w:themeColor="text1"/>
          <w:lang w:eastAsia="ja-JP"/>
        </w:rPr>
        <w:t>Light stimulation</w:t>
      </w:r>
      <w:r w:rsidR="00E53BC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(λ = 450 nm)</w:t>
      </w:r>
      <w:r w:rsidR="007F1CC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w</w:t>
      </w:r>
      <w:r w:rsidR="00ED6DDB" w:rsidRPr="00B14E56">
        <w:rPr>
          <w:rFonts w:asciiTheme="minorHAnsi" w:hAnsiTheme="minorHAnsi" w:cstheme="minorHAnsi"/>
          <w:color w:val="000000" w:themeColor="text1"/>
          <w:lang w:eastAsia="ja-JP"/>
        </w:rPr>
        <w:t>as</w:t>
      </w:r>
      <w:r w:rsidR="007F1CC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performed </w:t>
      </w:r>
      <w:r w:rsidR="00D82C6C" w:rsidRPr="00B14E56">
        <w:rPr>
          <w:rFonts w:asciiTheme="minorHAnsi" w:hAnsiTheme="minorHAnsi" w:cstheme="minorHAnsi"/>
          <w:color w:val="000000" w:themeColor="text1"/>
          <w:lang w:eastAsia="ja-JP"/>
        </w:rPr>
        <w:t>using a</w:t>
      </w:r>
      <w:r w:rsidR="00D82C6C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5B0030" w:rsidRPr="00B14E56">
        <w:rPr>
          <w:rFonts w:asciiTheme="minorHAnsi" w:hAnsiTheme="minorHAnsi" w:cstheme="minorHAnsi"/>
          <w:color w:val="000000" w:themeColor="text1"/>
          <w:lang w:eastAsia="ja-JP"/>
        </w:rPr>
        <w:t>1</w:t>
      </w:r>
      <w:r w:rsidR="0068767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proofErr w:type="spellStart"/>
      <w:r w:rsidR="00687673" w:rsidRPr="00B14E56">
        <w:rPr>
          <w:rFonts w:asciiTheme="minorHAnsi" w:hAnsiTheme="minorHAnsi" w:cstheme="minorHAnsi"/>
          <w:color w:val="000000" w:themeColor="text1"/>
          <w:lang w:eastAsia="ja-JP"/>
        </w:rPr>
        <w:t>ms</w:t>
      </w:r>
      <w:proofErr w:type="spellEnd"/>
      <w:r w:rsidR="0068767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pulse width</w:t>
      </w:r>
      <w:r w:rsidR="00E53BC2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at</w:t>
      </w:r>
      <w:r w:rsidR="00E53BC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10.6 </w:t>
      </w:r>
      <w:proofErr w:type="spellStart"/>
      <w:r w:rsidR="00E53BC2" w:rsidRPr="00B14E56">
        <w:rPr>
          <w:rFonts w:asciiTheme="minorHAnsi" w:hAnsiTheme="minorHAnsi" w:cstheme="minorHAnsi"/>
          <w:color w:val="000000" w:themeColor="text1"/>
          <w:lang w:eastAsia="ja-JP"/>
        </w:rPr>
        <w:t>mW</w:t>
      </w:r>
      <w:proofErr w:type="spellEnd"/>
      <w:r w:rsidR="00E53BC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ntensity </w:t>
      </w:r>
      <w:r w:rsidR="00E53BC2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measured at the end of </w:t>
      </w:r>
      <w:r w:rsidR="00D82C6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E53BC2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fiber connector</w:t>
      </w:r>
      <w:r w:rsidR="00687673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5B003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D82C6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D82C6C" w:rsidRPr="00B14E56">
        <w:rPr>
          <w:rFonts w:asciiTheme="minorHAnsi" w:hAnsiTheme="minorHAnsi" w:cstheme="minorHAnsi"/>
          <w:color w:val="000000" w:themeColor="text1"/>
        </w:rPr>
        <w:t>r</w:t>
      </w:r>
      <w:r w:rsidR="00782103" w:rsidRPr="00B14E56">
        <w:rPr>
          <w:rFonts w:asciiTheme="minorHAnsi" w:hAnsiTheme="minorHAnsi" w:cstheme="minorHAnsi"/>
          <w:color w:val="000000" w:themeColor="text1"/>
        </w:rPr>
        <w:t xml:space="preserve">eference </w:t>
      </w:r>
      <w:r w:rsidR="00E53BC2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electrode </w:t>
      </w:r>
      <w:r w:rsidR="00804816" w:rsidRPr="00B14E56">
        <w:rPr>
          <w:rFonts w:asciiTheme="minorHAnsi" w:hAnsiTheme="minorHAnsi" w:cstheme="minorHAnsi"/>
          <w:color w:val="000000" w:themeColor="text1"/>
        </w:rPr>
        <w:t xml:space="preserve">for </w:t>
      </w:r>
      <w:r w:rsidR="001F5C10" w:rsidRPr="00B14E56">
        <w:rPr>
          <w:rFonts w:asciiTheme="minorHAnsi" w:hAnsiTheme="minorHAnsi" w:cstheme="minorHAnsi"/>
          <w:color w:val="000000" w:themeColor="text1"/>
        </w:rPr>
        <w:t>the tetrode recording was</w:t>
      </w:r>
      <w:r w:rsidR="00782103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ED6DDB" w:rsidRPr="00B14E56">
        <w:rPr>
          <w:rFonts w:asciiTheme="minorHAnsi" w:hAnsiTheme="minorHAnsi" w:cstheme="minorHAnsi"/>
          <w:color w:val="000000" w:themeColor="text1"/>
        </w:rPr>
        <w:t>placed in</w:t>
      </w:r>
      <w:r w:rsidR="00782103" w:rsidRPr="00B14E56">
        <w:rPr>
          <w:rFonts w:asciiTheme="minorHAnsi" w:hAnsiTheme="minorHAnsi" w:cstheme="minorHAnsi"/>
          <w:color w:val="000000" w:themeColor="text1"/>
        </w:rPr>
        <w:t xml:space="preserve"> the white matter </w:t>
      </w:r>
      <w:r w:rsidR="001F5C10" w:rsidRPr="00B14E56">
        <w:rPr>
          <w:rFonts w:asciiTheme="minorHAnsi" w:hAnsiTheme="minorHAnsi" w:cstheme="minorHAnsi"/>
          <w:color w:val="000000" w:themeColor="text1"/>
        </w:rPr>
        <w:t xml:space="preserve">using </w:t>
      </w:r>
      <w:r w:rsidR="00804816" w:rsidRPr="00B14E56">
        <w:rPr>
          <w:rFonts w:asciiTheme="minorHAnsi" w:hAnsiTheme="minorHAnsi" w:cstheme="minorHAnsi"/>
          <w:color w:val="000000" w:themeColor="text1"/>
        </w:rPr>
        <w:t xml:space="preserve">a </w:t>
      </w:r>
      <w:r w:rsidR="00E53BC2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dedicated</w:t>
      </w:r>
      <w:r w:rsidR="001F5C10" w:rsidRPr="00B14E56">
        <w:rPr>
          <w:rFonts w:asciiTheme="minorHAnsi" w:hAnsiTheme="minorHAnsi" w:cstheme="minorHAnsi"/>
          <w:color w:val="000000" w:themeColor="text1"/>
        </w:rPr>
        <w:t xml:space="preserve"> tetrode wire. </w:t>
      </w:r>
      <w:r w:rsidR="00804816" w:rsidRPr="00B14E56">
        <w:rPr>
          <w:rFonts w:asciiTheme="minorHAnsi" w:hAnsiTheme="minorHAnsi" w:cstheme="minorHAnsi"/>
          <w:color w:val="000000" w:themeColor="text1"/>
        </w:rPr>
        <w:t>The r</w:t>
      </w:r>
      <w:r w:rsidR="001F5C10" w:rsidRPr="00B14E56">
        <w:rPr>
          <w:rFonts w:asciiTheme="minorHAnsi" w:hAnsiTheme="minorHAnsi" w:cstheme="minorHAnsi"/>
          <w:color w:val="000000" w:themeColor="text1"/>
        </w:rPr>
        <w:t xml:space="preserve">eference </w:t>
      </w:r>
      <w:r w:rsidR="00804816" w:rsidRPr="00B14E56">
        <w:rPr>
          <w:rFonts w:asciiTheme="minorHAnsi" w:hAnsiTheme="minorHAnsi" w:cstheme="minorHAnsi"/>
          <w:color w:val="000000" w:themeColor="text1"/>
        </w:rPr>
        <w:t xml:space="preserve">for </w:t>
      </w:r>
      <w:r w:rsidR="001F5C10" w:rsidRPr="00B14E56">
        <w:rPr>
          <w:rFonts w:asciiTheme="minorHAnsi" w:hAnsiTheme="minorHAnsi" w:cstheme="minorHAnsi"/>
          <w:color w:val="000000" w:themeColor="text1"/>
        </w:rPr>
        <w:t xml:space="preserve">the silicon probe recording was set </w:t>
      </w:r>
      <w:r w:rsidR="00804816" w:rsidRPr="00B14E56">
        <w:rPr>
          <w:rFonts w:asciiTheme="minorHAnsi" w:hAnsiTheme="minorHAnsi" w:cstheme="minorHAnsi"/>
          <w:color w:val="000000" w:themeColor="text1"/>
        </w:rPr>
        <w:t xml:space="preserve">as </w:t>
      </w:r>
      <w:r w:rsidR="00782103" w:rsidRPr="00B14E56">
        <w:rPr>
          <w:rFonts w:asciiTheme="minorHAnsi" w:hAnsiTheme="minorHAnsi" w:cstheme="minorHAnsi"/>
          <w:color w:val="000000" w:themeColor="text1"/>
        </w:rPr>
        <w:t>the top channel of the probe.</w:t>
      </w:r>
    </w:p>
    <w:p w14:paraId="642B4EC2" w14:textId="3F5D7B5D" w:rsidR="00DA1165" w:rsidRPr="00B14E56" w:rsidRDefault="00DA1165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6C79568B" w14:textId="6586CA45" w:rsidR="00EE3AEC" w:rsidRPr="00B14E56" w:rsidRDefault="00CB31D5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bookmarkStart w:id="62" w:name="_Hlk7528149"/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fter the tetrode adjustment, </w:t>
      </w:r>
      <w:r w:rsidR="002719D9" w:rsidRPr="00B14E56">
        <w:rPr>
          <w:rFonts w:asciiTheme="minorHAnsi" w:hAnsiTheme="minorHAnsi" w:cstheme="minorHAnsi"/>
          <w:color w:val="000000" w:themeColor="text1"/>
          <w:lang w:eastAsia="ja-JP"/>
        </w:rPr>
        <w:t>b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ehavioral performance </w:t>
      </w:r>
      <w:r w:rsidR="00E41326" w:rsidRPr="00B14E56">
        <w:rPr>
          <w:rFonts w:asciiTheme="minorHAnsi" w:hAnsiTheme="minorHAnsi" w:cstheme="minorHAnsi"/>
          <w:color w:val="000000" w:themeColor="text1"/>
          <w:lang w:eastAsia="ja-JP"/>
        </w:rPr>
        <w:t>was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ested on a linear track (</w:t>
      </w:r>
      <w:r w:rsidR="00693704">
        <w:rPr>
          <w:rFonts w:asciiTheme="minorHAnsi" w:hAnsiTheme="minorHAnsi" w:cstheme="minorHAnsi"/>
          <w:b/>
          <w:color w:val="000000" w:themeColor="text1"/>
          <w:lang w:eastAsia="ja-JP"/>
        </w:rPr>
        <w:t>Figure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  <w:r w:rsidR="002719D9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5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>A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) and in an open field (</w:t>
      </w:r>
      <w:r w:rsidR="00693704">
        <w:rPr>
          <w:rFonts w:asciiTheme="minorHAnsi" w:hAnsiTheme="minorHAnsi" w:cstheme="minorHAnsi"/>
          <w:b/>
          <w:color w:val="000000" w:themeColor="text1"/>
          <w:lang w:eastAsia="ja-JP"/>
        </w:rPr>
        <w:t>Figure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  <w:r w:rsidR="002719D9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5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>B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). In both experiments, the mouse explored freely for ~30 min (</w:t>
      </w:r>
      <w:r w:rsidR="00693704">
        <w:rPr>
          <w:rFonts w:asciiTheme="minorHAnsi" w:hAnsiTheme="minorHAnsi" w:cstheme="minorHAnsi"/>
          <w:b/>
          <w:color w:val="000000" w:themeColor="text1"/>
          <w:lang w:eastAsia="ja-JP"/>
        </w:rPr>
        <w:t>Figure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  <w:r w:rsidR="002719D9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5</w:t>
      </w:r>
      <w:proofErr w:type="gramStart"/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>Aa</w:t>
      </w:r>
      <w:r w:rsidR="00E74694">
        <w:rPr>
          <w:rFonts w:asciiTheme="minorHAnsi" w:hAnsiTheme="minorHAnsi" w:cstheme="minorHAnsi"/>
          <w:b/>
          <w:color w:val="000000" w:themeColor="text1"/>
          <w:lang w:eastAsia="ja-JP"/>
        </w:rPr>
        <w:t>,b</w:t>
      </w:r>
      <w:proofErr w:type="gramEnd"/>
      <w:r w:rsidR="00E74694">
        <w:rPr>
          <w:rFonts w:asciiTheme="minorHAnsi" w:hAnsiTheme="minorHAnsi" w:cstheme="minorHAnsi"/>
          <w:b/>
          <w:color w:val="000000" w:themeColor="text1"/>
          <w:lang w:eastAsia="ja-JP"/>
        </w:rPr>
        <w:t>,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>c</w:t>
      </w:r>
      <w:r w:rsidR="00E74694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; Figure </w:t>
      </w:r>
      <w:r w:rsidR="004F1A47">
        <w:rPr>
          <w:rFonts w:asciiTheme="minorHAnsi" w:hAnsiTheme="minorHAnsi" w:cstheme="minorHAnsi"/>
          <w:b/>
          <w:color w:val="000000" w:themeColor="text1"/>
          <w:lang w:eastAsia="ja-JP"/>
        </w:rPr>
        <w:t>5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>Ba</w:t>
      </w:r>
      <w:r w:rsidR="00E74694">
        <w:rPr>
          <w:rFonts w:asciiTheme="minorHAnsi" w:hAnsiTheme="minorHAnsi" w:cstheme="minorHAnsi"/>
          <w:b/>
          <w:color w:val="000000" w:themeColor="text1"/>
          <w:lang w:eastAsia="ja-JP"/>
        </w:rPr>
        <w:t>,b,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>c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). The electrophysiological signals </w:t>
      </w:r>
      <w:r w:rsidR="00E41326" w:rsidRPr="00B14E56">
        <w:rPr>
          <w:rFonts w:asciiTheme="minorHAnsi" w:hAnsiTheme="minorHAnsi" w:cstheme="minorHAnsi"/>
          <w:color w:val="000000" w:themeColor="text1"/>
          <w:lang w:eastAsia="ja-JP"/>
        </w:rPr>
        <w:t>were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uccessfully recorded without severe motion-related noise throughout the recording session (</w:t>
      </w:r>
      <w:r w:rsidR="00693704">
        <w:rPr>
          <w:rFonts w:asciiTheme="minorHAnsi" w:hAnsiTheme="minorHAnsi" w:cstheme="minorHAnsi"/>
          <w:b/>
          <w:color w:val="000000" w:themeColor="text1"/>
          <w:lang w:eastAsia="ja-JP"/>
        </w:rPr>
        <w:t>Figure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  <w:r w:rsidR="002719D9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5</w:t>
      </w:r>
      <w:proofErr w:type="gramStart"/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>Ad,e</w:t>
      </w:r>
      <w:proofErr w:type="gramEnd"/>
      <w:r w:rsidR="00E74694">
        <w:rPr>
          <w:rFonts w:asciiTheme="minorHAnsi" w:hAnsiTheme="minorHAnsi" w:cstheme="minorHAnsi"/>
          <w:b/>
          <w:color w:val="000000" w:themeColor="text1"/>
          <w:lang w:eastAsia="ja-JP"/>
        </w:rPr>
        <w:t>;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  <w:r w:rsidR="00E74694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Figure </w:t>
      </w:r>
      <w:r w:rsidR="004F1A47">
        <w:rPr>
          <w:rFonts w:asciiTheme="minorHAnsi" w:hAnsiTheme="minorHAnsi" w:cstheme="minorHAnsi"/>
          <w:b/>
          <w:color w:val="000000" w:themeColor="text1"/>
          <w:lang w:eastAsia="ja-JP"/>
        </w:rPr>
        <w:t>5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>Bd,e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).</w:t>
      </w:r>
      <w:bookmarkStart w:id="63" w:name="_Hlk7528181"/>
      <w:bookmarkEnd w:id="62"/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2719D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Next, light stimulation was performed at the MEC to stimulate MEC layer III neurons </w:t>
      </w:r>
      <w:r w:rsidR="00E74694">
        <w:rPr>
          <w:rFonts w:asciiTheme="minorHAnsi" w:hAnsiTheme="minorHAnsi" w:cstheme="minorHAnsi"/>
          <w:color w:val="000000" w:themeColor="text1"/>
          <w:lang w:eastAsia="ja-JP"/>
        </w:rPr>
        <w:t>that</w:t>
      </w:r>
      <w:r w:rsidR="002719D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project to </w:t>
      </w:r>
      <w:r w:rsidR="008B366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2719D9" w:rsidRPr="00B14E56">
        <w:rPr>
          <w:rFonts w:asciiTheme="minorHAnsi" w:hAnsiTheme="minorHAnsi" w:cstheme="minorHAnsi"/>
          <w:color w:val="000000" w:themeColor="text1"/>
          <w:lang w:eastAsia="ja-JP"/>
        </w:rPr>
        <w:t>CA1</w:t>
      </w:r>
      <w:r w:rsidR="002719D9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TdWg8L0F1dGhvcj48WWVhcj4yMDExPC9ZZWFyPjxSZWNO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</w:fldData>
        </w:fldChar>
      </w:r>
      <w:r w:rsidR="002719D9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2719D9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TdWg8L0F1dGhvcj48WWVhcj4yMDExPC9ZZWFyPjxSZWNO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</w:fldData>
        </w:fldChar>
      </w:r>
      <w:r w:rsidR="002719D9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2719D9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2719D9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2719D9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2719D9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2719D9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43</w:t>
      </w:r>
      <w:r w:rsidR="002719D9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bookmarkEnd w:id="63"/>
      <w:r w:rsidR="002719D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(</w:t>
      </w:r>
      <w:r w:rsidR="00693704">
        <w:rPr>
          <w:rFonts w:asciiTheme="minorHAnsi" w:hAnsiTheme="minorHAnsi" w:cstheme="minorHAnsi"/>
          <w:b/>
          <w:color w:val="000000" w:themeColor="text1"/>
          <w:lang w:eastAsia="ja-JP"/>
        </w:rPr>
        <w:t>Figure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  <w:r w:rsidR="002719D9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6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>A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="002719D9" w:rsidRPr="00B14E56">
        <w:rPr>
          <w:rFonts w:asciiTheme="minorHAnsi" w:hAnsiTheme="minorHAnsi" w:cstheme="minorHAnsi"/>
          <w:color w:val="000000" w:themeColor="text1"/>
          <w:lang w:eastAsia="ja-JP"/>
        </w:rPr>
        <w:t>. S</w:t>
      </w:r>
      <w:r w:rsidR="001F5C10" w:rsidRPr="00B14E56">
        <w:rPr>
          <w:rFonts w:asciiTheme="minorHAnsi" w:hAnsiTheme="minorHAnsi" w:cstheme="minorHAnsi"/>
          <w:color w:val="000000" w:themeColor="text1"/>
          <w:lang w:eastAsia="ja-JP"/>
        </w:rPr>
        <w:t>pontaneous spiking activities (</w:t>
      </w:r>
      <w:r w:rsidR="00693704">
        <w:rPr>
          <w:rFonts w:asciiTheme="minorHAnsi" w:hAnsiTheme="minorHAnsi" w:cstheme="minorHAnsi"/>
          <w:b/>
          <w:color w:val="000000" w:themeColor="text1"/>
          <w:lang w:eastAsia="ja-JP"/>
        </w:rPr>
        <w:t>Figure</w:t>
      </w:r>
      <w:r w:rsidR="001F5C10"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  <w:r w:rsidR="002719D9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6</w:t>
      </w:r>
      <w:proofErr w:type="gramStart"/>
      <w:r w:rsidR="002719D9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B</w:t>
      </w:r>
      <w:r w:rsidR="00A41BB9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,C</w:t>
      </w:r>
      <w:proofErr w:type="gramEnd"/>
      <w:r w:rsidR="001F5C10" w:rsidRPr="00B14E56">
        <w:rPr>
          <w:rFonts w:asciiTheme="minorHAnsi" w:hAnsiTheme="minorHAnsi" w:cstheme="minorHAnsi"/>
          <w:color w:val="000000" w:themeColor="text1"/>
          <w:lang w:eastAsia="ja-JP"/>
        </w:rPr>
        <w:t>) and LFPs (</w:t>
      </w:r>
      <w:r w:rsidR="00693704">
        <w:rPr>
          <w:rFonts w:asciiTheme="minorHAnsi" w:hAnsiTheme="minorHAnsi" w:cstheme="minorHAnsi"/>
          <w:b/>
          <w:color w:val="000000" w:themeColor="text1"/>
          <w:lang w:eastAsia="ja-JP"/>
        </w:rPr>
        <w:t>Figure</w:t>
      </w:r>
      <w:r w:rsidR="001F5C10"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  <w:r w:rsidR="002719D9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6D</w:t>
      </w:r>
      <w:r w:rsidR="001F5C1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) </w:t>
      </w:r>
      <w:r w:rsidR="00ED6DDB" w:rsidRPr="00B14E56">
        <w:rPr>
          <w:rFonts w:asciiTheme="minorHAnsi" w:hAnsiTheme="minorHAnsi" w:cstheme="minorHAnsi"/>
          <w:color w:val="000000" w:themeColor="text1"/>
          <w:lang w:eastAsia="ja-JP"/>
        </w:rPr>
        <w:t>were</w:t>
      </w:r>
      <w:r w:rsidR="001F5C1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recorded from the tetrodes and silicon probe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when the mouse was sleeping</w:t>
      </w:r>
      <w:r w:rsidR="001F5C1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LFPs </w:t>
      </w:r>
      <w:r w:rsidR="00B7755F" w:rsidRPr="00B14E56">
        <w:rPr>
          <w:rFonts w:asciiTheme="minorHAnsi" w:hAnsiTheme="minorHAnsi" w:cstheme="minorHAnsi"/>
          <w:color w:val="000000" w:themeColor="text1"/>
          <w:lang w:eastAsia="ja-JP"/>
        </w:rPr>
        <w:t>recorded in</w:t>
      </w:r>
      <w:r w:rsidR="001F5C1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tetrodes show</w:t>
      </w:r>
      <w:r w:rsidR="00ED6DDB" w:rsidRPr="00B14E56">
        <w:rPr>
          <w:rFonts w:asciiTheme="minorHAnsi" w:hAnsiTheme="minorHAnsi" w:cstheme="minorHAnsi"/>
          <w:color w:val="000000" w:themeColor="text1"/>
          <w:lang w:eastAsia="ja-JP"/>
        </w:rPr>
        <w:t>ed</w:t>
      </w:r>
      <w:r w:rsidR="001F5C1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large ripple activities, suggesting </w:t>
      </w:r>
      <w:r w:rsidR="00ED6DDB" w:rsidRPr="00B14E56">
        <w:rPr>
          <w:rFonts w:asciiTheme="minorHAnsi" w:hAnsiTheme="minorHAnsi" w:cstheme="minorHAnsi"/>
          <w:color w:val="000000" w:themeColor="text1"/>
          <w:lang w:eastAsia="ja-JP"/>
        </w:rPr>
        <w:t>that</w:t>
      </w:r>
      <w:r w:rsidR="001F5C1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ll tetrodes were positioned </w:t>
      </w:r>
      <w:r w:rsidR="00E479C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n the </w:t>
      </w:r>
      <w:r w:rsidR="00ED6DD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vicinity of </w:t>
      </w:r>
      <w:r w:rsidR="001F5C1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CA1 </w:t>
      </w:r>
      <w:r w:rsidR="004F03D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pyramidal </w:t>
      </w:r>
      <w:r w:rsidR="001F5C10" w:rsidRPr="00B14E56">
        <w:rPr>
          <w:rFonts w:asciiTheme="minorHAnsi" w:hAnsiTheme="minorHAnsi" w:cstheme="minorHAnsi"/>
          <w:color w:val="000000" w:themeColor="text1"/>
          <w:lang w:eastAsia="ja-JP"/>
        </w:rPr>
        <w:t>cell layer.</w:t>
      </w:r>
      <w:r w:rsidR="00EE3AE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Light-induced responsive activities </w:t>
      </w:r>
      <w:r w:rsidR="00ED6DDB" w:rsidRPr="00B14E56">
        <w:rPr>
          <w:rFonts w:asciiTheme="minorHAnsi" w:hAnsiTheme="minorHAnsi" w:cstheme="minorHAnsi"/>
          <w:color w:val="000000" w:themeColor="text1"/>
          <w:lang w:eastAsia="ja-JP"/>
        </w:rPr>
        <w:t>were</w:t>
      </w:r>
      <w:r w:rsidR="00EE3AE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irst observed in MEC, followed by in CA1 with </w:t>
      </w:r>
      <w:r w:rsidR="004A4D01" w:rsidRPr="00B14E56">
        <w:rPr>
          <w:rFonts w:asciiTheme="minorHAnsi" w:hAnsiTheme="minorHAnsi" w:cstheme="minorHAnsi"/>
          <w:color w:val="000000" w:themeColor="text1"/>
          <w:lang w:eastAsia="ja-JP"/>
        </w:rPr>
        <w:t>13</w:t>
      </w:r>
      <w:r w:rsidR="00EE3AEC" w:rsidRPr="00B14E56">
        <w:rPr>
          <w:rFonts w:asciiTheme="minorHAnsi" w:hAnsiTheme="minorHAnsi" w:cstheme="minorHAnsi"/>
          <w:color w:val="000000" w:themeColor="text1"/>
          <w:lang w:eastAsia="ja-JP"/>
        </w:rPr>
        <w:t>–</w:t>
      </w:r>
      <w:r w:rsidR="00412B8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18 </w:t>
      </w:r>
      <w:proofErr w:type="spellStart"/>
      <w:r w:rsidR="00EE3AEC" w:rsidRPr="00B14E56">
        <w:rPr>
          <w:rFonts w:asciiTheme="minorHAnsi" w:hAnsiTheme="minorHAnsi" w:cstheme="minorHAnsi"/>
          <w:color w:val="000000" w:themeColor="text1"/>
          <w:lang w:eastAsia="ja-JP"/>
        </w:rPr>
        <w:t>ms</w:t>
      </w:r>
      <w:proofErr w:type="spellEnd"/>
      <w:r w:rsidR="00EE3AE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latency </w:t>
      </w:r>
      <w:r w:rsidR="00150AB8" w:rsidRPr="00B14E56">
        <w:rPr>
          <w:rFonts w:asciiTheme="minorHAnsi" w:hAnsiTheme="minorHAnsi" w:cstheme="minorHAnsi"/>
          <w:color w:val="000000" w:themeColor="text1"/>
          <w:lang w:eastAsia="ja-JP"/>
        </w:rPr>
        <w:t>(</w:t>
      </w:r>
      <w:r w:rsidR="00693704">
        <w:rPr>
          <w:rFonts w:asciiTheme="minorHAnsi" w:hAnsiTheme="minorHAnsi" w:cstheme="minorHAnsi"/>
          <w:b/>
          <w:color w:val="000000" w:themeColor="text1"/>
          <w:lang w:eastAsia="ja-JP"/>
        </w:rPr>
        <w:t>Figure</w:t>
      </w:r>
      <w:r w:rsidR="00150AB8"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  <w:r w:rsidR="002719D9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6E</w:t>
      </w:r>
      <w:r w:rsidR="00150AB8" w:rsidRPr="00B14E56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="00687673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B943A2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</w:p>
    <w:p w14:paraId="2802837A" w14:textId="77777777" w:rsidR="00B14E56" w:rsidRPr="00B14E56" w:rsidRDefault="00B14E56">
      <w:pPr>
        <w:widowControl/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</w:p>
    <w:p w14:paraId="1F9A65EE" w14:textId="6C1D9117" w:rsidR="008418E7" w:rsidRDefault="008418E7" w:rsidP="00BB582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  <w:r w:rsidRPr="00B14E56">
        <w:rPr>
          <w:rFonts w:asciiTheme="minorHAnsi" w:hAnsiTheme="minorHAnsi" w:cstheme="minorHAnsi"/>
          <w:b/>
          <w:color w:val="000000" w:themeColor="text1"/>
        </w:rPr>
        <w:t>FIGURE AND TABLE LEGENDS:</w:t>
      </w:r>
      <w:r w:rsidRPr="00B14E56">
        <w:rPr>
          <w:rFonts w:asciiTheme="minorHAnsi" w:hAnsiTheme="minorHAnsi" w:cstheme="minorHAnsi"/>
          <w:color w:val="000000" w:themeColor="text1"/>
        </w:rPr>
        <w:t xml:space="preserve"> </w:t>
      </w:r>
    </w:p>
    <w:p w14:paraId="45540748" w14:textId="77777777" w:rsidR="00E74694" w:rsidRPr="00B14E56" w:rsidRDefault="00E74694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bCs/>
          <w:color w:val="000000" w:themeColor="text1"/>
        </w:rPr>
      </w:pPr>
    </w:p>
    <w:p w14:paraId="01452F76" w14:textId="24C96920" w:rsidR="008418E7" w:rsidRPr="00B14E56" w:rsidRDefault="004E4410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  <w:r w:rsidRPr="00B14E56">
        <w:rPr>
          <w:rFonts w:asciiTheme="minorHAnsi" w:hAnsiTheme="minorHAnsi" w:cstheme="minorHAnsi" w:hint="eastAsia"/>
          <w:b/>
          <w:color w:val="000000" w:themeColor="text1"/>
          <w:lang w:eastAsia="ja-JP"/>
        </w:rPr>
        <w:t>Figure</w:t>
      </w:r>
      <w:r w:rsidRPr="00B14E56">
        <w:rPr>
          <w:rFonts w:asciiTheme="minorHAnsi" w:hAnsiTheme="minorHAnsi" w:cstheme="minorHAnsi"/>
          <w:b/>
          <w:color w:val="000000" w:themeColor="text1"/>
        </w:rPr>
        <w:t xml:space="preserve"> 1</w:t>
      </w:r>
      <w:r w:rsidR="00E74694">
        <w:rPr>
          <w:rFonts w:asciiTheme="minorHAnsi" w:hAnsiTheme="minorHAnsi" w:cstheme="minorHAnsi"/>
          <w:b/>
          <w:color w:val="000000" w:themeColor="text1"/>
        </w:rPr>
        <w:t>:</w:t>
      </w:r>
      <w:r w:rsidR="00561A4B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561A4B" w:rsidRPr="004F1A47">
        <w:rPr>
          <w:rFonts w:asciiTheme="minorHAnsi" w:hAnsiTheme="minorHAnsi" w:cstheme="minorHAnsi"/>
          <w:b/>
          <w:color w:val="000000" w:themeColor="text1"/>
        </w:rPr>
        <w:t xml:space="preserve">Microdrive </w:t>
      </w:r>
      <w:r w:rsidR="00700DD4" w:rsidRPr="004F1A47">
        <w:rPr>
          <w:rFonts w:asciiTheme="minorHAnsi" w:hAnsiTheme="minorHAnsi" w:cstheme="minorHAnsi"/>
          <w:b/>
          <w:color w:val="000000" w:themeColor="text1"/>
        </w:rPr>
        <w:t xml:space="preserve">array </w:t>
      </w:r>
      <w:r w:rsidR="00561A4B" w:rsidRPr="004F1A47">
        <w:rPr>
          <w:rFonts w:asciiTheme="minorHAnsi" w:hAnsiTheme="minorHAnsi" w:cstheme="minorHAnsi"/>
          <w:b/>
          <w:color w:val="000000" w:themeColor="text1"/>
        </w:rPr>
        <w:t>overview.</w:t>
      </w:r>
      <w:r w:rsidR="00561A4B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561A4B" w:rsidRPr="00B14E56">
        <w:rPr>
          <w:rFonts w:asciiTheme="minorHAnsi" w:hAnsiTheme="minorHAnsi" w:cstheme="minorHAnsi"/>
          <w:b/>
          <w:color w:val="000000" w:themeColor="text1"/>
        </w:rPr>
        <w:t>(A)</w:t>
      </w:r>
      <w:r w:rsidR="00561A4B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BF7A7F" w:rsidRPr="00B14E56">
        <w:rPr>
          <w:rFonts w:asciiTheme="minorHAnsi" w:hAnsiTheme="minorHAnsi" w:cstheme="minorHAnsi"/>
          <w:color w:val="000000" w:themeColor="text1"/>
        </w:rPr>
        <w:t xml:space="preserve">A skeleton view of the </w:t>
      </w:r>
      <w:proofErr w:type="spellStart"/>
      <w:r w:rsidR="00BF7A7F" w:rsidRPr="00B14E56">
        <w:rPr>
          <w:rFonts w:asciiTheme="minorHAnsi" w:hAnsiTheme="minorHAnsi" w:cstheme="minorHAnsi"/>
          <w:color w:val="000000" w:themeColor="text1"/>
        </w:rPr>
        <w:t>microdrive</w:t>
      </w:r>
      <w:proofErr w:type="spellEnd"/>
      <w:r w:rsidR="00700DD4" w:rsidRPr="00B14E56">
        <w:rPr>
          <w:rFonts w:asciiTheme="minorHAnsi" w:hAnsiTheme="minorHAnsi" w:cstheme="minorHAnsi"/>
          <w:color w:val="000000" w:themeColor="text1"/>
        </w:rPr>
        <w:t xml:space="preserve"> array</w:t>
      </w:r>
      <w:r w:rsidR="00BF7A7F" w:rsidRPr="00B14E56">
        <w:rPr>
          <w:rFonts w:asciiTheme="minorHAnsi" w:hAnsiTheme="minorHAnsi" w:cstheme="minorHAnsi"/>
          <w:color w:val="000000" w:themeColor="text1"/>
        </w:rPr>
        <w:t>,</w:t>
      </w:r>
      <w:r w:rsidR="00561A4B" w:rsidRPr="00B14E56">
        <w:rPr>
          <w:rFonts w:asciiTheme="minorHAnsi" w:hAnsiTheme="minorHAnsi" w:cstheme="minorHAnsi"/>
          <w:color w:val="000000" w:themeColor="text1"/>
        </w:rPr>
        <w:t xml:space="preserve"> from</w:t>
      </w:r>
      <w:r w:rsidR="00ED6DDB" w:rsidRPr="00B14E56">
        <w:rPr>
          <w:rFonts w:asciiTheme="minorHAnsi" w:hAnsiTheme="minorHAnsi" w:cstheme="minorHAnsi"/>
          <w:color w:val="000000" w:themeColor="text1"/>
        </w:rPr>
        <w:t xml:space="preserve"> the</w:t>
      </w:r>
      <w:r w:rsidR="00561A4B" w:rsidRPr="00B14E56">
        <w:rPr>
          <w:rFonts w:asciiTheme="minorHAnsi" w:hAnsiTheme="minorHAnsi" w:cstheme="minorHAnsi"/>
          <w:color w:val="000000" w:themeColor="text1"/>
        </w:rPr>
        <w:t xml:space="preserve"> tetrode side (a) and</w:t>
      </w:r>
      <w:r w:rsidR="00ED6DDB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561A4B" w:rsidRPr="00B14E56">
        <w:rPr>
          <w:rFonts w:asciiTheme="minorHAnsi" w:hAnsiTheme="minorHAnsi" w:cstheme="minorHAnsi"/>
          <w:color w:val="000000" w:themeColor="text1"/>
        </w:rPr>
        <w:t xml:space="preserve">silicon-probe side (b). </w:t>
      </w:r>
      <w:r w:rsidR="00561A4B" w:rsidRPr="00B14E56">
        <w:rPr>
          <w:rFonts w:asciiTheme="minorHAnsi" w:hAnsiTheme="minorHAnsi" w:cstheme="minorHAnsi"/>
          <w:b/>
          <w:color w:val="000000" w:themeColor="text1"/>
        </w:rPr>
        <w:t>(B)</w:t>
      </w:r>
      <w:r w:rsidR="00561A4B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BF7A7F" w:rsidRPr="00B14E56">
        <w:rPr>
          <w:rFonts w:asciiTheme="minorHAnsi" w:hAnsiTheme="minorHAnsi" w:cstheme="minorHAnsi"/>
          <w:color w:val="000000" w:themeColor="text1"/>
        </w:rPr>
        <w:t>A real image of the</w:t>
      </w:r>
      <w:r w:rsidR="00561A4B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3D6AD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loaded </w:t>
      </w:r>
      <w:proofErr w:type="spellStart"/>
      <w:r w:rsidR="00561A4B" w:rsidRPr="00B14E56">
        <w:rPr>
          <w:rFonts w:asciiTheme="minorHAnsi" w:hAnsiTheme="minorHAnsi" w:cstheme="minorHAnsi"/>
          <w:color w:val="000000" w:themeColor="text1"/>
        </w:rPr>
        <w:t>microdrive</w:t>
      </w:r>
      <w:proofErr w:type="spellEnd"/>
      <w:r w:rsidR="00700DD4" w:rsidRPr="00B14E56">
        <w:rPr>
          <w:rFonts w:asciiTheme="minorHAnsi" w:hAnsiTheme="minorHAnsi" w:cstheme="minorHAnsi"/>
          <w:color w:val="000000" w:themeColor="text1"/>
        </w:rPr>
        <w:t xml:space="preserve"> array</w:t>
      </w:r>
      <w:r w:rsidR="00561A4B" w:rsidRPr="00B14E56">
        <w:rPr>
          <w:rFonts w:asciiTheme="minorHAnsi" w:hAnsiTheme="minorHAnsi" w:cstheme="minorHAnsi"/>
          <w:color w:val="000000" w:themeColor="text1"/>
        </w:rPr>
        <w:t>,</w:t>
      </w:r>
      <w:r w:rsidR="00045258" w:rsidRPr="00B14E56">
        <w:rPr>
          <w:rFonts w:asciiTheme="minorHAnsi" w:hAnsiTheme="minorHAnsi" w:cstheme="minorHAnsi"/>
          <w:color w:val="000000" w:themeColor="text1"/>
        </w:rPr>
        <w:t xml:space="preserve"> viewed from </w:t>
      </w:r>
      <w:r w:rsidR="00ED6DDB" w:rsidRPr="00B14E56">
        <w:rPr>
          <w:rFonts w:asciiTheme="minorHAnsi" w:hAnsiTheme="minorHAnsi" w:cstheme="minorHAnsi"/>
          <w:color w:val="000000" w:themeColor="text1"/>
        </w:rPr>
        <w:t xml:space="preserve">the </w:t>
      </w:r>
      <w:r w:rsidR="00045258" w:rsidRPr="00B14E56">
        <w:rPr>
          <w:rFonts w:asciiTheme="minorHAnsi" w:hAnsiTheme="minorHAnsi" w:cstheme="minorHAnsi"/>
          <w:color w:val="000000" w:themeColor="text1"/>
        </w:rPr>
        <w:t xml:space="preserve">tetrode side (a) and from </w:t>
      </w:r>
      <w:r w:rsidR="00ED6DDB" w:rsidRPr="00B14E56">
        <w:rPr>
          <w:rFonts w:asciiTheme="minorHAnsi" w:hAnsiTheme="minorHAnsi" w:cstheme="minorHAnsi"/>
          <w:color w:val="000000" w:themeColor="text1"/>
        </w:rPr>
        <w:t xml:space="preserve">the </w:t>
      </w:r>
      <w:r w:rsidR="00045258" w:rsidRPr="00B14E56">
        <w:rPr>
          <w:rFonts w:asciiTheme="minorHAnsi" w:hAnsiTheme="minorHAnsi" w:cstheme="minorHAnsi"/>
          <w:color w:val="000000" w:themeColor="text1"/>
        </w:rPr>
        <w:t xml:space="preserve">silicon-probe side (b). </w:t>
      </w:r>
      <w:r w:rsidR="00D9183F" w:rsidRPr="00B14E56">
        <w:rPr>
          <w:rFonts w:asciiTheme="minorHAnsi" w:hAnsiTheme="minorHAnsi" w:cstheme="minorHAnsi"/>
          <w:color w:val="000000" w:themeColor="text1"/>
        </w:rPr>
        <w:t xml:space="preserve">The </w:t>
      </w:r>
      <w:proofErr w:type="spellStart"/>
      <w:r w:rsidR="00D9183F" w:rsidRPr="00B14E56">
        <w:rPr>
          <w:rFonts w:asciiTheme="minorHAnsi" w:hAnsiTheme="minorHAnsi" w:cstheme="minorHAnsi"/>
          <w:color w:val="000000" w:themeColor="text1"/>
        </w:rPr>
        <w:t>microdrive</w:t>
      </w:r>
      <w:proofErr w:type="spellEnd"/>
      <w:r w:rsidR="00700DD4" w:rsidRPr="00B14E56">
        <w:rPr>
          <w:rFonts w:asciiTheme="minorHAnsi" w:hAnsiTheme="minorHAnsi" w:cstheme="minorHAnsi"/>
          <w:color w:val="000000" w:themeColor="text1"/>
        </w:rPr>
        <w:t xml:space="preserve"> array</w:t>
      </w:r>
      <w:r w:rsidR="00D9183F" w:rsidRPr="00B14E56">
        <w:rPr>
          <w:rFonts w:asciiTheme="minorHAnsi" w:hAnsiTheme="minorHAnsi" w:cstheme="minorHAnsi"/>
          <w:color w:val="000000" w:themeColor="text1"/>
        </w:rPr>
        <w:t xml:space="preserve"> is placed on the </w:t>
      </w:r>
      <w:r w:rsidR="003D6AD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jig</w:t>
      </w:r>
      <w:r w:rsidR="00D9183F" w:rsidRPr="00B14E56">
        <w:rPr>
          <w:rFonts w:asciiTheme="minorHAnsi" w:hAnsiTheme="minorHAnsi" w:cstheme="minorHAnsi"/>
          <w:color w:val="000000" w:themeColor="text1"/>
        </w:rPr>
        <w:t xml:space="preserve"> stage in </w:t>
      </w:r>
      <w:r w:rsidR="003D6AD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panel </w:t>
      </w:r>
      <w:r w:rsidR="00D9183F" w:rsidRPr="00B14E56">
        <w:rPr>
          <w:rFonts w:asciiTheme="minorHAnsi" w:hAnsiTheme="minorHAnsi" w:cstheme="minorHAnsi"/>
          <w:color w:val="000000" w:themeColor="text1"/>
        </w:rPr>
        <w:t xml:space="preserve">(b). </w:t>
      </w:r>
      <w:r w:rsidR="00D9183F" w:rsidRPr="00B14E56">
        <w:rPr>
          <w:rFonts w:asciiTheme="minorHAnsi" w:hAnsiTheme="minorHAnsi" w:cstheme="minorHAnsi"/>
          <w:b/>
          <w:color w:val="000000" w:themeColor="text1"/>
        </w:rPr>
        <w:t>(C)</w:t>
      </w:r>
      <w:r w:rsidR="00D9183F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3D6AD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Individual </w:t>
      </w:r>
      <w:r w:rsidR="00D9183F" w:rsidRPr="00B14E56">
        <w:rPr>
          <w:rFonts w:asciiTheme="minorHAnsi" w:hAnsiTheme="minorHAnsi" w:cstheme="minorHAnsi"/>
          <w:color w:val="000000" w:themeColor="text1"/>
        </w:rPr>
        <w:t xml:space="preserve">3D-printed </w:t>
      </w:r>
      <w:proofErr w:type="spellStart"/>
      <w:r w:rsidR="00D9183F" w:rsidRPr="00B14E56">
        <w:rPr>
          <w:rFonts w:asciiTheme="minorHAnsi" w:hAnsiTheme="minorHAnsi" w:cstheme="minorHAnsi"/>
          <w:color w:val="000000" w:themeColor="text1"/>
        </w:rPr>
        <w:t>microdrive</w:t>
      </w:r>
      <w:proofErr w:type="spellEnd"/>
      <w:r w:rsidR="00700DD4" w:rsidRPr="00B14E56">
        <w:rPr>
          <w:rFonts w:asciiTheme="minorHAnsi" w:hAnsiTheme="minorHAnsi" w:cstheme="minorHAnsi"/>
          <w:color w:val="000000" w:themeColor="text1"/>
        </w:rPr>
        <w:t xml:space="preserve"> array</w:t>
      </w:r>
      <w:r w:rsidR="00D9183F" w:rsidRPr="00B14E56">
        <w:rPr>
          <w:rFonts w:asciiTheme="minorHAnsi" w:hAnsiTheme="minorHAnsi" w:cstheme="minorHAnsi"/>
          <w:color w:val="000000" w:themeColor="text1"/>
        </w:rPr>
        <w:t xml:space="preserve"> parts. (a</w:t>
      </w:r>
      <w:r w:rsidR="008E4B12" w:rsidRPr="00B14E56">
        <w:rPr>
          <w:rFonts w:asciiTheme="minorHAnsi" w:hAnsiTheme="minorHAnsi" w:cstheme="minorHAnsi"/>
          <w:color w:val="000000" w:themeColor="text1"/>
        </w:rPr>
        <w:t>–</w:t>
      </w:r>
      <w:r w:rsidR="00D9183F" w:rsidRPr="00B14E56">
        <w:rPr>
          <w:rFonts w:asciiTheme="minorHAnsi" w:hAnsiTheme="minorHAnsi" w:cstheme="minorHAnsi"/>
          <w:color w:val="000000" w:themeColor="text1"/>
        </w:rPr>
        <w:t xml:space="preserve">d) The </w:t>
      </w:r>
      <w:proofErr w:type="spellStart"/>
      <w:r w:rsidR="00D9183F" w:rsidRPr="00B14E56">
        <w:rPr>
          <w:rFonts w:asciiTheme="minorHAnsi" w:hAnsiTheme="minorHAnsi" w:cstheme="minorHAnsi"/>
          <w:color w:val="000000" w:themeColor="text1"/>
        </w:rPr>
        <w:t>microdrive</w:t>
      </w:r>
      <w:proofErr w:type="spellEnd"/>
      <w:r w:rsidR="00700DD4" w:rsidRPr="00B14E56">
        <w:rPr>
          <w:rFonts w:asciiTheme="minorHAnsi" w:hAnsiTheme="minorHAnsi" w:cstheme="minorHAnsi"/>
          <w:color w:val="000000" w:themeColor="text1"/>
        </w:rPr>
        <w:t xml:space="preserve"> array</w:t>
      </w:r>
      <w:r w:rsidR="00D9183F" w:rsidRPr="00B14E56">
        <w:rPr>
          <w:rFonts w:asciiTheme="minorHAnsi" w:hAnsiTheme="minorHAnsi" w:cstheme="minorHAnsi"/>
          <w:color w:val="000000" w:themeColor="text1"/>
        </w:rPr>
        <w:t xml:space="preserve"> body, viewed from </w:t>
      </w:r>
      <w:r w:rsidR="003D6AD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four different</w:t>
      </w:r>
      <w:r w:rsidR="003D6AD4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D9183F" w:rsidRPr="00B14E56">
        <w:rPr>
          <w:rFonts w:asciiTheme="minorHAnsi" w:hAnsiTheme="minorHAnsi" w:cstheme="minorHAnsi"/>
          <w:color w:val="000000" w:themeColor="text1"/>
        </w:rPr>
        <w:t xml:space="preserve">angles (a: tetrode side view; b: silicon-probe side view; c: top view; d: bottom view). </w:t>
      </w:r>
      <w:r w:rsidR="008E4B12">
        <w:rPr>
          <w:rFonts w:asciiTheme="minorHAnsi" w:hAnsiTheme="minorHAnsi" w:cstheme="minorHAnsi"/>
          <w:color w:val="000000" w:themeColor="text1"/>
        </w:rPr>
        <w:t>A m</w:t>
      </w:r>
      <w:r w:rsidR="000518EA" w:rsidRPr="00B14E56">
        <w:rPr>
          <w:rFonts w:asciiTheme="minorHAnsi" w:hAnsiTheme="minorHAnsi" w:cstheme="minorHAnsi"/>
          <w:color w:val="000000" w:themeColor="text1"/>
        </w:rPr>
        <w:t xml:space="preserve">agnified view of </w:t>
      </w:r>
      <w:r w:rsidR="00646483" w:rsidRPr="00B14E56">
        <w:rPr>
          <w:rFonts w:asciiTheme="minorHAnsi" w:hAnsiTheme="minorHAnsi" w:cstheme="minorHAnsi"/>
          <w:color w:val="000000" w:themeColor="text1"/>
        </w:rPr>
        <w:t xml:space="preserve">the </w:t>
      </w:r>
      <w:r w:rsidR="000518EA" w:rsidRPr="00B14E56">
        <w:rPr>
          <w:rFonts w:asciiTheme="minorHAnsi" w:hAnsiTheme="minorHAnsi" w:cstheme="minorHAnsi"/>
          <w:color w:val="000000" w:themeColor="text1"/>
        </w:rPr>
        <w:t xml:space="preserve">dashed line in </w:t>
      </w:r>
      <w:r w:rsidR="003D6AD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panel </w:t>
      </w:r>
      <w:r w:rsidR="000518EA" w:rsidRPr="00B14E56">
        <w:rPr>
          <w:rFonts w:asciiTheme="minorHAnsi" w:hAnsiTheme="minorHAnsi" w:cstheme="minorHAnsi"/>
          <w:color w:val="000000" w:themeColor="text1"/>
        </w:rPr>
        <w:t xml:space="preserve">(c) is shown in </w:t>
      </w:r>
      <w:r w:rsidR="00693704" w:rsidRPr="004F1A47">
        <w:rPr>
          <w:rFonts w:asciiTheme="minorHAnsi" w:hAnsiTheme="minorHAnsi" w:cstheme="minorHAnsi"/>
          <w:b/>
          <w:color w:val="000000" w:themeColor="text1"/>
        </w:rPr>
        <w:t>Figure</w:t>
      </w:r>
      <w:r w:rsidR="000518EA" w:rsidRPr="004F1A47">
        <w:rPr>
          <w:rFonts w:asciiTheme="minorHAnsi" w:hAnsiTheme="minorHAnsi" w:cstheme="minorHAnsi"/>
          <w:b/>
          <w:color w:val="000000" w:themeColor="text1"/>
        </w:rPr>
        <w:t xml:space="preserve"> 2A</w:t>
      </w:r>
      <w:r w:rsidR="000518EA" w:rsidRPr="00B14E56">
        <w:rPr>
          <w:rFonts w:asciiTheme="minorHAnsi" w:hAnsiTheme="minorHAnsi" w:cstheme="minorHAnsi"/>
          <w:color w:val="000000" w:themeColor="text1"/>
        </w:rPr>
        <w:t xml:space="preserve">. </w:t>
      </w:r>
      <w:r w:rsidR="00D9183F" w:rsidRPr="00B14E56">
        <w:rPr>
          <w:rFonts w:asciiTheme="minorHAnsi" w:hAnsiTheme="minorHAnsi" w:cstheme="minorHAnsi"/>
          <w:color w:val="000000" w:themeColor="text1"/>
        </w:rPr>
        <w:t xml:space="preserve">(e) </w:t>
      </w:r>
      <w:r w:rsidR="00234A9F" w:rsidRPr="00B14E56">
        <w:rPr>
          <w:rFonts w:asciiTheme="minorHAnsi" w:hAnsiTheme="minorHAnsi" w:cstheme="minorHAnsi"/>
          <w:color w:val="000000" w:themeColor="text1"/>
        </w:rPr>
        <w:t>The shuttle</w:t>
      </w:r>
      <w:r w:rsidR="0095592B" w:rsidRPr="00B14E56">
        <w:rPr>
          <w:rFonts w:asciiTheme="minorHAnsi" w:hAnsiTheme="minorHAnsi" w:cstheme="minorHAnsi"/>
          <w:color w:val="000000" w:themeColor="text1"/>
        </w:rPr>
        <w:t>, which hold</w:t>
      </w:r>
      <w:r w:rsidR="003D6AD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s</w:t>
      </w:r>
      <w:r w:rsidR="0095592B" w:rsidRPr="00B14E56">
        <w:rPr>
          <w:rFonts w:asciiTheme="minorHAnsi" w:hAnsiTheme="minorHAnsi" w:cstheme="minorHAnsi"/>
          <w:color w:val="000000" w:themeColor="text1"/>
        </w:rPr>
        <w:t xml:space="preserve"> and allow</w:t>
      </w:r>
      <w:r w:rsidR="003D6AD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s</w:t>
      </w:r>
      <w:r w:rsidR="0095592B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3D6AD4" w:rsidRPr="00B14E56">
        <w:rPr>
          <w:rFonts w:asciiTheme="minorHAnsi" w:hAnsiTheme="minorHAnsi" w:cstheme="minorHAnsi"/>
          <w:color w:val="000000" w:themeColor="text1"/>
        </w:rPr>
        <w:t>adjusting</w:t>
      </w:r>
      <w:r w:rsidR="0095592B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646483" w:rsidRPr="00B14E56">
        <w:rPr>
          <w:rFonts w:asciiTheme="minorHAnsi" w:hAnsiTheme="minorHAnsi" w:cstheme="minorHAnsi"/>
          <w:color w:val="000000" w:themeColor="text1"/>
        </w:rPr>
        <w:t xml:space="preserve">of </w:t>
      </w:r>
      <w:r w:rsidR="0095592B" w:rsidRPr="00B14E56">
        <w:rPr>
          <w:rFonts w:asciiTheme="minorHAnsi" w:hAnsiTheme="minorHAnsi" w:cstheme="minorHAnsi"/>
          <w:color w:val="000000" w:themeColor="text1"/>
        </w:rPr>
        <w:t>the silicon-probe.</w:t>
      </w:r>
      <w:r w:rsidR="00BC51AD" w:rsidRPr="00B14E56">
        <w:rPr>
          <w:rFonts w:asciiTheme="minorHAnsi" w:hAnsiTheme="minorHAnsi" w:cstheme="minorHAnsi"/>
          <w:color w:val="000000" w:themeColor="text1"/>
        </w:rPr>
        <w:t xml:space="preserve"> A silicon probe is attached at the dashed line in panel (e).</w:t>
      </w:r>
      <w:r w:rsidR="0095592B" w:rsidRPr="00B14E56">
        <w:rPr>
          <w:rFonts w:asciiTheme="minorHAnsi" w:hAnsiTheme="minorHAnsi" w:cstheme="minorHAnsi"/>
          <w:color w:val="000000" w:themeColor="text1"/>
        </w:rPr>
        <w:t xml:space="preserve"> (f) </w:t>
      </w:r>
      <w:r w:rsidR="00211589" w:rsidRPr="00B14E56">
        <w:rPr>
          <w:rFonts w:asciiTheme="minorHAnsi" w:hAnsiTheme="minorHAnsi" w:cstheme="minorHAnsi"/>
          <w:color w:val="000000" w:themeColor="text1"/>
        </w:rPr>
        <w:t>The probe-connecter holder, which hold</w:t>
      </w:r>
      <w:r w:rsidR="003D6AD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s</w:t>
      </w:r>
      <w:r w:rsidR="00211589" w:rsidRPr="00B14E56">
        <w:rPr>
          <w:rFonts w:asciiTheme="minorHAnsi" w:hAnsiTheme="minorHAnsi" w:cstheme="minorHAnsi"/>
          <w:color w:val="000000" w:themeColor="text1"/>
        </w:rPr>
        <w:t xml:space="preserve"> </w:t>
      </w:r>
      <w:bookmarkStart w:id="64" w:name="_Hlk6825290"/>
      <w:r w:rsidR="00CB078D" w:rsidRPr="00B14E56">
        <w:rPr>
          <w:rFonts w:asciiTheme="minorHAnsi" w:hAnsiTheme="minorHAnsi" w:cstheme="minorHAnsi"/>
          <w:color w:val="000000" w:themeColor="text1"/>
        </w:rPr>
        <w:t>a 32-channel silicon-probe connecter</w:t>
      </w:r>
      <w:bookmarkEnd w:id="64"/>
      <w:r w:rsidR="00211589" w:rsidRPr="00B14E56">
        <w:rPr>
          <w:rFonts w:asciiTheme="minorHAnsi" w:hAnsiTheme="minorHAnsi" w:cstheme="minorHAnsi"/>
          <w:color w:val="000000" w:themeColor="text1"/>
        </w:rPr>
        <w:t>. (g) The fiber ferrule holder, which hold</w:t>
      </w:r>
      <w:r w:rsidR="003D6AD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s</w:t>
      </w:r>
      <w:r w:rsidR="00211589" w:rsidRPr="00B14E56">
        <w:rPr>
          <w:rFonts w:asciiTheme="minorHAnsi" w:hAnsiTheme="minorHAnsi" w:cstheme="minorHAnsi"/>
          <w:color w:val="000000" w:themeColor="text1"/>
        </w:rPr>
        <w:t xml:space="preserve"> an optical fiber ferrule to prevent </w:t>
      </w:r>
      <w:r w:rsidR="00ED6DDB" w:rsidRPr="00B14E56">
        <w:rPr>
          <w:rFonts w:asciiTheme="minorHAnsi" w:hAnsiTheme="minorHAnsi" w:cstheme="minorHAnsi"/>
          <w:color w:val="000000" w:themeColor="text1"/>
        </w:rPr>
        <w:t xml:space="preserve">from </w:t>
      </w:r>
      <w:r w:rsidR="00211589" w:rsidRPr="00B14E56">
        <w:rPr>
          <w:rFonts w:asciiTheme="minorHAnsi" w:hAnsiTheme="minorHAnsi" w:cstheme="minorHAnsi"/>
          <w:color w:val="000000" w:themeColor="text1"/>
        </w:rPr>
        <w:t xml:space="preserve">the movement </w:t>
      </w:r>
      <w:r w:rsidR="003D6AD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of the probe </w:t>
      </w:r>
      <w:r w:rsidR="00211589" w:rsidRPr="00B14E56">
        <w:rPr>
          <w:rFonts w:asciiTheme="minorHAnsi" w:hAnsiTheme="minorHAnsi" w:cstheme="minorHAnsi"/>
          <w:color w:val="000000" w:themeColor="text1"/>
        </w:rPr>
        <w:t xml:space="preserve">when </w:t>
      </w:r>
      <w:r w:rsidR="00297E4A" w:rsidRPr="00B14E56">
        <w:rPr>
          <w:rFonts w:asciiTheme="minorHAnsi" w:hAnsiTheme="minorHAnsi" w:cstheme="minorHAnsi"/>
          <w:color w:val="000000" w:themeColor="text1"/>
        </w:rPr>
        <w:t>plugging</w:t>
      </w:r>
      <w:r w:rsidR="00211589" w:rsidRPr="00B14E56">
        <w:rPr>
          <w:rFonts w:asciiTheme="minorHAnsi" w:hAnsiTheme="minorHAnsi" w:cstheme="minorHAnsi"/>
          <w:color w:val="000000" w:themeColor="text1"/>
        </w:rPr>
        <w:t>/</w:t>
      </w:r>
      <w:r w:rsidR="00297E4A" w:rsidRPr="00B14E56">
        <w:rPr>
          <w:rFonts w:asciiTheme="minorHAnsi" w:hAnsiTheme="minorHAnsi" w:cstheme="minorHAnsi"/>
          <w:color w:val="000000" w:themeColor="text1"/>
        </w:rPr>
        <w:t>unplugging</w:t>
      </w:r>
      <w:r w:rsidR="00211589" w:rsidRPr="00B14E56">
        <w:rPr>
          <w:rFonts w:asciiTheme="minorHAnsi" w:hAnsiTheme="minorHAnsi" w:cstheme="minorHAnsi"/>
          <w:color w:val="000000" w:themeColor="text1"/>
        </w:rPr>
        <w:t xml:space="preserve"> the fiber </w:t>
      </w:r>
      <w:r w:rsidR="003D6AD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connector </w:t>
      </w:r>
      <w:r w:rsidR="00211589" w:rsidRPr="00B14E56">
        <w:rPr>
          <w:rFonts w:asciiTheme="minorHAnsi" w:hAnsiTheme="minorHAnsi" w:cstheme="minorHAnsi"/>
          <w:color w:val="000000" w:themeColor="text1"/>
        </w:rPr>
        <w:t xml:space="preserve">with the light-source. </w:t>
      </w:r>
      <w:r w:rsidR="006D152A" w:rsidRPr="00B14E56">
        <w:rPr>
          <w:rFonts w:asciiTheme="minorHAnsi" w:hAnsiTheme="minorHAnsi" w:cstheme="minorHAnsi"/>
          <w:color w:val="000000" w:themeColor="text1"/>
        </w:rPr>
        <w:t>This part consist</w:t>
      </w:r>
      <w:r w:rsidR="000518EA" w:rsidRPr="00B14E56">
        <w:rPr>
          <w:rFonts w:asciiTheme="minorHAnsi" w:hAnsiTheme="minorHAnsi" w:cstheme="minorHAnsi"/>
          <w:color w:val="000000" w:themeColor="text1"/>
        </w:rPr>
        <w:t>s</w:t>
      </w:r>
      <w:r w:rsidR="006D152A" w:rsidRPr="00B14E56">
        <w:rPr>
          <w:rFonts w:asciiTheme="minorHAnsi" w:hAnsiTheme="minorHAnsi" w:cstheme="minorHAnsi"/>
          <w:color w:val="000000" w:themeColor="text1"/>
        </w:rPr>
        <w:t xml:space="preserve"> of two components</w:t>
      </w:r>
      <w:r w:rsidR="008E4B12">
        <w:rPr>
          <w:rFonts w:asciiTheme="minorHAnsi" w:hAnsiTheme="minorHAnsi" w:cstheme="minorHAnsi"/>
          <w:color w:val="000000" w:themeColor="text1"/>
        </w:rPr>
        <w:t>:</w:t>
      </w:r>
      <w:r w:rsidR="006D152A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8E4B12">
        <w:rPr>
          <w:rFonts w:asciiTheme="minorHAnsi" w:hAnsiTheme="minorHAnsi" w:cstheme="minorHAnsi"/>
          <w:color w:val="000000" w:themeColor="text1"/>
        </w:rPr>
        <w:t>[</w:t>
      </w:r>
      <w:r w:rsidR="00E80DD7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panel (g)</w:t>
      </w:r>
      <w:r w:rsidR="008E4B12">
        <w:rPr>
          <w:rFonts w:asciiTheme="minorHAnsi" w:hAnsiTheme="minorHAnsi" w:cstheme="minorHAnsi"/>
          <w:color w:val="000000" w:themeColor="text1"/>
          <w:lang w:eastAsia="ja-JP"/>
        </w:rPr>
        <w:t xml:space="preserve"> and</w:t>
      </w:r>
      <w:r w:rsidR="00E80DD7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6D152A" w:rsidRPr="00B14E56">
        <w:rPr>
          <w:rFonts w:asciiTheme="minorHAnsi" w:hAnsiTheme="minorHAnsi" w:cstheme="minorHAnsi"/>
          <w:color w:val="000000" w:themeColor="text1"/>
        </w:rPr>
        <w:t>component</w:t>
      </w:r>
      <w:r w:rsidR="008E4B12">
        <w:rPr>
          <w:rFonts w:asciiTheme="minorHAnsi" w:hAnsiTheme="minorHAnsi" w:cstheme="minorHAnsi"/>
          <w:color w:val="000000" w:themeColor="text1"/>
        </w:rPr>
        <w:t>s</w:t>
      </w:r>
      <w:r w:rsidR="006D152A" w:rsidRPr="00B14E56">
        <w:rPr>
          <w:rFonts w:asciiTheme="minorHAnsi" w:hAnsiTheme="minorHAnsi" w:cstheme="minorHAnsi"/>
          <w:color w:val="000000" w:themeColor="text1"/>
        </w:rPr>
        <w:t xml:space="preserve"> A and B</w:t>
      </w:r>
      <w:r w:rsidR="008E4B12">
        <w:rPr>
          <w:rFonts w:asciiTheme="minorHAnsi" w:hAnsiTheme="minorHAnsi" w:cstheme="minorHAnsi"/>
          <w:color w:val="000000" w:themeColor="text1"/>
        </w:rPr>
        <w:t>]</w:t>
      </w:r>
      <w:r w:rsidR="006D152A" w:rsidRPr="00B14E56">
        <w:rPr>
          <w:rFonts w:asciiTheme="minorHAnsi" w:hAnsiTheme="minorHAnsi" w:cstheme="minorHAnsi"/>
          <w:color w:val="000000" w:themeColor="text1"/>
        </w:rPr>
        <w:t xml:space="preserve">. </w:t>
      </w:r>
      <w:r w:rsidR="00211589" w:rsidRPr="00B14E56">
        <w:rPr>
          <w:rFonts w:asciiTheme="minorHAnsi" w:hAnsiTheme="minorHAnsi" w:cstheme="minorHAnsi"/>
          <w:color w:val="000000" w:themeColor="text1"/>
        </w:rPr>
        <w:t xml:space="preserve">(h) The </w:t>
      </w:r>
      <w:r w:rsidR="00E80DD7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printed </w:t>
      </w:r>
      <w:r w:rsidR="00017826" w:rsidRPr="00B14E56">
        <w:rPr>
          <w:rFonts w:asciiTheme="minorHAnsi" w:hAnsiTheme="minorHAnsi" w:cstheme="minorHAnsi"/>
          <w:color w:val="000000" w:themeColor="text1"/>
        </w:rPr>
        <w:t>shielding</w:t>
      </w:r>
      <w:r w:rsidR="00211589" w:rsidRPr="00B14E56">
        <w:rPr>
          <w:rFonts w:asciiTheme="minorHAnsi" w:hAnsiTheme="minorHAnsi" w:cstheme="minorHAnsi"/>
          <w:color w:val="000000" w:themeColor="text1"/>
        </w:rPr>
        <w:t xml:space="preserve"> cone, which provide</w:t>
      </w:r>
      <w:r w:rsidR="00E80DD7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s</w:t>
      </w:r>
      <w:r w:rsidR="00211589" w:rsidRPr="00B14E56">
        <w:rPr>
          <w:rFonts w:asciiTheme="minorHAnsi" w:hAnsiTheme="minorHAnsi" w:cstheme="minorHAnsi"/>
          <w:color w:val="000000" w:themeColor="text1"/>
        </w:rPr>
        <w:t xml:space="preserve"> physical and electric</w:t>
      </w:r>
      <w:r w:rsidR="00ED6DDB" w:rsidRPr="00B14E56">
        <w:rPr>
          <w:rFonts w:asciiTheme="minorHAnsi" w:hAnsiTheme="minorHAnsi" w:cstheme="minorHAnsi"/>
          <w:color w:val="000000" w:themeColor="text1"/>
        </w:rPr>
        <w:t>al</w:t>
      </w:r>
      <w:r w:rsidR="00211589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E80DD7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shielding when painted with </w:t>
      </w:r>
      <w:r w:rsidR="00ED6DDB" w:rsidRPr="00B14E56">
        <w:rPr>
          <w:rFonts w:asciiTheme="minorHAnsi" w:hAnsiTheme="minorHAnsi" w:cstheme="minorHAnsi"/>
          <w:color w:val="000000" w:themeColor="text1"/>
          <w:lang w:eastAsia="ja-JP"/>
        </w:rPr>
        <w:t>conductive material</w:t>
      </w:r>
      <w:r w:rsidR="00211589" w:rsidRPr="00B14E56">
        <w:rPr>
          <w:rFonts w:asciiTheme="minorHAnsi" w:hAnsiTheme="minorHAnsi" w:cstheme="minorHAnsi"/>
          <w:color w:val="000000" w:themeColor="text1"/>
        </w:rPr>
        <w:t>.</w:t>
      </w:r>
      <w:r w:rsidR="002B162C" w:rsidRPr="00B14E56">
        <w:rPr>
          <w:rFonts w:asciiTheme="minorHAnsi" w:hAnsiTheme="minorHAnsi" w:cstheme="minorHAnsi"/>
          <w:color w:val="000000" w:themeColor="text1"/>
        </w:rPr>
        <w:t xml:space="preserve"> The cone window </w:t>
      </w:r>
      <w:r w:rsidR="008E4B12">
        <w:rPr>
          <w:rFonts w:asciiTheme="minorHAnsi" w:hAnsiTheme="minorHAnsi" w:cstheme="minorHAnsi"/>
          <w:color w:val="000000" w:themeColor="text1"/>
        </w:rPr>
        <w:t>allows the ability to</w:t>
      </w:r>
      <w:r w:rsidR="002B162C" w:rsidRPr="00B14E56">
        <w:rPr>
          <w:rFonts w:asciiTheme="minorHAnsi" w:hAnsiTheme="minorHAnsi" w:cstheme="minorHAnsi"/>
          <w:color w:val="000000" w:themeColor="text1"/>
        </w:rPr>
        <w:t xml:space="preserve"> see inside of the </w:t>
      </w:r>
      <w:r w:rsidR="00ED6DDB" w:rsidRPr="00B14E56">
        <w:rPr>
          <w:rFonts w:asciiTheme="minorHAnsi" w:hAnsiTheme="minorHAnsi" w:cstheme="minorHAnsi"/>
          <w:color w:val="000000" w:themeColor="text1"/>
        </w:rPr>
        <w:t>structure</w:t>
      </w:r>
      <w:r w:rsidR="002B162C" w:rsidRPr="00B14E56">
        <w:rPr>
          <w:rFonts w:asciiTheme="minorHAnsi" w:hAnsiTheme="minorHAnsi" w:cstheme="minorHAnsi"/>
          <w:color w:val="000000" w:themeColor="text1"/>
        </w:rPr>
        <w:t xml:space="preserve"> during </w:t>
      </w:r>
      <w:proofErr w:type="spellStart"/>
      <w:r w:rsidR="002B162C" w:rsidRPr="00B14E56">
        <w:rPr>
          <w:rFonts w:asciiTheme="minorHAnsi" w:hAnsiTheme="minorHAnsi" w:cstheme="minorHAnsi"/>
          <w:color w:val="000000" w:themeColor="text1"/>
        </w:rPr>
        <w:t>microdrive</w:t>
      </w:r>
      <w:proofErr w:type="spellEnd"/>
      <w:r w:rsidR="00700DD4" w:rsidRPr="00B14E56">
        <w:rPr>
          <w:rFonts w:asciiTheme="minorHAnsi" w:hAnsiTheme="minorHAnsi" w:cstheme="minorHAnsi"/>
          <w:color w:val="000000" w:themeColor="text1"/>
        </w:rPr>
        <w:t xml:space="preserve"> array</w:t>
      </w:r>
      <w:r w:rsidR="002B162C" w:rsidRPr="00B14E56">
        <w:rPr>
          <w:rFonts w:asciiTheme="minorHAnsi" w:hAnsiTheme="minorHAnsi" w:cstheme="minorHAnsi"/>
          <w:color w:val="000000" w:themeColor="text1"/>
        </w:rPr>
        <w:t xml:space="preserve"> preparation, which is</w:t>
      </w:r>
      <w:r w:rsidR="00ED6DDB" w:rsidRPr="00B14E56">
        <w:rPr>
          <w:rFonts w:asciiTheme="minorHAnsi" w:hAnsiTheme="minorHAnsi" w:cstheme="minorHAnsi"/>
          <w:color w:val="000000" w:themeColor="text1"/>
        </w:rPr>
        <w:t xml:space="preserve"> eventually</w:t>
      </w:r>
      <w:r w:rsidR="002B162C" w:rsidRPr="00B14E56">
        <w:rPr>
          <w:rFonts w:asciiTheme="minorHAnsi" w:hAnsiTheme="minorHAnsi" w:cstheme="minorHAnsi"/>
          <w:color w:val="000000" w:themeColor="text1"/>
        </w:rPr>
        <w:t xml:space="preserve"> covered by </w:t>
      </w:r>
      <w:r w:rsidR="00E80DD7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a piece of </w:t>
      </w:r>
      <w:r w:rsidR="002B162C" w:rsidRPr="00B14E56">
        <w:rPr>
          <w:rFonts w:asciiTheme="minorHAnsi" w:hAnsiTheme="minorHAnsi" w:cstheme="minorHAnsi"/>
          <w:color w:val="000000" w:themeColor="text1"/>
        </w:rPr>
        <w:t xml:space="preserve">tape or 3D-printed </w:t>
      </w:r>
      <w:r w:rsidR="00700DD4" w:rsidRPr="00B14E56">
        <w:rPr>
          <w:rFonts w:asciiTheme="minorHAnsi" w:hAnsiTheme="minorHAnsi" w:cstheme="minorHAnsi"/>
          <w:color w:val="000000" w:themeColor="text1"/>
        </w:rPr>
        <w:t>material</w:t>
      </w:r>
      <w:r w:rsidR="002B162C" w:rsidRPr="00B14E56">
        <w:rPr>
          <w:rFonts w:asciiTheme="minorHAnsi" w:hAnsiTheme="minorHAnsi" w:cstheme="minorHAnsi"/>
          <w:color w:val="000000" w:themeColor="text1"/>
        </w:rPr>
        <w:t>.</w:t>
      </w:r>
    </w:p>
    <w:p w14:paraId="563A66BB" w14:textId="77777777" w:rsidR="00561A4B" w:rsidRPr="00B14E56" w:rsidRDefault="00561A4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</w:p>
    <w:p w14:paraId="1983FBDD" w14:textId="15D20B14" w:rsidR="00851758" w:rsidRPr="00B14E56" w:rsidRDefault="00211589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b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>Figure 2</w:t>
      </w:r>
      <w:r w:rsidR="008E4B12">
        <w:rPr>
          <w:rFonts w:asciiTheme="minorHAnsi" w:hAnsiTheme="minorHAnsi" w:cstheme="minorHAnsi"/>
          <w:color w:val="000000" w:themeColor="text1"/>
          <w:lang w:eastAsia="ja-JP"/>
        </w:rPr>
        <w:t xml:space="preserve">: </w:t>
      </w:r>
      <w:r w:rsidR="0064273F" w:rsidRPr="004F1A47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Preparation </w:t>
      </w:r>
      <w:r w:rsidR="008200F8" w:rsidRPr="004F1A47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of </w:t>
      </w:r>
      <w:proofErr w:type="gramStart"/>
      <w:r w:rsidR="000518EA" w:rsidRPr="004F1A47">
        <w:rPr>
          <w:rFonts w:asciiTheme="minorHAnsi" w:hAnsiTheme="minorHAnsi" w:cstheme="minorHAnsi"/>
          <w:b/>
          <w:color w:val="000000" w:themeColor="text1"/>
          <w:lang w:eastAsia="ja-JP"/>
        </w:rPr>
        <w:t>guide-posts</w:t>
      </w:r>
      <w:proofErr w:type="gramEnd"/>
      <w:r w:rsidR="000518EA" w:rsidRPr="004F1A47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and </w:t>
      </w:r>
      <w:proofErr w:type="spellStart"/>
      <w:r w:rsidR="008200F8" w:rsidRPr="004F1A47">
        <w:rPr>
          <w:rFonts w:asciiTheme="minorHAnsi" w:hAnsiTheme="minorHAnsi" w:cstheme="minorHAnsi"/>
          <w:b/>
          <w:color w:val="000000" w:themeColor="text1"/>
          <w:lang w:eastAsia="ja-JP"/>
        </w:rPr>
        <w:t>microdrive</w:t>
      </w:r>
      <w:proofErr w:type="spellEnd"/>
      <w:r w:rsidR="008200F8" w:rsidRPr="004F1A47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screws</w:t>
      </w:r>
      <w:r w:rsidR="00017490" w:rsidRPr="004F1A47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on the main body</w:t>
      </w:r>
      <w:r w:rsidR="008200F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0518EA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(A)</w:t>
      </w:r>
      <w:r w:rsidR="000518E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Guide</w:t>
      </w:r>
      <w:r w:rsidR="0042657D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0518EA" w:rsidRPr="00B14E56">
        <w:rPr>
          <w:rFonts w:asciiTheme="minorHAnsi" w:hAnsiTheme="minorHAnsi" w:cstheme="minorHAnsi"/>
          <w:color w:val="000000" w:themeColor="text1"/>
          <w:lang w:eastAsia="ja-JP"/>
        </w:rPr>
        <w:t>post</w:t>
      </w:r>
      <w:r w:rsidR="0042657D">
        <w:rPr>
          <w:rFonts w:asciiTheme="minorHAnsi" w:hAnsiTheme="minorHAnsi" w:cstheme="minorHAnsi"/>
          <w:color w:val="000000" w:themeColor="text1"/>
          <w:lang w:eastAsia="ja-JP"/>
        </w:rPr>
        <w:t>-</w:t>
      </w:r>
      <w:r w:rsidR="000518E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preparation. (a) Magnified view of the </w:t>
      </w:r>
      <w:proofErr w:type="spellStart"/>
      <w:r w:rsidR="000518EA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700DD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00DD4" w:rsidRPr="00B14E56">
        <w:rPr>
          <w:rFonts w:asciiTheme="minorHAnsi" w:hAnsiTheme="minorHAnsi" w:cstheme="minorHAnsi"/>
          <w:color w:val="000000" w:themeColor="text1"/>
        </w:rPr>
        <w:t>array</w:t>
      </w:r>
      <w:r w:rsidR="000518E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body shown in </w:t>
      </w:r>
      <w:r w:rsidR="00693704" w:rsidRPr="004F1A47">
        <w:rPr>
          <w:rFonts w:asciiTheme="minorHAnsi" w:hAnsiTheme="minorHAnsi" w:cstheme="minorHAnsi"/>
          <w:b/>
          <w:color w:val="000000" w:themeColor="text1"/>
          <w:lang w:eastAsia="ja-JP"/>
        </w:rPr>
        <w:t>Figure</w:t>
      </w:r>
      <w:r w:rsidR="000518EA" w:rsidRPr="004F1A47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1Cc</w:t>
      </w:r>
      <w:r w:rsidR="000518EA" w:rsidRPr="00B14E56">
        <w:rPr>
          <w:rFonts w:asciiTheme="minorHAnsi" w:hAnsiTheme="minorHAnsi" w:cstheme="minorHAnsi"/>
          <w:color w:val="000000" w:themeColor="text1"/>
          <w:lang w:eastAsia="ja-JP"/>
        </w:rPr>
        <w:t>. (b) Guide</w:t>
      </w:r>
      <w:r w:rsidR="0042657D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0518EA" w:rsidRPr="00B14E56">
        <w:rPr>
          <w:rFonts w:asciiTheme="minorHAnsi" w:hAnsiTheme="minorHAnsi" w:cstheme="minorHAnsi"/>
          <w:color w:val="000000" w:themeColor="text1"/>
          <w:lang w:eastAsia="ja-JP"/>
        </w:rPr>
        <w:t>post</w:t>
      </w:r>
      <w:r w:rsidR="0042657D">
        <w:rPr>
          <w:rFonts w:asciiTheme="minorHAnsi" w:hAnsiTheme="minorHAnsi" w:cstheme="minorHAnsi"/>
          <w:color w:val="000000" w:themeColor="text1"/>
          <w:lang w:eastAsia="ja-JP"/>
        </w:rPr>
        <w:t>-</w:t>
      </w:r>
      <w:r w:rsidR="000518E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nsertion into the holes of the body. </w:t>
      </w:r>
      <w:r w:rsidR="008200F8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(</w:t>
      </w:r>
      <w:r w:rsidR="000518EA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B</w:t>
      </w:r>
      <w:r w:rsidR="008200F8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)</w:t>
      </w:r>
      <w:r w:rsidR="008200F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</w:t>
      </w:r>
      <w:proofErr w:type="spellStart"/>
      <w:r w:rsidR="008200F8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8200F8" w:rsidRPr="00B14E56">
        <w:rPr>
          <w:rFonts w:asciiTheme="minorHAnsi" w:hAnsiTheme="minorHAnsi" w:cstheme="minorHAnsi"/>
          <w:color w:val="000000" w:themeColor="text1"/>
          <w:lang w:eastAsia="ja-JP"/>
        </w:rPr>
        <w:t>-screw design</w:t>
      </w:r>
      <w:r w:rsidR="000518EA" w:rsidRPr="00B14E56">
        <w:rPr>
          <w:rFonts w:asciiTheme="minorHAnsi" w:hAnsiTheme="minorHAnsi" w:cstheme="minorHAnsi"/>
          <w:color w:val="000000" w:themeColor="text1"/>
          <w:lang w:eastAsia="ja-JP"/>
        </w:rPr>
        <w:t>s.</w:t>
      </w:r>
      <w:r w:rsidR="008200F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0518E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(a) The </w:t>
      </w:r>
      <w:proofErr w:type="spellStart"/>
      <w:r w:rsidR="000518EA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0518E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-screw </w:t>
      </w:r>
      <w:r w:rsidR="008200F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for </w:t>
      </w:r>
      <w:r w:rsidR="00851758" w:rsidRPr="00B14E56">
        <w:rPr>
          <w:rFonts w:asciiTheme="minorHAnsi" w:hAnsiTheme="minorHAnsi" w:cstheme="minorHAnsi"/>
          <w:color w:val="000000" w:themeColor="text1"/>
          <w:lang w:eastAsia="ja-JP"/>
        </w:rPr>
        <w:t>a silicon-probe, which consists of a 300</w:t>
      </w:r>
      <w:r w:rsidR="0042657D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851758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µ</w:t>
      </w:r>
      <w:r w:rsidR="00851758" w:rsidRPr="00B14E56">
        <w:rPr>
          <w:rFonts w:asciiTheme="minorHAnsi" w:hAnsiTheme="minorHAnsi" w:cstheme="minorHAnsi"/>
          <w:color w:val="000000" w:themeColor="text1"/>
          <w:lang w:eastAsia="ja-JP"/>
        </w:rPr>
        <w:t>m</w:t>
      </w:r>
      <w:r w:rsidR="0042657D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851758" w:rsidRPr="00B14E56">
        <w:rPr>
          <w:rFonts w:asciiTheme="minorHAnsi" w:hAnsiTheme="minorHAnsi" w:cstheme="minorHAnsi"/>
          <w:color w:val="000000" w:themeColor="text1"/>
          <w:lang w:eastAsia="ja-JP"/>
        </w:rPr>
        <w:t>pitch custom</w:t>
      </w:r>
      <w:r w:rsidR="0042657D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85175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crew, supporting </w:t>
      </w:r>
      <w:r w:rsidR="00BC51AD" w:rsidRPr="00B14E56">
        <w:rPr>
          <w:rFonts w:asciiTheme="minorHAnsi" w:hAnsiTheme="minorHAnsi" w:cstheme="minorHAnsi"/>
          <w:color w:val="000000" w:themeColor="text1"/>
          <w:lang w:eastAsia="ja-JP"/>
        </w:rPr>
        <w:t>tube</w:t>
      </w:r>
      <w:r w:rsidR="0085175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, and L-shape </w:t>
      </w:r>
      <w:r w:rsidR="00BC51AD" w:rsidRPr="00B14E56">
        <w:rPr>
          <w:rFonts w:asciiTheme="minorHAnsi" w:hAnsiTheme="minorHAnsi" w:cstheme="minorHAnsi"/>
          <w:color w:val="000000" w:themeColor="text1"/>
          <w:lang w:eastAsia="ja-JP"/>
        </w:rPr>
        <w:t>tube</w:t>
      </w:r>
      <w:r w:rsidR="0085175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>(b)</w:t>
      </w:r>
      <w:r w:rsidR="00324D4B"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  <w:r w:rsidR="0085175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proofErr w:type="spellStart"/>
      <w:r w:rsidR="00851758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85175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-screw for </w:t>
      </w:r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 </w:t>
      </w:r>
      <w:r w:rsidR="00EB0B78" w:rsidRPr="00B14E56">
        <w:rPr>
          <w:rFonts w:asciiTheme="minorHAnsi" w:hAnsiTheme="minorHAnsi" w:cstheme="minorHAnsi"/>
          <w:color w:val="000000" w:themeColor="text1"/>
          <w:lang w:eastAsia="ja-JP"/>
        </w:rPr>
        <w:t>tetrode</w:t>
      </w:r>
      <w:r w:rsidR="0085175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, which </w:t>
      </w:r>
      <w:r w:rsidR="00EB0B78" w:rsidRPr="00B14E56">
        <w:rPr>
          <w:rFonts w:asciiTheme="minorHAnsi" w:hAnsiTheme="minorHAnsi" w:cstheme="minorHAnsi"/>
          <w:color w:val="000000" w:themeColor="text1"/>
          <w:lang w:eastAsia="ja-JP"/>
        </w:rPr>
        <w:t>consists of a 160</w:t>
      </w:r>
      <w:r w:rsidR="0042657D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B0B78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µ</w:t>
      </w:r>
      <w:r w:rsidR="00EB0B78" w:rsidRPr="00B14E56">
        <w:rPr>
          <w:rFonts w:asciiTheme="minorHAnsi" w:hAnsiTheme="minorHAnsi" w:cstheme="minorHAnsi"/>
          <w:color w:val="000000" w:themeColor="text1"/>
          <w:lang w:eastAsia="ja-JP"/>
        </w:rPr>
        <w:t>m</w:t>
      </w:r>
      <w:r w:rsidR="0042657D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B0B78" w:rsidRPr="00B14E56">
        <w:rPr>
          <w:rFonts w:asciiTheme="minorHAnsi" w:hAnsiTheme="minorHAnsi" w:cstheme="minorHAnsi"/>
          <w:color w:val="000000" w:themeColor="text1"/>
          <w:lang w:eastAsia="ja-JP"/>
        </w:rPr>
        <w:t>pitch custom</w:t>
      </w:r>
      <w:r w:rsidR="0042657D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B0B7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crew and </w:t>
      </w:r>
      <w:r w:rsidR="00E751E9">
        <w:rPr>
          <w:rFonts w:asciiTheme="minorHAnsi" w:hAnsiTheme="minorHAnsi" w:cstheme="minorHAnsi" w:hint="eastAsia"/>
          <w:color w:val="000000" w:themeColor="text1"/>
          <w:lang w:eastAsia="ja-JP"/>
        </w:rPr>
        <w:t>30 G</w:t>
      </w:r>
      <w:r w:rsidR="002D113C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stainless guide tube</w:t>
      </w:r>
      <w:r w:rsidR="00851758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49452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494523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(C)</w:t>
      </w:r>
      <w:r w:rsidR="0049452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64273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Fabrication of the </w:t>
      </w:r>
      <w:r w:rsidR="00BC51AD" w:rsidRPr="00B14E56">
        <w:rPr>
          <w:rFonts w:hint="eastAsia"/>
          <w:color w:val="000000" w:themeColor="text1"/>
          <w:lang w:eastAsia="ja-JP"/>
        </w:rPr>
        <w:t>top piece</w:t>
      </w:r>
      <w:r w:rsidR="00BC51A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f the </w:t>
      </w:r>
      <w:proofErr w:type="spellStart"/>
      <w:r w:rsidR="0064273F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64273F" w:rsidRPr="00B14E56">
        <w:rPr>
          <w:rFonts w:asciiTheme="minorHAnsi" w:hAnsiTheme="minorHAnsi" w:cstheme="minorHAnsi"/>
          <w:color w:val="000000" w:themeColor="text1"/>
          <w:lang w:eastAsia="ja-JP"/>
        </w:rPr>
        <w:t>-screws</w:t>
      </w:r>
      <w:r w:rsidR="0042657D">
        <w:rPr>
          <w:rFonts w:asciiTheme="minorHAnsi" w:hAnsiTheme="minorHAnsi" w:cstheme="minorHAnsi"/>
          <w:color w:val="000000" w:themeColor="text1"/>
          <w:lang w:eastAsia="ja-JP"/>
        </w:rPr>
        <w:t>:</w:t>
      </w:r>
      <w:r w:rsidR="0064273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(a) </w:t>
      </w:r>
      <w:r w:rsidR="0042657D">
        <w:rPr>
          <w:rFonts w:asciiTheme="minorHAnsi" w:hAnsiTheme="minorHAnsi" w:cstheme="minorHAnsi"/>
          <w:color w:val="000000" w:themeColor="text1"/>
          <w:lang w:eastAsia="ja-JP"/>
        </w:rPr>
        <w:t>P</w:t>
      </w:r>
      <w:r w:rsidR="0064273F" w:rsidRPr="00B14E56">
        <w:rPr>
          <w:rFonts w:asciiTheme="minorHAnsi" w:hAnsiTheme="minorHAnsi" w:cstheme="minorHAnsi"/>
          <w:color w:val="000000" w:themeColor="text1"/>
          <w:lang w:eastAsia="ja-JP"/>
        </w:rPr>
        <w:t>repar</w:t>
      </w:r>
      <w:r w:rsidR="0042657D">
        <w:rPr>
          <w:rFonts w:asciiTheme="minorHAnsi" w:hAnsiTheme="minorHAnsi" w:cstheme="minorHAnsi"/>
          <w:color w:val="000000" w:themeColor="text1"/>
          <w:lang w:eastAsia="ja-JP"/>
        </w:rPr>
        <w:t>ation of</w:t>
      </w:r>
      <w:r w:rsidR="0064273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3D-printed patterns of the </w:t>
      </w:r>
      <w:r w:rsidR="002D113C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anti-</w:t>
      </w:r>
      <w:r w:rsidR="0064273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mold for the </w:t>
      </w:r>
      <w:proofErr w:type="spellStart"/>
      <w:r w:rsidR="0064273F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64273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-screw. The picture shows a pattern for </w:t>
      </w:r>
      <w:r w:rsidR="007F052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49452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ilicon-probe </w:t>
      </w:r>
      <w:proofErr w:type="spellStart"/>
      <w:r w:rsidR="00494523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494523" w:rsidRPr="00B14E56">
        <w:rPr>
          <w:rFonts w:asciiTheme="minorHAnsi" w:hAnsiTheme="minorHAnsi" w:cstheme="minorHAnsi"/>
          <w:color w:val="000000" w:themeColor="text1"/>
          <w:lang w:eastAsia="ja-JP"/>
        </w:rPr>
        <w:t>-screw.</w:t>
      </w:r>
      <w:r w:rsidR="0064273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(b) </w:t>
      </w:r>
      <w:r w:rsidR="007F0526" w:rsidRPr="00B14E56">
        <w:rPr>
          <w:rFonts w:asciiTheme="minorHAnsi" w:hAnsiTheme="minorHAnsi" w:cstheme="minorHAnsi"/>
          <w:color w:val="000000" w:themeColor="text1"/>
          <w:lang w:eastAsia="ja-JP"/>
        </w:rPr>
        <w:t>T</w:t>
      </w:r>
      <w:r w:rsidR="0064273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he mold </w:t>
      </w:r>
      <w:r w:rsidR="007F052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made </w:t>
      </w:r>
      <w:r w:rsidR="0064273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using the </w:t>
      </w:r>
      <w:r w:rsidR="002D113C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anti-mold </w:t>
      </w:r>
      <w:r w:rsidR="0064273F" w:rsidRPr="00B14E56">
        <w:rPr>
          <w:rFonts w:asciiTheme="minorHAnsi" w:hAnsiTheme="minorHAnsi" w:cstheme="minorHAnsi"/>
          <w:color w:val="000000" w:themeColor="text1"/>
          <w:lang w:eastAsia="ja-JP"/>
        </w:rPr>
        <w:t>pattern (a) and silicon-rubber</w:t>
      </w:r>
      <w:r w:rsidR="002D113C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material</w:t>
      </w:r>
      <w:r w:rsidR="0064273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C445F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ssembled </w:t>
      </w:r>
      <w:proofErr w:type="spellStart"/>
      <w:r w:rsidR="00C445FE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C445F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-screws are </w:t>
      </w:r>
      <w:r w:rsidR="00ED6DDB" w:rsidRPr="00B14E56">
        <w:rPr>
          <w:rFonts w:asciiTheme="minorHAnsi" w:hAnsiTheme="minorHAnsi" w:cstheme="minorHAnsi"/>
          <w:color w:val="000000" w:themeColor="text1"/>
          <w:lang w:eastAsia="ja-JP"/>
        </w:rPr>
        <w:t>produced</w:t>
      </w:r>
      <w:r w:rsidR="002D113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2D113C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by</w:t>
      </w:r>
      <w:r w:rsidR="00C445F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nserting </w:t>
      </w:r>
      <w:r w:rsidR="00C445FE" w:rsidRPr="00B14E56">
        <w:rPr>
          <w:rFonts w:asciiTheme="minorHAnsi" w:hAnsiTheme="minorHAnsi" w:cstheme="minorHAnsi"/>
          <w:color w:val="000000" w:themeColor="text1"/>
          <w:lang w:eastAsia="ja-JP"/>
        </w:rPr>
        <w:lastRenderedPageBreak/>
        <w:t>custom-screws and wires</w:t>
      </w:r>
      <w:r w:rsidR="002D113C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/</w:t>
      </w:r>
      <w:proofErr w:type="gramStart"/>
      <w:r w:rsidR="002D113C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tube</w:t>
      </w:r>
      <w:r w:rsidR="00C445FE" w:rsidRPr="00B14E56">
        <w:rPr>
          <w:rFonts w:asciiTheme="minorHAnsi" w:hAnsiTheme="minorHAnsi" w:cstheme="minorHAnsi"/>
          <w:color w:val="000000" w:themeColor="text1"/>
          <w:lang w:eastAsia="ja-JP"/>
        </w:rPr>
        <w:t>, and</w:t>
      </w:r>
      <w:proofErr w:type="gramEnd"/>
      <w:r w:rsidR="00C445F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pouring dental acrylic</w:t>
      </w:r>
      <w:r w:rsidR="002D113C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in each well</w:t>
      </w:r>
      <w:r w:rsidR="00C445FE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BC51A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nset: magnified view of the wells of the mold.</w:t>
      </w:r>
    </w:p>
    <w:p w14:paraId="776209C0" w14:textId="77777777" w:rsidR="0064273F" w:rsidRPr="00B14E56" w:rsidRDefault="0064273F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071CFAFF" w14:textId="4A6125DA" w:rsidR="009902E9" w:rsidRPr="00B14E56" w:rsidRDefault="009902E9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>Figure 3</w:t>
      </w:r>
      <w:r w:rsidR="00236D71">
        <w:rPr>
          <w:rFonts w:asciiTheme="minorHAnsi" w:hAnsiTheme="minorHAnsi" w:cstheme="minorHAnsi"/>
          <w:b/>
          <w:color w:val="000000" w:themeColor="text1"/>
          <w:lang w:eastAsia="ja-JP"/>
        </w:rPr>
        <w:t>: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017826" w:rsidRPr="004F1A47">
        <w:rPr>
          <w:rFonts w:asciiTheme="minorHAnsi" w:hAnsiTheme="minorHAnsi" w:cstheme="minorHAnsi"/>
          <w:b/>
          <w:color w:val="000000" w:themeColor="text1"/>
          <w:lang w:eastAsia="ja-JP"/>
        </w:rPr>
        <w:t>M</w:t>
      </w:r>
      <w:r w:rsidRPr="004F1A47">
        <w:rPr>
          <w:rFonts w:asciiTheme="minorHAnsi" w:hAnsiTheme="minorHAnsi" w:cstheme="minorHAnsi"/>
          <w:b/>
          <w:color w:val="000000" w:themeColor="text1"/>
          <w:lang w:eastAsia="ja-JP"/>
        </w:rPr>
        <w:t>icrodrive</w:t>
      </w:r>
      <w:r w:rsidR="00700DD4" w:rsidRPr="004F1A47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  <w:r w:rsidR="00700DD4" w:rsidRPr="004F1A47">
        <w:rPr>
          <w:rFonts w:asciiTheme="minorHAnsi" w:hAnsiTheme="minorHAnsi" w:cstheme="minorHAnsi"/>
          <w:b/>
          <w:color w:val="000000" w:themeColor="text1"/>
        </w:rPr>
        <w:t>array</w:t>
      </w:r>
      <w:r w:rsidR="00017826" w:rsidRPr="004F1A47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  <w:r w:rsidR="003151BF" w:rsidRPr="004F1A47">
        <w:rPr>
          <w:rFonts w:asciiTheme="minorHAnsi" w:hAnsiTheme="minorHAnsi" w:cstheme="minorHAnsi"/>
          <w:b/>
          <w:color w:val="000000" w:themeColor="text1"/>
          <w:lang w:eastAsia="ja-JP"/>
        </w:rPr>
        <w:t>assembly</w:t>
      </w:r>
      <w:r w:rsidRPr="004F1A47">
        <w:rPr>
          <w:rFonts w:asciiTheme="minorHAnsi" w:hAnsiTheme="minorHAnsi" w:cstheme="minorHAnsi"/>
          <w:b/>
          <w:color w:val="000000" w:themeColor="text1"/>
          <w:lang w:eastAsia="ja-JP"/>
        </w:rPr>
        <w:t>.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>(A)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Preparation of an opt</w:t>
      </w:r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>o-silicon probe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(a) </w:t>
      </w:r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ttaching two plastic </w:t>
      </w:r>
      <w:r w:rsidR="003151B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guide </w:t>
      </w:r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ubes to the shuttle. (b) </w:t>
      </w:r>
      <w:r w:rsidR="003151B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Gluing</w:t>
      </w:r>
      <w:r w:rsidR="003151B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the optical fiber to the silicon-probe. (</w:t>
      </w:r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>c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) Attach</w:t>
      </w:r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>ing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</w:t>
      </w:r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>shuttle</w:t>
      </w:r>
      <w:r w:rsidR="002B162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o the </w:t>
      </w:r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opto-silicon </w:t>
      </w:r>
      <w:r w:rsidR="002B162C" w:rsidRPr="00B14E56">
        <w:rPr>
          <w:rFonts w:asciiTheme="minorHAnsi" w:hAnsiTheme="minorHAnsi" w:cstheme="minorHAnsi"/>
          <w:color w:val="000000" w:themeColor="text1"/>
          <w:lang w:eastAsia="ja-JP"/>
        </w:rPr>
        <w:t>probe.</w:t>
      </w:r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n this picture, the </w:t>
      </w:r>
      <w:r w:rsidR="00E22CE3" w:rsidRPr="00B14E56">
        <w:rPr>
          <w:rFonts w:asciiTheme="minorHAnsi" w:hAnsiTheme="minorHAnsi" w:cstheme="minorHAnsi"/>
          <w:color w:val="000000" w:themeColor="text1"/>
          <w:lang w:eastAsia="ja-JP"/>
        </w:rPr>
        <w:t>bottom part of the shuttle (dashed line)</w:t>
      </w:r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s attached </w:t>
      </w:r>
      <w:r w:rsidR="00E22CE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o </w:t>
      </w:r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>the</w:t>
      </w:r>
      <w:r w:rsidR="00E22CE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ilicon-probe’s base</w:t>
      </w:r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[</w:t>
      </w:r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>backside of (b)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]</w:t>
      </w:r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2B162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22CE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shuttle and the silicon probe shank should be in parallel. </w:t>
      </w:r>
      <w:r w:rsidR="002B162C"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(B) </w:t>
      </w:r>
      <w:r w:rsidR="002B162C" w:rsidRPr="00B14E56">
        <w:rPr>
          <w:rFonts w:asciiTheme="minorHAnsi" w:hAnsiTheme="minorHAnsi" w:cstheme="minorHAnsi"/>
          <w:color w:val="000000" w:themeColor="text1"/>
          <w:lang w:eastAsia="ja-JP"/>
        </w:rPr>
        <w:t>Loading the opt</w:t>
      </w:r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>o-silicon probe shuttle</w:t>
      </w:r>
      <w:r w:rsidR="002B162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D6DD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ssembly </w:t>
      </w:r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>in</w:t>
      </w:r>
      <w:r w:rsidR="002B162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o the </w:t>
      </w:r>
      <w:proofErr w:type="gramStart"/>
      <w:r w:rsidR="002B162C" w:rsidRPr="00B14E56">
        <w:rPr>
          <w:rFonts w:asciiTheme="minorHAnsi" w:hAnsiTheme="minorHAnsi" w:cstheme="minorHAnsi"/>
          <w:color w:val="000000" w:themeColor="text1"/>
          <w:lang w:eastAsia="ja-JP"/>
        </w:rPr>
        <w:t>guide-</w:t>
      </w:r>
      <w:r w:rsidR="00BF7A7F" w:rsidRPr="00B14E56">
        <w:rPr>
          <w:rFonts w:asciiTheme="minorHAnsi" w:hAnsiTheme="minorHAnsi" w:cstheme="minorHAnsi"/>
          <w:color w:val="000000" w:themeColor="text1"/>
          <w:lang w:eastAsia="ja-JP"/>
        </w:rPr>
        <w:t>post</w:t>
      </w:r>
      <w:r w:rsidR="002B162C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proofErr w:type="gramEnd"/>
      <w:r w:rsidR="002B162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f the </w:t>
      </w:r>
      <w:proofErr w:type="spellStart"/>
      <w:r w:rsidR="002B162C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700DD4" w:rsidRPr="00B14E56">
        <w:rPr>
          <w:rFonts w:asciiTheme="minorHAnsi" w:hAnsiTheme="minorHAnsi" w:cstheme="minorHAnsi"/>
          <w:color w:val="000000" w:themeColor="text1"/>
        </w:rPr>
        <w:t xml:space="preserve"> array</w:t>
      </w:r>
      <w:r w:rsidR="002B162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body. </w:t>
      </w:r>
      <w:r w:rsidR="002B162C"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(C) </w:t>
      </w:r>
      <w:r w:rsidR="003151B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Relative position</w:t>
      </w:r>
      <w:r w:rsidR="00324D4B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of</w:t>
      </w:r>
      <w:r w:rsidR="00324D4B"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silicon-probe </w:t>
      </w:r>
      <w:proofErr w:type="spellStart"/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when</w:t>
      </w:r>
      <w:r w:rsidR="0075456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</w:t>
      </w:r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5456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probe is completely </w:t>
      </w:r>
      <w:r w:rsidR="00754568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retracted</w:t>
      </w:r>
      <w:r w:rsidR="0075456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54568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into</w:t>
      </w:r>
      <w:r w:rsidR="0075456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body (a) and when </w:t>
      </w:r>
      <w:r w:rsidR="003151B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positioned at the lowest in</w:t>
      </w:r>
      <w:r w:rsidR="0075456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</w:t>
      </w:r>
      <w:r w:rsidR="003151B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drive </w:t>
      </w:r>
      <w:r w:rsidR="00754568" w:rsidRPr="00B14E56">
        <w:rPr>
          <w:rFonts w:asciiTheme="minorHAnsi" w:hAnsiTheme="minorHAnsi" w:cstheme="minorHAnsi"/>
          <w:color w:val="000000" w:themeColor="text1"/>
          <w:lang w:eastAsia="ja-JP"/>
        </w:rPr>
        <w:t>body (b)</w:t>
      </w:r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324D4B"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L-shape wire is inserted into the </w:t>
      </w:r>
      <w:r w:rsidR="003151B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groove</w:t>
      </w:r>
      <w:r w:rsidR="003151B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3151B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on</w:t>
      </w:r>
      <w:r w:rsidR="00324D4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shuttle. </w:t>
      </w:r>
      <w:r w:rsidR="00324D4B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(D)</w:t>
      </w:r>
      <w:r w:rsidR="00017826"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  <w:r w:rsidR="003151B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An exploded view</w:t>
      </w:r>
      <w:r w:rsidR="003151B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01782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of the fiber ferrule holder and the probe connector </w:t>
      </w:r>
      <w:r w:rsidR="00463187" w:rsidRPr="00B14E56">
        <w:rPr>
          <w:rFonts w:asciiTheme="minorHAnsi" w:hAnsiTheme="minorHAnsi" w:cstheme="minorHAnsi"/>
          <w:color w:val="000000" w:themeColor="text1"/>
          <w:lang w:eastAsia="ja-JP"/>
        </w:rPr>
        <w:t>mount</w:t>
      </w:r>
      <w:r w:rsidR="0001782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324D4B"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(E) </w:t>
      </w:r>
      <w:r w:rsidR="003151B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S</w:t>
      </w:r>
      <w:r w:rsidR="00017826" w:rsidRPr="00B14E56">
        <w:rPr>
          <w:rFonts w:asciiTheme="minorHAnsi" w:hAnsiTheme="minorHAnsi" w:cstheme="minorHAnsi"/>
          <w:color w:val="000000" w:themeColor="text1"/>
          <w:lang w:eastAsia="ja-JP"/>
        </w:rPr>
        <w:t>hielding</w:t>
      </w:r>
      <w:r w:rsidR="002B162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one</w:t>
      </w:r>
      <w:r w:rsidR="003151B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attached</w:t>
      </w:r>
      <w:r w:rsidR="002B162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The conductive </w:t>
      </w:r>
      <w:r w:rsidR="003151B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material</w:t>
      </w:r>
      <w:r w:rsidR="003151B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2B162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s painted </w:t>
      </w:r>
      <w:r w:rsidR="00ED6DDB" w:rsidRPr="00B14E56">
        <w:rPr>
          <w:rFonts w:asciiTheme="minorHAnsi" w:hAnsiTheme="minorHAnsi" w:cstheme="minorHAnsi"/>
          <w:color w:val="000000" w:themeColor="text1"/>
          <w:lang w:eastAsia="ja-JP"/>
        </w:rPr>
        <w:t>inside of</w:t>
      </w:r>
      <w:r w:rsidR="002B162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cone.</w:t>
      </w:r>
      <w:bookmarkStart w:id="65" w:name="_Hlk7113439"/>
      <w:r w:rsidR="00E019F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bookmarkStart w:id="66" w:name="_Hlk7517379"/>
      <w:r w:rsidR="00E019F4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(</w:t>
      </w:r>
      <w:r w:rsidR="00B14E56">
        <w:rPr>
          <w:rFonts w:asciiTheme="minorHAnsi" w:hAnsiTheme="minorHAnsi" w:cstheme="minorHAnsi"/>
          <w:b/>
          <w:color w:val="000000" w:themeColor="text1"/>
          <w:lang w:eastAsia="ja-JP"/>
        </w:rPr>
        <w:t>F</w:t>
      </w:r>
      <w:r w:rsidR="00E019F4"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) </w:t>
      </w:r>
      <w:bookmarkStart w:id="67" w:name="_Hlk7443731"/>
      <w:r w:rsidR="00E019F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lternative shielding cone using a paper and aluminum </w: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t>tape</w:t>
      </w:r>
      <w:r w:rsidR="00E019F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(a) A pattern </w:t>
      </w:r>
      <w:proofErr w:type="gramStart"/>
      <w:r w:rsidR="00E019F4" w:rsidRPr="00B14E56">
        <w:rPr>
          <w:rFonts w:asciiTheme="minorHAnsi" w:hAnsiTheme="minorHAnsi" w:cstheme="minorHAnsi"/>
          <w:color w:val="000000" w:themeColor="text1"/>
          <w:lang w:eastAsia="ja-JP"/>
        </w:rPr>
        <w:t>paper</w:t>
      </w:r>
      <w:proofErr w:type="gramEnd"/>
      <w:r w:rsidR="00E019F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(b) An attached </w: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lternative </w:t>
      </w:r>
      <w:r w:rsidR="00E019F4" w:rsidRPr="00B14E56">
        <w:rPr>
          <w:rFonts w:asciiTheme="minorHAnsi" w:hAnsiTheme="minorHAnsi" w:cstheme="minorHAnsi"/>
          <w:color w:val="000000" w:themeColor="text1"/>
          <w:lang w:eastAsia="ja-JP"/>
        </w:rPr>
        <w:t>shielding cone</w: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, which reduces 1.1 </w:t>
      </w:r>
      <w:r w:rsidR="00D66512">
        <w:rPr>
          <w:rFonts w:asciiTheme="minorHAnsi" w:hAnsiTheme="minorHAnsi" w:cstheme="minorHAnsi"/>
          <w:color w:val="000000" w:themeColor="text1"/>
          <w:lang w:eastAsia="ja-JP"/>
        </w:rPr>
        <w:t>g</w: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f weight compared</w:t>
      </w:r>
      <w:r w:rsidR="000C184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o the 3D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-</w:t>
      </w:r>
      <w:r w:rsidR="000C184F" w:rsidRPr="00B14E56">
        <w:rPr>
          <w:rFonts w:asciiTheme="minorHAnsi" w:hAnsiTheme="minorHAnsi" w:cstheme="minorHAnsi"/>
          <w:color w:val="000000" w:themeColor="text1"/>
          <w:lang w:eastAsia="ja-JP"/>
        </w:rPr>
        <w:t>printed version</w:t>
      </w:r>
      <w:bookmarkEnd w:id="66"/>
      <w:bookmarkEnd w:id="67"/>
      <w:r w:rsidR="00E019F4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bookmarkEnd w:id="65"/>
    </w:p>
    <w:p w14:paraId="7DD5C001" w14:textId="77777777" w:rsidR="002B162C" w:rsidRPr="00B14E56" w:rsidRDefault="002B162C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0C33EF7C" w14:textId="0BF5FB6F" w:rsidR="00736AEE" w:rsidRPr="00B14E56" w:rsidRDefault="00021AB9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>Figure 4</w:t>
      </w:r>
      <w:r w:rsidR="00236D71">
        <w:rPr>
          <w:rFonts w:asciiTheme="minorHAnsi" w:hAnsiTheme="minorHAnsi" w:cstheme="minorHAnsi"/>
          <w:b/>
          <w:color w:val="000000" w:themeColor="text1"/>
          <w:lang w:eastAsia="ja-JP"/>
        </w:rPr>
        <w:t>: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3151BF" w:rsidRPr="004F1A47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Sealing </w:t>
      </w:r>
      <w:r w:rsidR="00FA1CE4" w:rsidRPr="004F1A47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the probes </w:t>
      </w:r>
      <w:r w:rsidR="003151BF" w:rsidRPr="004F1A47">
        <w:rPr>
          <w:rFonts w:asciiTheme="minorHAnsi" w:hAnsiTheme="minorHAnsi" w:cstheme="minorHAnsi"/>
          <w:b/>
          <w:color w:val="000000" w:themeColor="text1"/>
          <w:lang w:eastAsia="ja-JP"/>
        </w:rPr>
        <w:t>during</w:t>
      </w:r>
      <w:r w:rsidR="00FA1CE4" w:rsidRPr="004F1A47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surgery and recovery of the silicon probe.</w:t>
      </w:r>
      <w:r w:rsidR="00FA1CE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>(A)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</w:t>
      </w:r>
      <w:proofErr w:type="spellStart"/>
      <w:r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00DD4" w:rsidRPr="00B14E56">
        <w:rPr>
          <w:rFonts w:asciiTheme="minorHAnsi" w:hAnsiTheme="minorHAnsi" w:cstheme="minorHAnsi"/>
          <w:color w:val="000000" w:themeColor="text1"/>
        </w:rPr>
        <w:t>array</w:t>
      </w:r>
      <w:r w:rsidR="00700DD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nd the mouse skull after craniotomy, before applying silicon-grease. The silicon-probe is inserted </w:t>
      </w:r>
      <w:r w:rsidR="003151B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about 2mm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nto the brain at this time. 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>(B)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pplying silicon-grease around the </w:t>
      </w:r>
      <w:r w:rsidR="00FA1CE4" w:rsidRPr="00B14E56">
        <w:rPr>
          <w:rFonts w:asciiTheme="minorHAnsi" w:hAnsiTheme="minorHAnsi" w:cstheme="minorHAnsi"/>
          <w:color w:val="000000" w:themeColor="text1"/>
          <w:lang w:eastAsia="ja-JP"/>
        </w:rPr>
        <w:t>silicon-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probe</w:t>
      </w:r>
      <w:r w:rsidR="00FA1CE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nd tetrode </w:t>
      </w:r>
      <w:r w:rsidR="00740FE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bundles </w:t>
      </w:r>
      <w:r w:rsidR="003B49BC" w:rsidRPr="00B14E56">
        <w:rPr>
          <w:rFonts w:asciiTheme="minorHAnsi" w:hAnsiTheme="minorHAnsi" w:cstheme="minorHAnsi"/>
          <w:color w:val="000000" w:themeColor="text1"/>
          <w:lang w:eastAsia="ja-JP"/>
        </w:rPr>
        <w:t>to protect the probes from dental acrylic.</w:t>
      </w:r>
      <w:r w:rsidR="002C05F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bookmarkStart w:id="68" w:name="_Hlk7001607"/>
      <w:r w:rsidR="00FD668B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(C)</w:t>
      </w:r>
      <w:r w:rsidR="00FD668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chronically implanted mouse after the recovery period, when the mouse is walking (a), grooming (b), and when connected to the recording cable with the </w:t>
      </w:r>
      <w:r w:rsidR="00B604B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counter-balancing </w:t>
      </w:r>
      <w:r w:rsidR="00FD668B" w:rsidRPr="00B14E56">
        <w:rPr>
          <w:rFonts w:asciiTheme="minorHAnsi" w:hAnsiTheme="minorHAnsi" w:cstheme="minorHAnsi"/>
          <w:color w:val="000000" w:themeColor="text1"/>
          <w:lang w:eastAsia="ja-JP"/>
        </w:rPr>
        <w:t>pulley system (c).</w:t>
      </w:r>
      <w:bookmarkEnd w:id="68"/>
      <w:r w:rsidR="00FD668B"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  <w:r w:rsidR="002C05F6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(</w:t>
      </w:r>
      <w:r w:rsidR="00FD668B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D</w:t>
      </w:r>
      <w:r w:rsidR="002C05F6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)</w:t>
      </w:r>
      <w:r w:rsidR="002C05F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recovered silicon probe, before (a) and after (b) immersion into the </w:t>
      </w:r>
      <w:r w:rsidR="003151B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cleaning</w:t>
      </w:r>
      <w:r w:rsidR="003151B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2C05F6" w:rsidRPr="00B14E56">
        <w:rPr>
          <w:rFonts w:asciiTheme="minorHAnsi" w:hAnsiTheme="minorHAnsi" w:cstheme="minorHAnsi"/>
          <w:color w:val="000000" w:themeColor="text1"/>
          <w:lang w:eastAsia="ja-JP"/>
        </w:rPr>
        <w:t>solution.</w:t>
      </w:r>
      <w:r w:rsidR="00FA1CE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biological tissues in (a) are removed after </w:t>
      </w:r>
      <w:r w:rsidR="003151B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the cleaning process</w:t>
      </w:r>
      <w:r w:rsidR="00ED6DD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(b)</w:t>
      </w:r>
      <w:r w:rsidR="00FA1CE4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736AE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</w:p>
    <w:p w14:paraId="59BD9A73" w14:textId="34EA1A29" w:rsidR="00021AB9" w:rsidRPr="00B14E56" w:rsidRDefault="00021AB9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13FA76F5" w14:textId="54FF3D7C" w:rsidR="002719D9" w:rsidRPr="00B14E56" w:rsidRDefault="002719D9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Figure </w:t>
      </w:r>
      <w:r w:rsidR="008B366A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5</w:t>
      </w:r>
      <w:r w:rsidR="00236D71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: </w:t>
      </w:r>
      <w:bookmarkStart w:id="69" w:name="_Hlk7528257"/>
      <w:r w:rsidRPr="004F1A47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Examples of simultaneous tetrode/silicon-probe recording </w:t>
      </w:r>
      <w:r w:rsidR="008B366A" w:rsidRPr="004F1A47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in the hippocampal CA1 and medial entorhinal cortex (MEC) </w:t>
      </w:r>
      <w:r w:rsidRPr="004F1A47">
        <w:rPr>
          <w:rFonts w:asciiTheme="minorHAnsi" w:hAnsiTheme="minorHAnsi" w:cstheme="minorHAnsi"/>
          <w:b/>
          <w:color w:val="000000" w:themeColor="text1"/>
          <w:lang w:eastAsia="ja-JP"/>
        </w:rPr>
        <w:t>from the behaving mouse.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>(A)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Recording on the linear track. (a) The linear track used for the recoding. (b) Trajectories of the mouse exploration for ~30 min on the track. (c) Behavioral performance on the linear track. (d-e) Representative LFP recordings from the tetrode (d) and the silicon-probe (e). 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>(B)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Recording in the open field. (a) The open field chamber used for the recoding. (b) Trajectories of the mouse exploration for ~30 min in the chamber. (c) Behavioral performance in the open field. (</w:t>
      </w:r>
      <w:proofErr w:type="spellStart"/>
      <w:proofErr w:type="gramStart"/>
      <w:r w:rsidRPr="00B14E56">
        <w:rPr>
          <w:rFonts w:asciiTheme="minorHAnsi" w:hAnsiTheme="minorHAnsi" w:cstheme="minorHAnsi"/>
          <w:color w:val="000000" w:themeColor="text1"/>
          <w:lang w:eastAsia="ja-JP"/>
        </w:rPr>
        <w:t>d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e</w:t>
      </w:r>
      <w:proofErr w:type="spellEnd"/>
      <w:proofErr w:type="gramEnd"/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) Representative LFP recordings from the tetrode (d) and the silicon-probe (e). </w:t>
      </w: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L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ED is attached to the head amplifier to record the positions of the mouse. The linear track and the open-field chamber </w:t>
      </w:r>
      <w:proofErr w:type="gramStart"/>
      <w:r w:rsidRPr="00B14E56">
        <w:rPr>
          <w:rFonts w:asciiTheme="minorHAnsi" w:hAnsiTheme="minorHAnsi" w:cstheme="minorHAnsi"/>
          <w:color w:val="000000" w:themeColor="text1"/>
          <w:lang w:eastAsia="ja-JP"/>
        </w:rPr>
        <w:t>are connected with</w:t>
      </w:r>
      <w:proofErr w:type="gramEnd"/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electrical ground to reduce electrostatic noise.</w:t>
      </w:r>
      <w:bookmarkEnd w:id="69"/>
    </w:p>
    <w:p w14:paraId="4CFAC57D" w14:textId="77777777" w:rsidR="002719D9" w:rsidRPr="00B14E56" w:rsidRDefault="002719D9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46749F65" w14:textId="7AD9424A" w:rsidR="002528F2" w:rsidRPr="00B14E56" w:rsidRDefault="003B49BC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Figure </w:t>
      </w:r>
      <w:r w:rsidR="008B366A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6</w:t>
      </w:r>
      <w:r w:rsidR="00236D71">
        <w:rPr>
          <w:rFonts w:asciiTheme="minorHAnsi" w:hAnsiTheme="minorHAnsi" w:cstheme="minorHAnsi"/>
          <w:b/>
          <w:color w:val="000000" w:themeColor="text1"/>
          <w:lang w:eastAsia="ja-JP"/>
        </w:rPr>
        <w:t>: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  <w:r w:rsidR="0049730D" w:rsidRPr="004F1A47">
        <w:rPr>
          <w:rFonts w:asciiTheme="minorHAnsi" w:hAnsiTheme="minorHAnsi" w:cstheme="minorHAnsi"/>
          <w:b/>
          <w:color w:val="000000" w:themeColor="text1"/>
          <w:lang w:eastAsia="ja-JP"/>
        </w:rPr>
        <w:t>Representative results of simultaneous recordings in the CA1 and MEC</w:t>
      </w:r>
      <w:r w:rsidR="008B366A" w:rsidRPr="004F1A47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  <w:r w:rsidR="0049730D" w:rsidRPr="004F1A47">
        <w:rPr>
          <w:rFonts w:asciiTheme="minorHAnsi" w:hAnsiTheme="minorHAnsi" w:cstheme="minorHAnsi"/>
          <w:b/>
          <w:color w:val="000000" w:themeColor="text1"/>
          <w:lang w:eastAsia="ja-JP"/>
        </w:rPr>
        <w:t>and optogenetic stimulation.</w:t>
      </w:r>
      <w:r w:rsidR="0049730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49730D"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(A) </w:t>
      </w:r>
      <w:r w:rsidR="0049730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Expression of </w:t>
      </w:r>
      <w:r w:rsidR="00ED6DDB" w:rsidRPr="00B14E56">
        <w:rPr>
          <w:rFonts w:asciiTheme="minorHAnsi" w:hAnsiTheme="minorHAnsi" w:cstheme="minorHAnsi"/>
          <w:color w:val="000000" w:themeColor="text1"/>
          <w:lang w:eastAsia="ja-JP"/>
        </w:rPr>
        <w:t>AAV5-DIO-</w:t>
      </w:r>
      <w:r w:rsidR="0049730D" w:rsidRPr="00B14E56">
        <w:rPr>
          <w:rFonts w:asciiTheme="minorHAnsi" w:hAnsiTheme="minorHAnsi" w:cstheme="minorHAnsi"/>
          <w:color w:val="000000" w:themeColor="text1"/>
          <w:lang w:eastAsia="ja-JP"/>
        </w:rPr>
        <w:t>ChR2-YFP</w:t>
      </w:r>
      <w:r w:rsidR="0071436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496960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after </w:t>
      </w:r>
      <w:r w:rsidR="00714366" w:rsidRPr="00B14E56">
        <w:rPr>
          <w:rFonts w:asciiTheme="minorHAnsi" w:hAnsiTheme="minorHAnsi" w:cstheme="minorHAnsi"/>
          <w:color w:val="000000" w:themeColor="text1"/>
          <w:lang w:eastAsia="ja-JP"/>
        </w:rPr>
        <w:t>4 weeks</w:t>
      </w:r>
      <w:r w:rsidR="00496960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of</w:t>
      </w:r>
      <w:r w:rsidR="0071436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njection. </w:t>
      </w:r>
      <w:r w:rsidR="0049730D" w:rsidRPr="00B14E56">
        <w:rPr>
          <w:rFonts w:asciiTheme="minorHAnsi" w:hAnsiTheme="minorHAnsi" w:cstheme="minorHAnsi"/>
          <w:color w:val="000000" w:themeColor="text1"/>
          <w:lang w:eastAsia="ja-JP"/>
        </w:rPr>
        <w:t>MEC layer</w:t>
      </w:r>
      <w:r w:rsidR="00496960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III</w:t>
      </w:r>
      <w:r w:rsidR="0049730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pyramidal neurons</w:t>
      </w:r>
      <w:r w:rsidR="008B38E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D6DD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at </w:t>
      </w:r>
      <w:r w:rsidR="0071436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project their axons from </w:t>
      </w:r>
      <w:r w:rsidR="00496960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dorsal </w:t>
      </w:r>
      <w:r w:rsidR="00714366" w:rsidRPr="00B14E56">
        <w:rPr>
          <w:rFonts w:asciiTheme="minorHAnsi" w:hAnsiTheme="minorHAnsi" w:cstheme="minorHAnsi"/>
          <w:color w:val="000000" w:themeColor="text1"/>
          <w:lang w:eastAsia="ja-JP"/>
        </w:rPr>
        <w:t>MEC</w:t>
      </w:r>
      <w:r w:rsidR="008B38E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14366" w:rsidRPr="00B14E56">
        <w:rPr>
          <w:rFonts w:asciiTheme="minorHAnsi" w:hAnsiTheme="minorHAnsi" w:cstheme="minorHAnsi"/>
          <w:color w:val="000000" w:themeColor="text1"/>
          <w:lang w:eastAsia="ja-JP"/>
        </w:rPr>
        <w:t>to</w:t>
      </w:r>
      <w:r w:rsidR="008B38E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496960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dorsal </w:t>
      </w:r>
      <w:r w:rsidR="008B38E6" w:rsidRPr="00B14E56">
        <w:rPr>
          <w:rFonts w:asciiTheme="minorHAnsi" w:hAnsiTheme="minorHAnsi" w:cstheme="minorHAnsi"/>
          <w:color w:val="000000" w:themeColor="text1"/>
          <w:lang w:eastAsia="ja-JP"/>
        </w:rPr>
        <w:t>CA1</w:t>
      </w:r>
      <w:r w:rsidR="00714366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8B38E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0B435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Dashed lines: </w:t>
      </w:r>
      <w:proofErr w:type="spellStart"/>
      <w:r w:rsidR="0090249C" w:rsidRPr="00B14E56">
        <w:rPr>
          <w:rFonts w:asciiTheme="minorHAnsi" w:hAnsiTheme="minorHAnsi" w:cstheme="minorHAnsi"/>
          <w:color w:val="000000" w:themeColor="text1"/>
          <w:lang w:eastAsia="ja-JP"/>
        </w:rPr>
        <w:t>ori</w:t>
      </w:r>
      <w:proofErr w:type="spellEnd"/>
      <w:r w:rsidR="0090249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, stratum </w:t>
      </w:r>
      <w:proofErr w:type="spellStart"/>
      <w:r w:rsidR="0090249C" w:rsidRPr="00B14E56">
        <w:rPr>
          <w:rFonts w:asciiTheme="minorHAnsi" w:hAnsiTheme="minorHAnsi" w:cstheme="minorHAnsi"/>
          <w:color w:val="000000" w:themeColor="text1"/>
          <w:lang w:eastAsia="ja-JP"/>
        </w:rPr>
        <w:t>oriens</w:t>
      </w:r>
      <w:proofErr w:type="spellEnd"/>
      <w:r w:rsidR="0090249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; pry, stratum </w:t>
      </w:r>
      <w:proofErr w:type="spellStart"/>
      <w:r w:rsidR="0090249C" w:rsidRPr="00B14E56">
        <w:rPr>
          <w:rFonts w:asciiTheme="minorHAnsi" w:hAnsiTheme="minorHAnsi" w:cstheme="minorHAnsi"/>
          <w:color w:val="000000" w:themeColor="text1"/>
          <w:lang w:eastAsia="ja-JP"/>
        </w:rPr>
        <w:t>pyramidale</w:t>
      </w:r>
      <w:proofErr w:type="spellEnd"/>
      <w:r w:rsidR="0090249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; rad, stratum </w:t>
      </w:r>
      <w:proofErr w:type="spellStart"/>
      <w:r w:rsidR="0090249C" w:rsidRPr="00B14E56">
        <w:rPr>
          <w:rFonts w:asciiTheme="minorHAnsi" w:hAnsiTheme="minorHAnsi" w:cstheme="minorHAnsi"/>
          <w:color w:val="000000" w:themeColor="text1"/>
          <w:lang w:eastAsia="ja-JP"/>
        </w:rPr>
        <w:t>radiatum</w:t>
      </w:r>
      <w:proofErr w:type="spellEnd"/>
      <w:r w:rsidR="0090249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; mol, stratum </w:t>
      </w:r>
      <w:proofErr w:type="spellStart"/>
      <w:r w:rsidR="0090249C" w:rsidRPr="00B14E56">
        <w:rPr>
          <w:rFonts w:asciiTheme="minorHAnsi" w:hAnsiTheme="minorHAnsi" w:cstheme="minorHAnsi"/>
          <w:color w:val="000000" w:themeColor="text1"/>
          <w:lang w:eastAsia="ja-JP"/>
        </w:rPr>
        <w:t>lacunosum</w:t>
      </w:r>
      <w:proofErr w:type="spellEnd"/>
      <w:r w:rsidR="0090249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proofErr w:type="spellStart"/>
      <w:r w:rsidR="0090249C" w:rsidRPr="00B14E56">
        <w:rPr>
          <w:rFonts w:asciiTheme="minorHAnsi" w:hAnsiTheme="minorHAnsi" w:cstheme="minorHAnsi"/>
          <w:color w:val="000000" w:themeColor="text1"/>
          <w:lang w:eastAsia="ja-JP"/>
        </w:rPr>
        <w:t>moleculare</w:t>
      </w:r>
      <w:proofErr w:type="spellEnd"/>
      <w:r w:rsidR="0090249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49730D"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(B) </w:t>
      </w:r>
      <w:r w:rsidR="00714366" w:rsidRPr="00B14E56">
        <w:rPr>
          <w:rFonts w:asciiTheme="minorHAnsi" w:hAnsiTheme="minorHAnsi" w:cstheme="minorHAnsi"/>
          <w:color w:val="000000" w:themeColor="text1"/>
          <w:lang w:eastAsia="ja-JP"/>
        </w:rPr>
        <w:t>Representative spik</w:t>
      </w:r>
      <w:r w:rsidR="00886F91" w:rsidRPr="00B14E56">
        <w:rPr>
          <w:rFonts w:asciiTheme="minorHAnsi" w:hAnsiTheme="minorHAnsi" w:cstheme="minorHAnsi"/>
          <w:color w:val="000000" w:themeColor="text1"/>
          <w:lang w:eastAsia="ja-JP"/>
        </w:rPr>
        <w:t>e</w:t>
      </w:r>
      <w:r w:rsidR="0071436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886F91" w:rsidRPr="00B14E56">
        <w:rPr>
          <w:rFonts w:asciiTheme="minorHAnsi" w:hAnsiTheme="minorHAnsi" w:cstheme="minorHAnsi"/>
          <w:color w:val="000000" w:themeColor="text1"/>
          <w:lang w:eastAsia="ja-JP"/>
        </w:rPr>
        <w:t>recording</w:t>
      </w:r>
      <w:r w:rsidR="00FE725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496960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from</w:t>
      </w:r>
      <w:r w:rsidR="0071436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ne of the tetrodes. (a) </w:t>
      </w:r>
      <w:r w:rsidR="00394B32">
        <w:rPr>
          <w:rFonts w:asciiTheme="minorHAnsi" w:hAnsiTheme="minorHAnsi" w:cstheme="minorHAnsi"/>
          <w:color w:val="000000" w:themeColor="text1"/>
          <w:lang w:eastAsia="ja-JP"/>
        </w:rPr>
        <w:t>2D</w:t>
      </w:r>
      <w:r w:rsidR="0071436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luster </w:t>
      </w:r>
      <w:r w:rsidR="000B4353" w:rsidRPr="00B14E56">
        <w:rPr>
          <w:rFonts w:asciiTheme="minorHAnsi" w:hAnsiTheme="minorHAnsi" w:cstheme="minorHAnsi"/>
          <w:color w:val="000000" w:themeColor="text1"/>
          <w:lang w:eastAsia="ja-JP"/>
        </w:rPr>
        <w:t>projections</w:t>
      </w:r>
      <w:r w:rsidR="0071436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f spikes recorded </w:t>
      </w:r>
      <w:r w:rsidR="000B4353" w:rsidRPr="00B14E56">
        <w:rPr>
          <w:rFonts w:asciiTheme="minorHAnsi" w:hAnsiTheme="minorHAnsi" w:cstheme="minorHAnsi"/>
          <w:color w:val="000000" w:themeColor="text1"/>
          <w:lang w:eastAsia="ja-JP"/>
        </w:rPr>
        <w:t>from</w:t>
      </w:r>
      <w:r w:rsidR="0071436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tetrode</w:t>
      </w:r>
      <w:r w:rsidR="00B346F7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EE3B8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(b) Examples of the average spike waveform of three clusters, which are indicated by dashed lines in (a).</w:t>
      </w:r>
      <w:r w:rsidR="000A41D4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bookmarkStart w:id="70" w:name="_Hlk7517722"/>
      <w:r w:rsidR="00B346F7"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(C) </w:t>
      </w:r>
      <w:r w:rsidR="00B346F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Representative spike recording from one of the silicon-probe electrode sites. (a) </w:t>
      </w:r>
      <w:r w:rsidR="00394B32">
        <w:rPr>
          <w:rFonts w:asciiTheme="minorHAnsi" w:hAnsiTheme="minorHAnsi" w:cstheme="minorHAnsi"/>
          <w:color w:val="000000" w:themeColor="text1"/>
          <w:lang w:eastAsia="ja-JP"/>
        </w:rPr>
        <w:t>2D</w:t>
      </w:r>
      <w:r w:rsidR="00B346F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luster projections of spike </w:t>
      </w:r>
      <w:r w:rsidR="00B346F7" w:rsidRPr="00B14E56">
        <w:rPr>
          <w:rFonts w:asciiTheme="minorHAnsi" w:hAnsiTheme="minorHAnsi" w:cstheme="minorHAnsi"/>
          <w:color w:val="000000" w:themeColor="text1"/>
          <w:lang w:eastAsia="ja-JP"/>
        </w:rPr>
        <w:lastRenderedPageBreak/>
        <w:t xml:space="preserve">principal components. (b) Examples of the average spike waveform of three clusters. </w:t>
      </w:r>
      <w:bookmarkStart w:id="71" w:name="_Hlk7118536"/>
      <w:r w:rsidR="002A08A2" w:rsidRPr="00B14E56">
        <w:rPr>
          <w:rFonts w:asciiTheme="minorHAnsi" w:hAnsiTheme="minorHAnsi" w:cstheme="minorHAnsi"/>
          <w:color w:val="000000" w:themeColor="text1"/>
          <w:lang w:eastAsia="ja-JP"/>
        </w:rPr>
        <w:t>Spike clusters (pink and green) are separated from the noise clusters (blue).</w:t>
      </w:r>
      <w:bookmarkEnd w:id="71"/>
      <w:r w:rsidR="00B346F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clusters in (</w:t>
      </w:r>
      <w:proofErr w:type="gramStart"/>
      <w:r w:rsidR="00B346F7" w:rsidRPr="00B14E56">
        <w:rPr>
          <w:rFonts w:asciiTheme="minorHAnsi" w:hAnsiTheme="minorHAnsi" w:cstheme="minorHAnsi"/>
          <w:color w:val="000000" w:themeColor="text1"/>
          <w:lang w:eastAsia="ja-JP"/>
        </w:rPr>
        <w:t>B,C</w:t>
      </w:r>
      <w:proofErr w:type="gramEnd"/>
      <w:r w:rsidR="00B346F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) are calculated using </w:t>
      </w:r>
      <w:proofErr w:type="spellStart"/>
      <w:r w:rsidR="00B346F7" w:rsidRPr="00B14E56">
        <w:rPr>
          <w:rFonts w:asciiTheme="minorHAnsi" w:hAnsiTheme="minorHAnsi" w:cstheme="minorHAnsi"/>
          <w:color w:val="000000" w:themeColor="text1"/>
          <w:lang w:eastAsia="ja-JP"/>
        </w:rPr>
        <w:t>KlustaKwik</w:t>
      </w:r>
      <w:proofErr w:type="spellEnd"/>
      <w:r w:rsidR="00B346F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oftware</w:t>
      </w:r>
      <w:bookmarkEnd w:id="70"/>
      <w:r w:rsidR="00B346F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886F91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(</w:t>
      </w:r>
      <w:r w:rsidR="00B346F7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D</w:t>
      </w:r>
      <w:r w:rsidR="00886F91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)</w:t>
      </w:r>
      <w:r w:rsidR="00886F9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races of </w:t>
      </w:r>
      <w:r w:rsidR="00532BEB" w:rsidRPr="00B14E56">
        <w:rPr>
          <w:rFonts w:asciiTheme="minorHAnsi" w:hAnsiTheme="minorHAnsi" w:cstheme="minorHAnsi"/>
          <w:color w:val="000000" w:themeColor="text1"/>
          <w:lang w:eastAsia="ja-JP"/>
        </w:rPr>
        <w:t>spontaneous LFPs</w:t>
      </w:r>
      <w:r w:rsidR="00886F9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imultaneously</w:t>
      </w:r>
      <w:r w:rsidR="000518E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recorded</w:t>
      </w:r>
      <w:r w:rsidR="00886F9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rom </w:t>
      </w:r>
      <w:r w:rsidR="00532BE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886F91" w:rsidRPr="00B14E56">
        <w:rPr>
          <w:rFonts w:asciiTheme="minorHAnsi" w:hAnsiTheme="minorHAnsi" w:cstheme="minorHAnsi"/>
          <w:color w:val="000000" w:themeColor="text1"/>
          <w:lang w:eastAsia="ja-JP"/>
        </w:rPr>
        <w:t>tetrodes</w:t>
      </w:r>
      <w:r w:rsidR="00532BE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n CA1 (a) and the silicon probe in MEC (b). Black arrow</w:t>
      </w:r>
      <w:r w:rsidR="00D21319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532BE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ndicate the tetrode </w:t>
      </w:r>
      <w:r w:rsidR="0049696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hown </w:t>
      </w:r>
      <w:r w:rsidR="00532BEB" w:rsidRPr="00B14E56">
        <w:rPr>
          <w:rFonts w:asciiTheme="minorHAnsi" w:hAnsiTheme="minorHAnsi" w:cstheme="minorHAnsi"/>
          <w:color w:val="000000" w:themeColor="text1"/>
          <w:lang w:eastAsia="ja-JP"/>
        </w:rPr>
        <w:t>in (B)</w:t>
      </w:r>
      <w:r w:rsidR="0016320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nd</w:t>
      </w:r>
      <w:r w:rsidR="0016320A" w:rsidRPr="00B14E56">
        <w:rPr>
          <w:color w:val="000000" w:themeColor="text1"/>
        </w:rPr>
        <w:t xml:space="preserve"> </w:t>
      </w:r>
      <w:r w:rsidR="0016320A" w:rsidRPr="00B14E56">
        <w:rPr>
          <w:rFonts w:asciiTheme="minorHAnsi" w:hAnsiTheme="minorHAnsi" w:cstheme="minorHAnsi"/>
          <w:color w:val="000000" w:themeColor="text1"/>
          <w:lang w:eastAsia="ja-JP"/>
        </w:rPr>
        <w:t>silicon-probe electrode site shown in (C)</w:t>
      </w:r>
      <w:r w:rsidR="00532BE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532BEB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(</w:t>
      </w:r>
      <w:r w:rsidR="00B346F7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E</w:t>
      </w:r>
      <w:r w:rsidR="00532BEB" w:rsidRPr="00B14E56">
        <w:rPr>
          <w:rFonts w:asciiTheme="minorHAnsi" w:hAnsiTheme="minorHAnsi" w:cstheme="minorHAnsi"/>
          <w:b/>
          <w:color w:val="000000" w:themeColor="text1"/>
          <w:lang w:eastAsia="ja-JP"/>
        </w:rPr>
        <w:t>)</w:t>
      </w:r>
      <w:r w:rsidR="00532BE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3A4E17" w:rsidRPr="00B14E56">
        <w:rPr>
          <w:rFonts w:asciiTheme="minorHAnsi" w:hAnsiTheme="minorHAnsi" w:cstheme="minorHAnsi"/>
          <w:color w:val="000000" w:themeColor="text1"/>
          <w:lang w:eastAsia="ja-JP"/>
        </w:rPr>
        <w:t>LFP</w:t>
      </w:r>
      <w:r w:rsidR="000518E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3A4E17" w:rsidRPr="00B14E56">
        <w:rPr>
          <w:rFonts w:asciiTheme="minorHAnsi" w:hAnsiTheme="minorHAnsi" w:cstheme="minorHAnsi"/>
          <w:color w:val="000000" w:themeColor="text1"/>
          <w:lang w:eastAsia="ja-JP"/>
        </w:rPr>
        <w:t>responses to pulsed optical stimulation</w:t>
      </w:r>
      <w:r w:rsidR="000518E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(10.6 </w:t>
      </w:r>
      <w:proofErr w:type="spellStart"/>
      <w:r w:rsidR="000518EA" w:rsidRPr="00B14E56">
        <w:rPr>
          <w:rFonts w:asciiTheme="minorHAnsi" w:hAnsiTheme="minorHAnsi" w:cstheme="minorHAnsi"/>
          <w:color w:val="000000" w:themeColor="text1"/>
          <w:lang w:eastAsia="ja-JP"/>
        </w:rPr>
        <w:t>mW</w:t>
      </w:r>
      <w:proofErr w:type="spellEnd"/>
      <w:r w:rsidR="000518EA" w:rsidRPr="00B14E56">
        <w:rPr>
          <w:rFonts w:asciiTheme="minorHAnsi" w:hAnsiTheme="minorHAnsi" w:cstheme="minorHAnsi"/>
          <w:color w:val="000000" w:themeColor="text1"/>
          <w:lang w:eastAsia="ja-JP"/>
        </w:rPr>
        <w:t>, 1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proofErr w:type="spellStart"/>
      <w:r w:rsidR="000518EA" w:rsidRPr="00B14E56">
        <w:rPr>
          <w:rFonts w:asciiTheme="minorHAnsi" w:hAnsiTheme="minorHAnsi" w:cstheme="minorHAnsi"/>
          <w:color w:val="000000" w:themeColor="text1"/>
          <w:lang w:eastAsia="ja-JP"/>
        </w:rPr>
        <w:t>ms</w:t>
      </w:r>
      <w:proofErr w:type="spellEnd"/>
      <w:r w:rsidR="000518E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; </w:t>
      </w:r>
      <w:r w:rsidR="000B435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filled </w:t>
      </w:r>
      <w:r w:rsidR="000518E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red arrowhead) from </w:t>
      </w:r>
      <w:r w:rsidR="00532BE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tetrodes in CA1 (a) and silicon probe in MEC (b). </w:t>
      </w:r>
    </w:p>
    <w:p w14:paraId="2501349A" w14:textId="77777777" w:rsidR="00193357" w:rsidRPr="00B14E56" w:rsidRDefault="00193357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3A4BB876" w14:textId="71EEF5F8" w:rsidR="002528F2" w:rsidRPr="00B14E56" w:rsidRDefault="002528F2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 w:hint="eastAsia"/>
          <w:b/>
          <w:color w:val="000000" w:themeColor="text1"/>
          <w:lang w:eastAsia="ja-JP"/>
        </w:rPr>
        <w:t>T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>able 1</w:t>
      </w:r>
      <w:r w:rsidR="00236D71">
        <w:rPr>
          <w:rFonts w:asciiTheme="minorHAnsi" w:hAnsiTheme="minorHAnsi" w:cstheme="minorHAnsi"/>
          <w:b/>
          <w:color w:val="000000" w:themeColor="text1"/>
          <w:lang w:eastAsia="ja-JP"/>
        </w:rPr>
        <w:t>: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  <w:r w:rsidR="00496960" w:rsidRPr="004F1A47">
        <w:rPr>
          <w:rFonts w:asciiTheme="minorHAnsi" w:hAnsiTheme="minorHAnsi" w:cstheme="minorHAnsi"/>
          <w:b/>
          <w:color w:val="000000" w:themeColor="text1"/>
          <w:lang w:eastAsia="ja-JP"/>
        </w:rPr>
        <w:t>Individual w</w:t>
      </w:r>
      <w:r w:rsidRPr="004F1A47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eight of each </w:t>
      </w:r>
      <w:proofErr w:type="spellStart"/>
      <w:r w:rsidRPr="004F1A47">
        <w:rPr>
          <w:rFonts w:asciiTheme="minorHAnsi" w:hAnsiTheme="minorHAnsi" w:cstheme="minorHAnsi"/>
          <w:b/>
          <w:color w:val="000000" w:themeColor="text1"/>
          <w:lang w:eastAsia="ja-JP"/>
        </w:rPr>
        <w:t>microdrive</w:t>
      </w:r>
      <w:proofErr w:type="spellEnd"/>
      <w:r w:rsidR="00700DD4" w:rsidRPr="004F1A47">
        <w:rPr>
          <w:rFonts w:asciiTheme="minorHAnsi" w:hAnsiTheme="minorHAnsi" w:cstheme="minorHAnsi"/>
          <w:b/>
          <w:color w:val="000000" w:themeColor="text1"/>
        </w:rPr>
        <w:t xml:space="preserve"> array</w:t>
      </w:r>
      <w:r w:rsidRPr="004F1A47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part.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The t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otal weight of the </w:t>
      </w:r>
      <w:proofErr w:type="spellStart"/>
      <w:r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00DD4" w:rsidRPr="00B14E56">
        <w:rPr>
          <w:rFonts w:asciiTheme="minorHAnsi" w:hAnsiTheme="minorHAnsi" w:cstheme="minorHAnsi"/>
          <w:color w:val="000000" w:themeColor="text1"/>
        </w:rPr>
        <w:t>array</w:t>
      </w:r>
      <w:r w:rsidR="00700DD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496960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was</w:t>
      </w:r>
      <w:r w:rsidR="0049696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5.9 </w:t>
      </w:r>
      <w:r w:rsidR="00D66512">
        <w:rPr>
          <w:rFonts w:asciiTheme="minorHAnsi" w:hAnsiTheme="minorHAnsi" w:cstheme="minorHAnsi"/>
          <w:color w:val="000000" w:themeColor="text1"/>
          <w:lang w:eastAsia="ja-JP"/>
        </w:rPr>
        <w:t>g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fter </w:t>
      </w:r>
      <w:r w:rsidR="00496960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fixing the protective cone with</w:t>
      </w:r>
      <w:r w:rsidR="0049696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epoxy</w:t>
      </w:r>
      <w:r w:rsidR="00E019F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bookmarkStart w:id="72" w:name="_Hlk7113514"/>
      <w:r w:rsidR="00236D71">
        <w:rPr>
          <w:rFonts w:asciiTheme="minorHAnsi" w:hAnsiTheme="minorHAnsi" w:cstheme="minorHAnsi"/>
          <w:color w:val="000000" w:themeColor="text1"/>
          <w:lang w:eastAsia="ja-JP"/>
        </w:rPr>
        <w:t>(</w:t>
      </w:r>
      <w:r w:rsidR="00E019F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*in the case of using an alternative shielding cone using a paper </w:t>
      </w:r>
      <w:bookmarkStart w:id="73" w:name="_Hlk7443851"/>
      <w:r w:rsidR="00E019F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nd </w:t>
      </w:r>
      <w:r w:rsidR="00F36FA3" w:rsidRPr="00B14E56">
        <w:rPr>
          <w:rFonts w:asciiTheme="minorHAnsi" w:hAnsiTheme="minorHAnsi" w:cstheme="minorHAnsi"/>
          <w:color w:val="000000" w:themeColor="text1"/>
          <w:lang w:eastAsia="ja-JP"/>
        </w:rPr>
        <w:t>aluminum tape</w:t>
      </w:r>
      <w:bookmarkEnd w:id="73"/>
      <w:r w:rsidR="00236D71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="00E019F4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bookmarkEnd w:id="72"/>
    </w:p>
    <w:p w14:paraId="05F06069" w14:textId="77777777" w:rsidR="00E678B1" w:rsidRPr="00B14E56" w:rsidRDefault="00E678B1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71AF51F1" w14:textId="775F2380" w:rsidR="00E678B1" w:rsidRPr="00B14E56" w:rsidRDefault="00E678B1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>Table 2</w:t>
      </w:r>
      <w:r w:rsidR="00236D71">
        <w:rPr>
          <w:rFonts w:asciiTheme="minorHAnsi" w:hAnsiTheme="minorHAnsi" w:cstheme="minorHAnsi"/>
          <w:b/>
          <w:color w:val="000000" w:themeColor="text1"/>
          <w:lang w:eastAsia="ja-JP"/>
        </w:rPr>
        <w:t>:</w:t>
      </w: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</w:t>
      </w:r>
      <w:r w:rsidRPr="004F1A47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The timeline of the </w:t>
      </w:r>
      <w:proofErr w:type="spellStart"/>
      <w:r w:rsidRPr="004F1A47">
        <w:rPr>
          <w:rFonts w:asciiTheme="minorHAnsi" w:hAnsiTheme="minorHAnsi" w:cstheme="minorHAnsi"/>
          <w:b/>
          <w:color w:val="000000" w:themeColor="text1"/>
          <w:lang w:eastAsia="ja-JP"/>
        </w:rPr>
        <w:t>microdrive</w:t>
      </w:r>
      <w:proofErr w:type="spellEnd"/>
      <w:r w:rsidRPr="004F1A47">
        <w:rPr>
          <w:rFonts w:asciiTheme="minorHAnsi" w:hAnsiTheme="minorHAnsi" w:cstheme="minorHAnsi"/>
          <w:b/>
          <w:color w:val="000000" w:themeColor="text1"/>
          <w:lang w:eastAsia="ja-JP"/>
        </w:rPr>
        <w:t xml:space="preserve"> preparation.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040D7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3D-parts printing, waiting for curing the silicone </w:t>
      </w:r>
      <w:r w:rsidR="00F36FA3" w:rsidRPr="00B14E56">
        <w:rPr>
          <w:rFonts w:asciiTheme="minorHAnsi" w:hAnsiTheme="minorHAnsi" w:cstheme="minorHAnsi"/>
          <w:color w:val="000000" w:themeColor="text1"/>
          <w:lang w:eastAsia="ja-JP"/>
        </w:rPr>
        <w:t>r</w:t>
      </w:r>
      <w:r w:rsidR="00040D7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ubber/dental acrylic/epoxy, and loading the tetrode wires take </w:t>
      </w:r>
      <w:proofErr w:type="gramStart"/>
      <w:r w:rsidR="005D04D3" w:rsidRPr="00B14E56">
        <w:rPr>
          <w:rFonts w:asciiTheme="minorHAnsi" w:hAnsiTheme="minorHAnsi" w:cstheme="minorHAnsi"/>
          <w:color w:val="000000" w:themeColor="text1"/>
          <w:lang w:eastAsia="ja-JP"/>
        </w:rPr>
        <w:t>the majority of</w:t>
      </w:r>
      <w:proofErr w:type="gramEnd"/>
      <w:r w:rsidR="005D04D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time of the </w:t>
      </w:r>
      <w:proofErr w:type="spellStart"/>
      <w:r w:rsidR="005D04D3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5D04D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rray preparation, i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n total 4–5 days.</w:t>
      </w:r>
    </w:p>
    <w:p w14:paraId="6DE7746C" w14:textId="77777777" w:rsidR="00F832EC" w:rsidRPr="00B14E56" w:rsidRDefault="00F832EC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56560715" w14:textId="30F32321" w:rsidR="008B366A" w:rsidRDefault="00F832EC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b/>
          <w:color w:val="000000" w:themeColor="text1"/>
          <w:lang w:eastAsia="ja-JP"/>
        </w:rPr>
        <w:t>Supplementary Files: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supplementary files include 3D model data of five </w:t>
      </w:r>
      <w:proofErr w:type="spellStart"/>
      <w:r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parts in </w:t>
      </w:r>
      <w:proofErr w:type="gramStart"/>
      <w:r w:rsidR="004F1A47">
        <w:rPr>
          <w:rFonts w:asciiTheme="minorHAnsi" w:hAnsiTheme="minorHAnsi" w:cstheme="minorHAnsi"/>
          <w:color w:val="000000" w:themeColor="text1"/>
          <w:lang w:eastAsia="ja-JP"/>
        </w:rPr>
        <w:t>both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.</w:t>
      </w:r>
      <w:proofErr w:type="spellStart"/>
      <w:r w:rsidRPr="00B14E56">
        <w:rPr>
          <w:rFonts w:asciiTheme="minorHAnsi" w:hAnsiTheme="minorHAnsi" w:cstheme="minorHAnsi"/>
          <w:color w:val="000000" w:themeColor="text1"/>
          <w:lang w:eastAsia="ja-JP"/>
        </w:rPr>
        <w:t>sld</w:t>
      </w:r>
      <w:r w:rsidR="00297E4A" w:rsidRPr="00B14E56">
        <w:rPr>
          <w:rFonts w:asciiTheme="minorHAnsi" w:hAnsiTheme="minorHAnsi" w:cstheme="minorHAnsi"/>
          <w:color w:val="000000" w:themeColor="text1"/>
          <w:lang w:eastAsia="ja-JP"/>
        </w:rPr>
        <w:t>p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rt</w:t>
      </w:r>
      <w:proofErr w:type="spellEnd"/>
      <w:proofErr w:type="gramEnd"/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nd .</w:t>
      </w:r>
      <w:proofErr w:type="spellStart"/>
      <w:r w:rsidRPr="00B14E56">
        <w:rPr>
          <w:rFonts w:asciiTheme="minorHAnsi" w:hAnsiTheme="minorHAnsi" w:cstheme="minorHAnsi"/>
          <w:color w:val="000000" w:themeColor="text1"/>
          <w:lang w:eastAsia="ja-JP"/>
        </w:rPr>
        <w:t>stl</w:t>
      </w:r>
      <w:proofErr w:type="spellEnd"/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ormat. The original 3D model files were created with</w:t>
      </w:r>
      <w:r w:rsidR="004F1A47">
        <w:rPr>
          <w:rFonts w:asciiTheme="minorHAnsi" w:hAnsiTheme="minorHAnsi" w:cstheme="minorHAnsi"/>
          <w:color w:val="000000" w:themeColor="text1"/>
          <w:lang w:eastAsia="ja-JP"/>
        </w:rPr>
        <w:t xml:space="preserve"> the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oftware Solidworks2003.</w:t>
      </w:r>
    </w:p>
    <w:p w14:paraId="0004984D" w14:textId="77777777" w:rsidR="00B14E56" w:rsidRPr="00B14E56" w:rsidRDefault="00B14E56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0E284366" w14:textId="136E4ABA" w:rsidR="007C0712" w:rsidRDefault="008418E7">
      <w:pPr>
        <w:kinsoku w:val="0"/>
        <w:overflowPunct w:val="0"/>
        <w:snapToGrid w:val="0"/>
        <w:jc w:val="left"/>
        <w:rPr>
          <w:rFonts w:asciiTheme="minorHAnsi" w:hAnsiTheme="minorHAnsi" w:cstheme="minorHAnsi"/>
          <w:b/>
          <w:bCs/>
          <w:color w:val="000000" w:themeColor="text1"/>
        </w:rPr>
      </w:pPr>
      <w:r w:rsidRPr="00B14E56">
        <w:rPr>
          <w:rFonts w:asciiTheme="minorHAnsi" w:hAnsiTheme="minorHAnsi" w:cstheme="minorHAnsi"/>
          <w:b/>
          <w:color w:val="000000" w:themeColor="text1"/>
        </w:rPr>
        <w:t>DISCUSSION</w:t>
      </w:r>
      <w:r w:rsidRPr="00B14E56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</w:p>
    <w:p w14:paraId="09358D8D" w14:textId="77777777" w:rsidR="00236D71" w:rsidRPr="00B14E56" w:rsidRDefault="00236D71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b/>
          <w:color w:val="000000" w:themeColor="text1"/>
        </w:rPr>
      </w:pPr>
    </w:p>
    <w:p w14:paraId="39AE6B22" w14:textId="7BAACFA8" w:rsidR="00D8150B" w:rsidRPr="00B14E56" w:rsidRDefault="00236D71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>
        <w:rPr>
          <w:rFonts w:asciiTheme="minorHAnsi" w:hAnsiTheme="minorHAnsi" w:cstheme="minorHAnsi"/>
          <w:color w:val="000000" w:themeColor="text1"/>
          <w:lang w:eastAsia="ja-JP"/>
        </w:rPr>
        <w:t>The protocol</w:t>
      </w:r>
      <w:r w:rsidR="00C1777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04BE7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demonstrate</w:t>
      </w:r>
      <w:r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E04BE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C1777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how to construct and implant </w:t>
      </w:r>
      <w:r>
        <w:rPr>
          <w:rFonts w:asciiTheme="minorHAnsi" w:hAnsiTheme="minorHAnsi" w:cstheme="minorHAnsi"/>
          <w:color w:val="000000" w:themeColor="text1"/>
          <w:lang w:eastAsia="ja-JP"/>
        </w:rPr>
        <w:t>a</w:t>
      </w:r>
      <w:r w:rsidR="00C1777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04BE7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hybrid</w:t>
      </w:r>
      <w:r w:rsidR="00C1777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proofErr w:type="spellStart"/>
      <w:r w:rsidR="00C17771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DA10B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rray</w:t>
      </w:r>
      <w:r w:rsidR="00D767F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>
        <w:rPr>
          <w:rFonts w:asciiTheme="minorHAnsi" w:hAnsiTheme="minorHAnsi" w:cstheme="minorHAnsi"/>
          <w:color w:val="000000" w:themeColor="text1"/>
          <w:lang w:eastAsia="ja-JP"/>
        </w:rPr>
        <w:t>that</w:t>
      </w:r>
      <w:r w:rsidR="00C1777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5247CC" w:rsidRPr="00B14E56">
        <w:rPr>
          <w:rFonts w:asciiTheme="minorHAnsi" w:hAnsiTheme="minorHAnsi" w:cstheme="minorHAnsi"/>
          <w:color w:val="000000" w:themeColor="text1"/>
          <w:lang w:eastAsia="ja-JP"/>
        </w:rPr>
        <w:t>allow</w:t>
      </w:r>
      <w:r w:rsidR="00E04BE7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s</w:t>
      </w:r>
      <w:r w:rsidR="005247C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record</w:t>
      </w:r>
      <w:r w:rsidR="00502217" w:rsidRPr="00B14E56">
        <w:rPr>
          <w:rFonts w:asciiTheme="minorHAnsi" w:hAnsiTheme="minorHAnsi" w:cstheme="minorHAnsi"/>
          <w:color w:val="000000" w:themeColor="text1"/>
          <w:lang w:eastAsia="ja-JP"/>
        </w:rPr>
        <w:t>ing</w:t>
      </w:r>
      <w:r w:rsidR="005247C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>
        <w:rPr>
          <w:rFonts w:asciiTheme="minorHAnsi" w:hAnsiTheme="minorHAnsi" w:cstheme="minorHAnsi"/>
          <w:color w:val="000000" w:themeColor="text1"/>
          <w:lang w:eastAsia="ja-JP"/>
        </w:rPr>
        <w:t xml:space="preserve">of </w:t>
      </w:r>
      <w:r w:rsidR="005247CC" w:rsidRPr="00B14E56">
        <w:rPr>
          <w:rFonts w:asciiTheme="minorHAnsi" w:hAnsiTheme="minorHAnsi" w:cstheme="minorHAnsi"/>
          <w:color w:val="000000" w:themeColor="text1"/>
          <w:lang w:eastAsia="ja-JP"/>
        </w:rPr>
        <w:t>neural activit</w:t>
      </w:r>
      <w:r w:rsidR="00E04BE7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ies</w:t>
      </w:r>
      <w:r w:rsidR="005247C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rom </w:t>
      </w:r>
      <w:r w:rsidR="00E04BE7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two</w:t>
      </w:r>
      <w:r w:rsidR="00E04BE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5247C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brain areas using independent adjustable tetrodes and a silicon-probe </w:t>
      </w:r>
      <w:r w:rsidR="00E04BE7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in freely behaving</w:t>
      </w:r>
      <w:r w:rsidR="00D9118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mice</w:t>
      </w:r>
      <w:r w:rsidR="005247CC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D9118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>
        <w:rPr>
          <w:rFonts w:asciiTheme="minorHAnsi" w:hAnsiTheme="minorHAnsi" w:cstheme="minorHAnsi"/>
          <w:color w:val="000000" w:themeColor="text1"/>
          <w:lang w:eastAsia="ja-JP"/>
        </w:rPr>
        <w:t>It</w:t>
      </w:r>
      <w:r w:rsidR="001208F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lso </w:t>
      </w:r>
      <w:r w:rsidR="00D767F2" w:rsidRPr="00B14E56">
        <w:rPr>
          <w:rFonts w:asciiTheme="minorHAnsi" w:hAnsiTheme="minorHAnsi" w:cstheme="minorHAnsi"/>
          <w:color w:val="000000" w:themeColor="text1"/>
          <w:lang w:eastAsia="ja-JP"/>
        </w:rPr>
        <w:t>demonstrate</w:t>
      </w:r>
      <w:r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1208F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</w:t>
      </w:r>
      <w:r w:rsidR="00D91180" w:rsidRPr="00B14E56">
        <w:rPr>
          <w:rFonts w:asciiTheme="minorHAnsi" w:hAnsiTheme="minorHAnsi" w:cstheme="minorHAnsi"/>
          <w:color w:val="000000" w:themeColor="text1"/>
          <w:lang w:eastAsia="ja-JP"/>
        </w:rPr>
        <w:t>ptogenetic</w:t>
      </w:r>
      <w:r w:rsidR="001208F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experiments</w:t>
      </w:r>
      <w:r w:rsidR="00D767F2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DA10B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nd the recovery of the silicon probe </w:t>
      </w:r>
      <w:r w:rsidR="00296E8D" w:rsidRPr="00B14E56">
        <w:rPr>
          <w:rFonts w:asciiTheme="minorHAnsi" w:hAnsiTheme="minorHAnsi" w:cstheme="minorHAnsi"/>
          <w:color w:val="000000" w:themeColor="text1"/>
          <w:lang w:eastAsia="ja-JP"/>
        </w:rPr>
        <w:t>after experiments</w:t>
      </w:r>
      <w:r w:rsidR="001208F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DA10B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While </w:t>
      </w:r>
      <w:r w:rsidR="00BD73DF" w:rsidRPr="00B14E56">
        <w:rPr>
          <w:rFonts w:asciiTheme="minorHAnsi" w:hAnsiTheme="minorHAnsi" w:cstheme="minorHAnsi"/>
          <w:color w:val="000000" w:themeColor="text1"/>
          <w:lang w:eastAsia="ja-JP"/>
        </w:rPr>
        <w:t>adjustable silicon probe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ZYW1hbW90bzwvQXV0aG9yPjxZZWFyPjIwMTQ8L1llYXI+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</w:fldData>
        </w:fldChar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ZYW1hbW90bzwvQXV0aG9yPjxZZWFyPjIwMTQ8L1llYXI+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</w:fldData>
        </w:fldChar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6A1D50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33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BD73D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r opto-silicon probe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DaHVuZzwvQXV0aG9yPjxZZWFyPjIwMTc8L1llYXI+PFJl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</w:fldData>
        </w:fldChar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DaHVuZzwvQXV0aG9yPjxZZWFyPjIwMTc8L1llYXI+PFJl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</w:fldData>
        </w:fldChar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6A1D50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6A1D50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36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BD73D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mplantation are previously demonstrated in mice,</w:t>
      </w:r>
      <w:r w:rsidR="00296E8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>
        <w:rPr>
          <w:rFonts w:asciiTheme="minorHAnsi" w:hAnsiTheme="minorHAnsi" w:cstheme="minorHAnsi"/>
          <w:color w:val="000000" w:themeColor="text1"/>
          <w:lang w:eastAsia="ja-JP"/>
        </w:rPr>
        <w:t>this</w:t>
      </w:r>
      <w:r w:rsidR="00296E8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protocol has</w:t>
      </w:r>
      <w:r w:rsidR="0050221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lear</w:t>
      </w:r>
      <w:r w:rsidR="00296E8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dvantages in </w:t>
      </w:r>
      <w:r w:rsidR="00F614F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296E8D" w:rsidRPr="00B14E56">
        <w:rPr>
          <w:rFonts w:asciiTheme="minorHAnsi" w:hAnsiTheme="minorHAnsi" w:cstheme="minorHAnsi"/>
          <w:color w:val="000000" w:themeColor="text1"/>
          <w:lang w:eastAsia="ja-JP"/>
        </w:rPr>
        <w:t>simultaneous tetrode array</w:t>
      </w:r>
      <w:r w:rsidR="000B435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nd opto-silicon probe</w:t>
      </w:r>
      <w:r w:rsidR="00296E8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mplantation to provide flexible choice of implant</w:t>
      </w:r>
      <w:r w:rsidR="00EC350F" w:rsidRPr="00B14E56">
        <w:rPr>
          <w:rFonts w:asciiTheme="minorHAnsi" w:hAnsiTheme="minorHAnsi" w:cstheme="minorHAnsi"/>
          <w:color w:val="000000" w:themeColor="text1"/>
          <w:lang w:eastAsia="ja-JP"/>
        </w:rPr>
        <w:t>ed</w:t>
      </w:r>
      <w:r w:rsidR="00296E8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probe types.</w:t>
      </w:r>
      <w:r w:rsidR="000B435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021853" w:rsidRPr="00B14E56">
        <w:rPr>
          <w:rFonts w:asciiTheme="minorHAnsi" w:hAnsiTheme="minorHAnsi" w:cstheme="minorHAnsi"/>
          <w:color w:val="000000" w:themeColor="text1"/>
          <w:lang w:eastAsia="ja-JP"/>
        </w:rPr>
        <w:t>The type of implant</w:t>
      </w:r>
      <w:r w:rsidR="00EC350F" w:rsidRPr="00B14E56">
        <w:rPr>
          <w:rFonts w:asciiTheme="minorHAnsi" w:hAnsiTheme="minorHAnsi" w:cstheme="minorHAnsi"/>
          <w:color w:val="000000" w:themeColor="text1"/>
          <w:lang w:eastAsia="ja-JP"/>
        </w:rPr>
        <w:t>ed</w:t>
      </w:r>
      <w:r w:rsidR="0002185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probe can be switched depending on the aim of </w:t>
      </w:r>
      <w:r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021853" w:rsidRPr="00B14E56">
        <w:rPr>
          <w:rFonts w:asciiTheme="minorHAnsi" w:hAnsiTheme="minorHAnsi" w:cstheme="minorHAnsi"/>
          <w:color w:val="000000" w:themeColor="text1"/>
          <w:lang w:eastAsia="ja-JP"/>
        </w:rPr>
        <w:t>experiment, such as multi-shank probes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Sb3llcjwvQXV0aG9yPjxZZWFyPjIwMTA8L1llYXI+PFJl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</w:fldData>
        </w:fldCha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Sb3llcjwvQXV0aG9yPjxZZWFyPjIwMTA8L1llYXI+PFJl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</w:fldData>
        </w:fldCha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A67292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27,44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2185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r </w:t>
      </w:r>
      <w:r w:rsidR="00E04BE7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ultra-density </w:t>
      </w:r>
      <w:r w:rsidR="0002185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N</w:t>
      </w:r>
      <w:r w:rsidR="00021853" w:rsidRPr="00B14E56">
        <w:rPr>
          <w:rFonts w:asciiTheme="minorHAnsi" w:hAnsiTheme="minorHAnsi" w:cstheme="minorHAnsi"/>
          <w:color w:val="000000" w:themeColor="text1"/>
          <w:lang w:eastAsia="ja-JP"/>
        </w:rPr>
        <w:t>europixels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KdW48L0F1dGhvcj48WWVhcj4yMDE3PC9ZZWFyPjxSZWNO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</w:fldData>
        </w:fldCha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KdW48L0F1dGhvcj48WWVhcj4yMDE3PC9ZZWFyPjxSZWNO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</w:fldData>
        </w:fldCha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A67292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21,45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21853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AA628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581519" w:rsidRPr="00B14E56">
        <w:rPr>
          <w:rFonts w:asciiTheme="minorHAnsi" w:hAnsiTheme="minorHAnsi" w:cstheme="minorHAnsi"/>
          <w:color w:val="000000" w:themeColor="text1"/>
          <w:lang w:eastAsia="ja-JP"/>
        </w:rPr>
        <w:t>The coordination and</w:t>
      </w:r>
      <w:r w:rsidR="00AA628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ngle of implantation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CaWxsYXJkPC9BdXRob3I+PFllYXI+MjAxODwvWWVhcj48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CaWxsYXJkPC9BdXRob3I+PFllYXI+MjAxODwvWWVhcj48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=
</w:fldData>
        </w:fldCha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E67D1D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E67D1D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7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AA628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an be easily modified </w:t>
      </w:r>
      <w:r w:rsidR="00E04BE7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at the </w:t>
      </w:r>
      <w:r w:rsidR="00394B32">
        <w:rPr>
          <w:rFonts w:asciiTheme="minorHAnsi" w:hAnsiTheme="minorHAnsi" w:cstheme="minorHAnsi" w:hint="eastAsia"/>
          <w:color w:val="000000" w:themeColor="text1"/>
          <w:lang w:eastAsia="ja-JP"/>
        </w:rPr>
        <w:t>3D</w:t>
      </w:r>
      <w:r w:rsidR="00E04BE7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object design stage </w:t>
      </w:r>
      <w:r w:rsidR="00581519" w:rsidRPr="00B14E56">
        <w:rPr>
          <w:rFonts w:asciiTheme="minorHAnsi" w:hAnsiTheme="minorHAnsi" w:cstheme="minorHAnsi"/>
          <w:color w:val="000000" w:themeColor="text1"/>
          <w:lang w:eastAsia="ja-JP"/>
        </w:rPr>
        <w:t>as needed</w:t>
      </w:r>
      <w:r w:rsidR="00AA6283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58151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</w:t>
      </w:r>
      <w:r w:rsidR="00D8150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or example, </w:t>
      </w:r>
      <w:r w:rsidR="00581519" w:rsidRPr="00B14E56">
        <w:rPr>
          <w:rFonts w:asciiTheme="minorHAnsi" w:hAnsiTheme="minorHAnsi" w:cstheme="minorHAnsi"/>
          <w:color w:val="000000" w:themeColor="text1"/>
          <w:lang w:eastAsia="ja-JP"/>
        </w:rPr>
        <w:t>dual-site</w:t>
      </w:r>
      <w:r w:rsidR="00D8150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04BE7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or even triple-site </w:t>
      </w:r>
      <w:r w:rsidR="00D8150B" w:rsidRPr="00B14E56">
        <w:rPr>
          <w:rFonts w:asciiTheme="minorHAnsi" w:hAnsiTheme="minorHAnsi" w:cstheme="minorHAnsi"/>
          <w:color w:val="000000" w:themeColor="text1"/>
          <w:lang w:eastAsia="ja-JP"/>
        </w:rPr>
        <w:t>record</w:t>
      </w:r>
      <w:r w:rsidR="0058151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ng is possible during </w:t>
      </w:r>
      <w:r w:rsidR="00D6296A" w:rsidRPr="00B14E56">
        <w:rPr>
          <w:rFonts w:asciiTheme="minorHAnsi" w:hAnsiTheme="minorHAnsi" w:cstheme="minorHAnsi"/>
          <w:color w:val="000000" w:themeColor="text1"/>
          <w:lang w:eastAsia="ja-JP"/>
        </w:rPr>
        <w:t>learning</w:t>
      </w:r>
      <w:r w:rsidR="0058151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ask</w:t>
      </w:r>
      <w:r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58151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E04BE7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across</w:t>
      </w:r>
      <w:r w:rsidR="00E04BE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D6296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memory-related </w:t>
      </w:r>
      <w:r w:rsidR="00E04BE7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brain </w:t>
      </w:r>
      <w:r w:rsidR="00D6296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tructures, such as </w:t>
      </w:r>
      <w:r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581519" w:rsidRPr="00B14E56">
        <w:rPr>
          <w:rFonts w:asciiTheme="minorHAnsi" w:hAnsiTheme="minorHAnsi" w:cstheme="minorHAnsi"/>
          <w:color w:val="000000" w:themeColor="text1"/>
          <w:lang w:eastAsia="ja-JP"/>
        </w:rPr>
        <w:t>hippocampus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/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&lt;EndNote&gt;&lt;Cite&gt;&lt;Author&gt;Jones&lt;/Author&gt;&lt;Year&gt;2005&lt;/Year&gt;&lt;RecNum&gt;867&lt;/RecNum&gt;&lt;IDText&gt;Theta rhythms coordinate hippocampal-prefrontal interactions in a spatial memory task&lt;/IDText&gt;&lt;DisplayText&gt;&lt;style face="superscript"&gt;46&lt;/style&gt;&lt;/DisplayText&gt;&lt;record&gt;&lt;rec-number&gt;867&lt;/rec-number&gt;&lt;foreign-keys&gt;&lt;key app="EN" db-id="vrvpxzz55zzeemer0vk5z0awr2wexs9xsf0w" timestamp="1555556848"&gt;867&lt;/key&gt;&lt;/foreign-keys&gt;&lt;ref-type name="Journal Article"&gt;17&lt;/ref-type&gt;&lt;contributors&gt;&lt;authors&gt;&lt;author&gt;Jones, M. W.&lt;/author&gt;&lt;author&gt;Wilson, M. A.&lt;/author&gt;&lt;/authors&gt;&lt;/contributors&gt;&lt;auth-address&gt;The Picower Institute for Learning and Memory, Department of Brain and Cognitive Sciences, RIKEN-MIT Neuroscience Research Center, Massachusetts Institute of Technology, Cambridge, Massachusetts, USA.&lt;/auth-address&gt;&lt;titles&gt;&lt;title&gt;Theta rhythms coordinate hippocampal-prefrontal interactions in a spatial memory task&lt;/title&gt;&lt;secondary-title&gt;PLoS Biol&lt;/secondary-title&gt;&lt;/titles&gt;&lt;periodical&gt;&lt;full-title&gt;PLoS Biol&lt;/full-title&gt;&lt;/periodical&gt;&lt;pages&gt;e402&lt;/pages&gt;&lt;volume&gt;3&lt;/volume&gt;&lt;number&gt;12&lt;/number&gt;&lt;keywords&gt;&lt;keyword&gt;Animals&lt;/keyword&gt;&lt;keyword&gt;Hippocampus/*physiology&lt;/keyword&gt;&lt;keyword&gt;Male&lt;/keyword&gt;&lt;keyword&gt;Memory/*physiology&lt;/keyword&gt;&lt;keyword&gt;Prefrontal Cortex/*physiology&lt;/keyword&gt;&lt;keyword&gt;Rats&lt;/keyword&gt;&lt;keyword&gt;Rats, Long-Evans&lt;/keyword&gt;&lt;keyword&gt;Space Perception/*physiology&lt;/keyword&gt;&lt;keyword&gt;*Theta Rhythm&lt;/keyword&gt;&lt;keyword&gt;Time Factors&lt;/keyword&gt;&lt;/keywords&gt;&lt;dates&gt;&lt;year&gt;2005&lt;/year&gt;&lt;pub-dates&gt;&lt;date&gt;Dec&lt;/date&gt;&lt;/pub-dates&gt;&lt;/dates&gt;&lt;isbn&gt;1545-7885 (Electronic)&amp;#xD;1544-9173 (Linking)&lt;/isbn&gt;&lt;accession-num&gt;16279838&lt;/accession-num&gt;&lt;urls&gt;&lt;related-urls&gt;&lt;url&gt;https://www.ncbi.nlm.nih.gov/pubmed/16279838&lt;/url&gt;&lt;/related-urls&gt;&lt;/urls&gt;&lt;custom2&gt;PMC1283536&lt;/custom2&gt;&lt;electronic-resource-num&gt;10.1371/journal.pbio.0030402&lt;/electronic-resource-num&gt;&lt;/record&gt;&lt;/Cite&gt;&lt;/EndNote&gt;</w:instrTex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A67292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46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581519" w:rsidRPr="00B14E56">
        <w:rPr>
          <w:rFonts w:asciiTheme="minorHAnsi" w:hAnsiTheme="minorHAnsi" w:cstheme="minorHAnsi"/>
          <w:color w:val="000000" w:themeColor="text1"/>
          <w:lang w:eastAsia="ja-JP"/>
        </w:rPr>
        <w:t>, entorhinal cortex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/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&lt;EndNote&gt;&lt;Cite&gt;&lt;Author&gt;Frank&lt;/Author&gt;&lt;Year&gt;2001&lt;/Year&gt;&lt;RecNum&gt;2420&lt;/RecNum&gt;&lt;IDText&gt;A comparison of the firing properties of putative excitatory and inhibitory neurons from CA1 and the entorhinal cortex&lt;/IDText&gt;&lt;DisplayText&gt;&lt;style face="superscript"&gt;47&lt;/style&gt;&lt;/DisplayText&gt;&lt;record&gt;&lt;rec-number&gt;2420&lt;/rec-number&gt;&lt;foreign-keys&gt;&lt;key app="EN" db-id="vrvpxzz55zzeemer0vk5z0awr2wexs9xsf0w" timestamp="1555557164"&gt;2420&lt;/key&gt;&lt;/foreign-keys&gt;&lt;ref-type name="Journal Article"&gt;17&lt;/ref-type&gt;&lt;contributors&gt;&lt;authors&gt;&lt;author&gt;Frank, L. M.&lt;/author&gt;&lt;author&gt;Brown, E. N.&lt;/author&gt;&lt;author&gt;Wilson, M. A.&lt;/author&gt;&lt;/authors&gt;&lt;/contributors&gt;&lt;auth-address&gt;Center for Learning and Memory, RIKEN-MIT Neuroscience Research Center and Department of Brain and Cognitive Sciences, Massachusetts Institute of Technology, Cambridge, Massachusetts 02139, USA.&lt;/auth-address&gt;&lt;titles&gt;&lt;title&gt;A comparison of the firing properties of putative excitatory and inhibitory neurons from CA1 and the entorhinal cortex&lt;/title&gt;&lt;secondary-title&gt;J Neurophysiol&lt;/secondary-title&gt;&lt;/titles&gt;&lt;periodical&gt;&lt;full-title&gt;J Neurophysiol&lt;/full-title&gt;&lt;abbr-1&gt;Journal of neurophysiology&lt;/abbr-1&gt;&lt;/periodical&gt;&lt;pages&gt;2029-40&lt;/pages&gt;&lt;volume&gt;86&lt;/volume&gt;&lt;number&gt;4&lt;/number&gt;&lt;keywords&gt;&lt;keyword&gt;Action Potentials/*physiology&lt;/keyword&gt;&lt;keyword&gt;Animals&lt;/keyword&gt;&lt;keyword&gt;Electrophysiology&lt;/keyword&gt;&lt;keyword&gt;Entorhinal Cortex/*cytology/physiology&lt;/keyword&gt;&lt;keyword&gt;Hippocampus/*cytology/physiology&lt;/keyword&gt;&lt;keyword&gt;Neural Inhibition/*physiology&lt;/keyword&gt;&lt;keyword&gt;Neurons/*physiology&lt;/keyword&gt;&lt;keyword&gt;Rats&lt;/keyword&gt;&lt;keyword&gt;Rats, Long-Evans&lt;/keyword&gt;&lt;keyword&gt;Theta Rhythm&lt;/keyword&gt;&lt;/keywords&gt;&lt;dates&gt;&lt;year&gt;2001&lt;/year&gt;&lt;pub-dates&gt;&lt;date&gt;Oct&lt;/date&gt;&lt;/pub-dates&gt;&lt;/dates&gt;&lt;isbn&gt;0022-3077 (Print)&amp;#xD;0022-3077 (Linking)&lt;/isbn&gt;&lt;accession-num&gt;11600659&lt;/accession-num&gt;&lt;urls&gt;&lt;related-urls&gt;&lt;url&gt;https://www.ncbi.nlm.nih.gov/pubmed/11600659&lt;/url&gt;&lt;/related-urls&gt;&lt;/urls&gt;&lt;electronic-resource-num&gt;10.1152/jn.2001.86.4.2029&lt;/electronic-resource-num&gt;&lt;/record&gt;&lt;/Cite&gt;&lt;/EndNote&gt;</w:instrTex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A67292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47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58151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, </w:t>
      </w:r>
      <w:r w:rsidR="00D8150B" w:rsidRPr="00B14E56">
        <w:rPr>
          <w:rFonts w:asciiTheme="minorHAnsi" w:hAnsiTheme="minorHAnsi" w:cstheme="minorHAnsi"/>
          <w:color w:val="000000" w:themeColor="text1"/>
          <w:lang w:eastAsia="ja-JP"/>
        </w:rPr>
        <w:t>prefrontal cortex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LaXRhbXVyYTwvQXV0aG9yPjxZZWFyPjIwMTc8L1llYXI+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</w:fldData>
        </w:fldCha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LaXRhbXVyYTwvQXV0aG9yPjxZZWFyPjIwMTc8L1llYXI+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</w:fldData>
        </w:fldCha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A67292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48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D8150B" w:rsidRPr="00B14E56">
        <w:rPr>
          <w:rFonts w:asciiTheme="minorHAnsi" w:hAnsiTheme="minorHAnsi" w:cstheme="minorHAnsi"/>
          <w:color w:val="000000" w:themeColor="text1"/>
          <w:lang w:eastAsia="ja-JP"/>
        </w:rPr>
        <w:t>, amygdala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NY0dhdWdoPC9BdXRob3I+PFllYXI+MTk5NjwvWWVhcj48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</w:fldData>
        </w:fldCha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NY0dhdWdoPC9BdXRob3I+PFllYXI+MTk5NjwvWWVhcj48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</w:fldData>
        </w:fldCha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A67292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49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D8150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, </w:t>
      </w:r>
      <w:r w:rsidR="00F91F70" w:rsidRPr="00B14E56">
        <w:rPr>
          <w:rFonts w:asciiTheme="minorHAnsi" w:hAnsiTheme="minorHAnsi" w:cstheme="minorHAnsi"/>
          <w:color w:val="000000" w:themeColor="text1"/>
          <w:lang w:eastAsia="ja-JP"/>
        </w:rPr>
        <w:t>a</w:t>
      </w:r>
      <w:r w:rsidR="00D6296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nd </w:t>
      </w:r>
      <w:r w:rsidR="00D8150B" w:rsidRPr="00B14E56">
        <w:rPr>
          <w:rFonts w:asciiTheme="minorHAnsi" w:hAnsiTheme="minorHAnsi" w:cstheme="minorHAnsi"/>
          <w:color w:val="000000" w:themeColor="text1"/>
          <w:lang w:eastAsia="ja-JP"/>
        </w:rPr>
        <w:t>cingulate cortex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GcmFua2xhbmQ8L0F1dGhvcj48WWVhcj4yMDA0PC9ZZWFy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</w:fldData>
        </w:fldCha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GcmFua2xhbmQ8L0F1dGhvcj48WWVhcj4yMDA0PC9ZZWFy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</w:fldData>
        </w:fldCha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A67292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50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D8150B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</w:p>
    <w:p w14:paraId="7350D156" w14:textId="77777777" w:rsidR="00884C51" w:rsidRPr="00B14E56" w:rsidRDefault="00884C51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</w:p>
    <w:p w14:paraId="7E7BD636" w14:textId="64325E95" w:rsidR="00296E8D" w:rsidRPr="00B14E56" w:rsidRDefault="00BC2514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T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here are several critical</w:t>
      </w:r>
      <w:r w:rsidR="00FD585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procedures for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successful implant</w:t>
      </w:r>
      <w:r w:rsidR="00FD585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nd recording.</w:t>
      </w:r>
      <w:r w:rsidR="00FD585A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0B4353" w:rsidRPr="00B14E56">
        <w:rPr>
          <w:rFonts w:asciiTheme="minorHAnsi" w:hAnsiTheme="minorHAnsi" w:cstheme="minorHAnsi"/>
          <w:color w:val="000000" w:themeColor="text1"/>
          <w:lang w:eastAsia="ja-JP"/>
        </w:rPr>
        <w:t>Due to the fragility of silicon-based probes</w:t>
      </w:r>
      <w:r w:rsidR="00FE725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, </w:t>
      </w:r>
      <w:r w:rsidR="004A57B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ny mechanical vibrations or impacts to the </w:t>
      </w:r>
      <w:proofErr w:type="spellStart"/>
      <w:r w:rsidR="004A57BB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4A57B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rray should be </w:t>
      </w:r>
      <w:r w:rsidR="000B4353" w:rsidRPr="00B14E56">
        <w:rPr>
          <w:rFonts w:asciiTheme="minorHAnsi" w:hAnsiTheme="minorHAnsi" w:cstheme="minorHAnsi"/>
          <w:color w:val="000000" w:themeColor="text1"/>
          <w:lang w:eastAsia="ja-JP"/>
        </w:rPr>
        <w:t>minimized during assembly</w:t>
      </w:r>
      <w:r w:rsidR="004A57B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For example, opening the clogged holes using a drill should be finished before loading the silicon probe into the </w:t>
      </w:r>
      <w:proofErr w:type="spellStart"/>
      <w:r w:rsidR="004A57BB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4A57B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rray. </w:t>
      </w:r>
      <w:r w:rsidR="00FE725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lso, 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it should be</w:t>
      </w:r>
      <w:r w:rsidR="00FE725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emphas</w:t>
      </w:r>
      <w:r w:rsidR="003D456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ize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d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o carefully check </w:t>
      </w:r>
      <w:r w:rsidR="00F520B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ground </w:t>
      </w:r>
      <w:r w:rsidR="000B4353" w:rsidRPr="00B14E56">
        <w:rPr>
          <w:rFonts w:asciiTheme="minorHAnsi" w:hAnsiTheme="minorHAnsi" w:cstheme="minorHAnsi"/>
          <w:color w:val="000000" w:themeColor="text1"/>
          <w:lang w:eastAsia="ja-JP"/>
        </w:rPr>
        <w:t>connection</w:t>
      </w:r>
      <w:r w:rsidR="0067091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n each step</w:t>
      </w:r>
      <w:r w:rsidR="00FD585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during </w:t>
      </w:r>
      <w:proofErr w:type="spellStart"/>
      <w:r w:rsidR="00FD585A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700DD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00DD4" w:rsidRPr="00B14E56">
        <w:rPr>
          <w:rFonts w:asciiTheme="minorHAnsi" w:hAnsiTheme="minorHAnsi" w:cstheme="minorHAnsi"/>
          <w:color w:val="000000" w:themeColor="text1"/>
        </w:rPr>
        <w:t>array</w:t>
      </w:r>
      <w:r w:rsidR="00FD585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onstruction and implant surgery</w:t>
      </w:r>
      <w:r w:rsidR="003D456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to ensure </w:t>
      </w:r>
      <w:r w:rsidR="003D456F" w:rsidRPr="00B14E56">
        <w:rPr>
          <w:rFonts w:asciiTheme="minorHAnsi" w:hAnsiTheme="minorHAnsi" w:cstheme="minorHAnsi"/>
          <w:color w:val="000000" w:themeColor="text1"/>
          <w:lang w:eastAsia="ja-JP"/>
        </w:rPr>
        <w:t>stability</w:t>
      </w:r>
      <w:r w:rsidR="003D456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of the recorded data</w:t>
      </w:r>
      <w:r w:rsidR="00FD585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C827F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Unstable or high-impedance </w:t>
      </w:r>
      <w:r w:rsidR="00FD585A" w:rsidRPr="00B14E56">
        <w:rPr>
          <w:rFonts w:asciiTheme="minorHAnsi" w:hAnsiTheme="minorHAnsi" w:cstheme="minorHAnsi"/>
          <w:color w:val="000000" w:themeColor="text1"/>
          <w:lang w:eastAsia="ja-JP"/>
        </w:rPr>
        <w:t>connection</w:t>
      </w:r>
      <w:r w:rsidR="00F520BF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FD585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o the </w:t>
      </w:r>
      <w:r w:rsidR="00C827F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ground </w:t>
      </w:r>
      <w:r w:rsidR="0016796B" w:rsidRPr="00B14E56">
        <w:rPr>
          <w:rFonts w:asciiTheme="minorHAnsi" w:hAnsiTheme="minorHAnsi" w:cstheme="minorHAnsi"/>
          <w:color w:val="000000" w:themeColor="text1"/>
          <w:lang w:eastAsia="ja-JP"/>
        </w:rPr>
        <w:t>cause</w:t>
      </w:r>
      <w:r w:rsidR="00FD585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F520B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heavy </w:t>
      </w:r>
      <w:r w:rsidR="0016796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noise and </w:t>
      </w:r>
      <w:r w:rsidR="000B435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motion related </w:t>
      </w:r>
      <w:r w:rsidR="0016796B" w:rsidRPr="00B14E56">
        <w:rPr>
          <w:rFonts w:asciiTheme="minorHAnsi" w:hAnsiTheme="minorHAnsi" w:cstheme="minorHAnsi"/>
          <w:color w:val="000000" w:themeColor="text1"/>
          <w:lang w:eastAsia="ja-JP"/>
        </w:rPr>
        <w:t>artifact</w:t>
      </w:r>
      <w:r w:rsidR="00F520BF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FD585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3D456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during</w:t>
      </w:r>
      <w:r w:rsidR="003D456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FD585A" w:rsidRPr="00B14E56">
        <w:rPr>
          <w:rFonts w:asciiTheme="minorHAnsi" w:hAnsiTheme="minorHAnsi" w:cstheme="minorHAnsi"/>
          <w:color w:val="000000" w:themeColor="text1"/>
          <w:lang w:eastAsia="ja-JP"/>
        </w:rPr>
        <w:t>the recording</w:t>
      </w:r>
      <w:r w:rsidR="003D456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session</w:t>
      </w:r>
      <w:r w:rsidR="0016796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E507B3" w:rsidRPr="00B14E56">
        <w:rPr>
          <w:rFonts w:asciiTheme="minorHAnsi" w:hAnsiTheme="minorHAnsi" w:cstheme="minorHAnsi"/>
          <w:color w:val="000000" w:themeColor="text1"/>
          <w:lang w:eastAsia="ja-JP"/>
        </w:rPr>
        <w:t>For stable recording</w:t>
      </w:r>
      <w:r w:rsidR="00F75703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E507B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, it is recommended to wait 1–2 weeks </w:t>
      </w:r>
      <w:r w:rsidR="00E507B3" w:rsidRPr="00B14E56">
        <w:rPr>
          <w:rFonts w:asciiTheme="minorHAnsi" w:hAnsiTheme="minorHAnsi" w:cstheme="minorHAnsi"/>
          <w:color w:val="000000" w:themeColor="text1"/>
        </w:rPr>
        <w:t>after the surgery to avoid e</w:t>
      </w:r>
      <w:r w:rsidR="00B65BB6" w:rsidRPr="00B14E56">
        <w:rPr>
          <w:rFonts w:asciiTheme="minorHAnsi" w:hAnsiTheme="minorHAnsi" w:cstheme="minorHAnsi"/>
          <w:color w:val="000000" w:themeColor="text1"/>
        </w:rPr>
        <w:t xml:space="preserve">lectrode drift </w:t>
      </w:r>
      <w:r w:rsidR="00E507B3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b</w:t>
      </w:r>
      <w:r w:rsidR="00E507B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ecause the </w:t>
      </w:r>
      <w:r w:rsidR="00A86766" w:rsidRPr="00B14E56">
        <w:rPr>
          <w:rFonts w:asciiTheme="minorHAnsi" w:hAnsiTheme="minorHAnsi" w:cstheme="minorHAnsi"/>
          <w:color w:val="000000" w:themeColor="text1"/>
        </w:rPr>
        <w:t>brain tissue</w:t>
      </w:r>
      <w:r w:rsidR="00E507B3" w:rsidRPr="00B14E56">
        <w:rPr>
          <w:rFonts w:asciiTheme="minorHAnsi" w:hAnsiTheme="minorHAnsi" w:cstheme="minorHAnsi"/>
          <w:color w:val="000000" w:themeColor="text1"/>
        </w:rPr>
        <w:t xml:space="preserve"> is</w:t>
      </w:r>
      <w:r w:rsidR="00A86766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3D456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negatively affected</w:t>
      </w:r>
      <w:r w:rsidR="003D456F" w:rsidRPr="00B14E56">
        <w:rPr>
          <w:rFonts w:asciiTheme="minorHAnsi" w:hAnsiTheme="minorHAnsi" w:cstheme="minorHAnsi"/>
          <w:color w:val="000000" w:themeColor="text1"/>
        </w:rPr>
        <w:t xml:space="preserve"> </w:t>
      </w:r>
      <w:r w:rsidR="00E507B3" w:rsidRPr="00B14E56">
        <w:rPr>
          <w:rFonts w:asciiTheme="minorHAnsi" w:hAnsiTheme="minorHAnsi" w:cstheme="minorHAnsi"/>
          <w:color w:val="000000" w:themeColor="text1"/>
        </w:rPr>
        <w:t>by the implant</w:t>
      </w:r>
      <w:r w:rsidR="003D456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3D456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lastRenderedPageBreak/>
        <w:t>surgery</w:t>
      </w:r>
      <w:r w:rsidR="00E507B3" w:rsidRPr="00B14E56">
        <w:rPr>
          <w:rFonts w:asciiTheme="minorHAnsi" w:hAnsiTheme="minorHAnsi" w:cstheme="minorHAnsi"/>
          <w:color w:val="000000" w:themeColor="text1"/>
        </w:rPr>
        <w:t xml:space="preserve">. </w:t>
      </w:r>
      <w:r w:rsidR="003D456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However, signal quality </w:t>
      </w:r>
      <w:r w:rsidR="000B435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on the silicon probe </w:t>
      </w:r>
      <w:r w:rsidR="003D456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recovers after 1</w:t>
      </w:r>
      <w:r w:rsidR="00236D71" w:rsidRPr="00B14E56">
        <w:rPr>
          <w:rFonts w:asciiTheme="minorHAnsi" w:hAnsiTheme="minorHAnsi" w:cstheme="minorHAnsi"/>
          <w:color w:val="000000" w:themeColor="text1"/>
          <w:lang w:eastAsia="ja-JP"/>
        </w:rPr>
        <w:t>–</w:t>
      </w:r>
      <w:r w:rsidR="003D456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2 weeks from the surgical trauma based on 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previous</w:t>
      </w:r>
      <w:r w:rsidR="003D456F" w:rsidRPr="00B14E56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experience. 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It is</w:t>
      </w:r>
      <w:r w:rsidR="0086685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recommend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ed to use</w:t>
      </w:r>
      <w:r w:rsidR="0086685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proofErr w:type="gramStart"/>
      <w:r w:rsidR="00866851" w:rsidRPr="00B14E56">
        <w:rPr>
          <w:rFonts w:asciiTheme="minorHAnsi" w:hAnsiTheme="minorHAnsi" w:cstheme="minorHAnsi"/>
          <w:color w:val="000000" w:themeColor="text1"/>
          <w:lang w:eastAsia="ja-JP"/>
        </w:rPr>
        <w:t>single-housing</w:t>
      </w:r>
      <w:proofErr w:type="gramEnd"/>
      <w:r w:rsidR="0086685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o prevent damage to the implanted </w:t>
      </w:r>
      <w:proofErr w:type="spellStart"/>
      <w:r w:rsidR="00866851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866851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rray by other mice. </w:t>
      </w:r>
      <w:r w:rsidR="00E507B3" w:rsidRPr="00B14E56">
        <w:rPr>
          <w:rFonts w:asciiTheme="minorHAnsi" w:hAnsiTheme="minorHAnsi" w:cstheme="minorHAnsi"/>
          <w:color w:val="000000" w:themeColor="text1"/>
        </w:rPr>
        <w:t xml:space="preserve">For the optogenetic experiment, </w:t>
      </w:r>
      <w:r w:rsidR="00E507B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t is important to note that </w:t>
      </w:r>
      <w:r w:rsidR="003445E5" w:rsidRPr="00B14E56">
        <w:rPr>
          <w:rFonts w:asciiTheme="minorHAnsi" w:hAnsiTheme="minorHAnsi" w:cstheme="minorHAnsi"/>
          <w:color w:val="000000" w:themeColor="text1"/>
          <w:lang w:eastAsia="ja-JP"/>
        </w:rPr>
        <w:t>most silicon-probes induce photo-artifact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3445E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n response to </w:t>
      </w:r>
      <w:r w:rsidR="00E507B3" w:rsidRPr="00B14E56">
        <w:rPr>
          <w:rFonts w:asciiTheme="minorHAnsi" w:hAnsiTheme="minorHAnsi" w:cstheme="minorHAnsi"/>
          <w:color w:val="000000" w:themeColor="text1"/>
          <w:lang w:eastAsia="ja-JP"/>
        </w:rPr>
        <w:t>light-stimulation</w:t>
      </w:r>
      <w:r w:rsidR="003445E5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NaWt1bG92aWM8L0F1dGhvcj48WWVhcj4yMDE2PC9ZZWFy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=
</w:fldData>
        </w:fldCha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NaWt1bG92aWM8L0F1dGhvcj48WWVhcj4yMDE2PC9ZZWFy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=
</w:fldData>
        </w:fldCha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A67292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51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B435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, while others are designed to </w:t>
      </w:r>
      <w:r w:rsidR="009343AD" w:rsidRPr="00B14E56">
        <w:rPr>
          <w:rFonts w:asciiTheme="minorHAnsi" w:hAnsiTheme="minorHAnsi" w:cstheme="minorHAnsi"/>
          <w:color w:val="000000" w:themeColor="text1"/>
          <w:lang w:eastAsia="ja-JP"/>
        </w:rPr>
        <w:t>minimize</w:t>
      </w:r>
      <w:r w:rsidR="000B435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9343AD" w:rsidRPr="00B14E56">
        <w:rPr>
          <w:rFonts w:asciiTheme="minorHAnsi" w:hAnsiTheme="minorHAnsi" w:cstheme="minorHAnsi"/>
          <w:color w:val="000000" w:themeColor="text1"/>
          <w:lang w:eastAsia="ja-JP"/>
        </w:rPr>
        <w:t>photo-</w:t>
      </w:r>
      <w:r w:rsidR="000B4353" w:rsidRPr="00B14E56">
        <w:rPr>
          <w:rFonts w:asciiTheme="minorHAnsi" w:hAnsiTheme="minorHAnsi" w:cstheme="minorHAnsi"/>
          <w:color w:val="000000" w:themeColor="text1"/>
          <w:lang w:eastAsia="ja-JP"/>
        </w:rPr>
        <w:t>artifact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/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&lt;EndNote&gt;&lt;Cite&gt;&lt;Author&gt;Kuleshova&lt;/Author&gt;&lt;Year&gt;2019&lt;/Year&gt;&lt;RecNum&gt;482&lt;/RecNum&gt;&lt;DisplayText&gt;&lt;style face="superscript"&gt;52&lt;/style&gt;&lt;/DisplayText&gt;&lt;record&gt;&lt;rec-number&gt;482&lt;/rec-number&gt;&lt;foreign-keys&gt;&lt;key app="EN" db-id="vrvpxzz55zzeemer0vk5z0awr2wexs9xsf0w" timestamp="1552541350"&gt;482&lt;/key&gt;&lt;/foreign-keys&gt;&lt;ref-type name="Journal Article"&gt;17&lt;/ref-type&gt;&lt;contributors&gt;&lt;authors&gt;&lt;author&gt;Kuleshova, E. P.&lt;/author&gt;&lt;/authors&gt;&lt;/contributors&gt;&lt;titles&gt;&lt;title&gt;Optogenetics – New Potentials for Electrophysiology&lt;/title&gt;&lt;secondary-title&gt;Neuroscience and Behavioral Physiology&lt;/secondary-title&gt;&lt;/titles&gt;&lt;pages&gt;169-177&lt;/pages&gt;&lt;volume&gt;49&lt;/volume&gt;&lt;number&gt;2&lt;/number&gt;&lt;dates&gt;&lt;year&gt;2019&lt;/year&gt;&lt;pub-dates&gt;&lt;date&gt;February 01&lt;/date&gt;&lt;/pub-dates&gt;&lt;/dates&gt;&lt;isbn&gt;0097-0549&amp;#xD;1573-899X&lt;/isbn&gt;&lt;label&gt;Kuleshova2019&lt;/label&gt;&lt;work-type&gt;journal article&lt;/work-type&gt;&lt;urls&gt;&lt;related-urls&gt;&lt;url&gt;https://doi.org/10.1007/s11055-019-00711-5&lt;/url&gt;&lt;/related-urls&gt;&lt;/urls&gt;&lt;electronic-resource-num&gt;10.1007/s11055-019-00711-5&lt;/electronic-resource-num&gt;&lt;/record&gt;&lt;/Cite&gt;&lt;/EndNote&gt;</w:instrTex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A67292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52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86540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(</w:t>
      </w:r>
      <w:bookmarkStart w:id="74" w:name="_Hlk7443983"/>
      <w:bookmarkStart w:id="75" w:name="_Hlk6825891"/>
      <w:r w:rsidR="00B22706" w:rsidRPr="00B14E56">
        <w:rPr>
          <w:rFonts w:asciiTheme="minorHAnsi" w:hAnsiTheme="minorHAnsi" w:cstheme="minorHAnsi"/>
          <w:color w:val="000000" w:themeColor="text1"/>
          <w:lang w:eastAsia="ja-JP"/>
        </w:rPr>
        <w:t>there are photo-artifact reduced silicon-probes</w:t>
      </w:r>
      <w:r w:rsidR="00F36FA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 xml:space="preserve">that are </w:t>
      </w:r>
      <w:r w:rsidR="00F36FA3" w:rsidRPr="00B14E56">
        <w:rPr>
          <w:rFonts w:asciiTheme="minorHAnsi" w:hAnsiTheme="minorHAnsi" w:cstheme="minorHAnsi"/>
          <w:color w:val="000000" w:themeColor="text1"/>
          <w:lang w:eastAsia="ja-JP"/>
        </w:rPr>
        <w:t>commercially available</w:t>
      </w:r>
      <w:bookmarkEnd w:id="74"/>
      <w:bookmarkEnd w:id="75"/>
      <w:r w:rsidR="0086540D" w:rsidRPr="00B14E56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="00E507B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</w:p>
    <w:p w14:paraId="6FD5CD20" w14:textId="77777777" w:rsidR="00296E8D" w:rsidRPr="00B14E56" w:rsidRDefault="00296E8D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3F76E845" w14:textId="25FFDA6F" w:rsidR="00236D71" w:rsidRDefault="0023795F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bookmarkStart w:id="76" w:name="_Hlk7447286"/>
      <w:r w:rsidRPr="00B14E56">
        <w:rPr>
          <w:rFonts w:asciiTheme="minorHAnsi" w:hAnsiTheme="minorHAnsi" w:cstheme="minorHAnsi" w:hint="eastAsia"/>
          <w:color w:val="000000" w:themeColor="text1"/>
          <w:lang w:eastAsia="ja-JP"/>
        </w:rPr>
        <w:t>T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he weight of 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the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proofErr w:type="spellStart"/>
      <w:r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700DD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00DD4" w:rsidRPr="00B14E56">
        <w:rPr>
          <w:rFonts w:asciiTheme="minorHAnsi" w:hAnsiTheme="minorHAnsi" w:cstheme="minorHAnsi"/>
          <w:color w:val="000000" w:themeColor="text1"/>
        </w:rPr>
        <w:t>array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AA6283" w:rsidRPr="00B14E56">
        <w:rPr>
          <w:rFonts w:asciiTheme="minorHAnsi" w:hAnsiTheme="minorHAnsi" w:cstheme="minorHAnsi"/>
          <w:color w:val="000000" w:themeColor="text1"/>
          <w:lang w:eastAsia="ja-JP"/>
        </w:rPr>
        <w:t>(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5.9 </w:t>
      </w:r>
      <w:r w:rsidR="00D66512">
        <w:rPr>
          <w:rFonts w:asciiTheme="minorHAnsi" w:hAnsiTheme="minorHAnsi" w:cstheme="minorHAnsi"/>
          <w:color w:val="000000" w:themeColor="text1"/>
          <w:lang w:eastAsia="ja-JP"/>
        </w:rPr>
        <w:t>g</w:t>
      </w:r>
      <w:r w:rsidR="00AA6283" w:rsidRPr="00B14E56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="00F32C5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s heavier than </w:t>
      </w:r>
      <w:r w:rsidR="00C9783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="0044799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ypical </w:t>
      </w:r>
      <w:proofErr w:type="spellStart"/>
      <w:r w:rsidR="005A0964" w:rsidRPr="00B14E56">
        <w:rPr>
          <w:rFonts w:asciiTheme="minorHAnsi" w:hAnsiTheme="minorHAnsi" w:cstheme="minorHAnsi"/>
          <w:color w:val="000000" w:themeColor="text1"/>
          <w:lang w:eastAsia="ja-JP"/>
        </w:rPr>
        <w:t>microdrives</w:t>
      </w:r>
      <w:proofErr w:type="spellEnd"/>
      <w:r w:rsidR="0044799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described in </w:t>
      </w:r>
      <w:r w:rsidR="00C97830" w:rsidRPr="00B14E56">
        <w:rPr>
          <w:rFonts w:asciiTheme="minorHAnsi" w:hAnsiTheme="minorHAnsi" w:cstheme="minorHAnsi"/>
          <w:color w:val="000000" w:themeColor="text1"/>
          <w:lang w:eastAsia="ja-JP"/>
        </w:rPr>
        <w:t>previous articles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Wb2lndHM8L0F1dGhvcj48WWVhcj4yMDEzPC9ZZWFyPjxS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</w:fldData>
        </w:fldCha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Wb2lndHM8L0F1dGhvcj48WWVhcj4yMDEzPC9ZZWFyPjxS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</w:fldData>
        </w:fldCha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A67292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12,53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F32C5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, mainly due to the </w:t>
      </w:r>
      <w:proofErr w:type="spellStart"/>
      <w:r w:rsidR="00F32C57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700DD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00DD4" w:rsidRPr="00B14E56">
        <w:rPr>
          <w:rFonts w:asciiTheme="minorHAnsi" w:hAnsiTheme="minorHAnsi" w:cstheme="minorHAnsi"/>
          <w:color w:val="000000" w:themeColor="text1"/>
        </w:rPr>
        <w:t>array</w:t>
      </w:r>
      <w:r w:rsidR="00F32C5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body</w:t>
      </w:r>
      <w:r w:rsidR="00C16BC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(</w:t>
      </w:r>
      <w:r w:rsidR="00B604B8" w:rsidRPr="00B14E56">
        <w:rPr>
          <w:rFonts w:asciiTheme="minorHAnsi" w:hAnsiTheme="minorHAnsi" w:cstheme="minorHAnsi"/>
          <w:color w:val="000000" w:themeColor="text1"/>
          <w:lang w:eastAsia="ja-JP"/>
        </w:rPr>
        <w:t>~</w:t>
      </w:r>
      <w:r w:rsidR="00C16BCD" w:rsidRPr="00B14E56">
        <w:rPr>
          <w:rFonts w:asciiTheme="minorHAnsi" w:hAnsiTheme="minorHAnsi" w:cstheme="minorHAnsi"/>
          <w:color w:val="000000" w:themeColor="text1"/>
          <w:lang w:eastAsia="ja-JP"/>
        </w:rPr>
        <w:t>21% of t</w:t>
      </w:r>
      <w:r w:rsidR="00B604B8" w:rsidRPr="00B14E56">
        <w:rPr>
          <w:rFonts w:asciiTheme="minorHAnsi" w:hAnsiTheme="minorHAnsi" w:cstheme="minorHAnsi"/>
          <w:color w:val="000000" w:themeColor="text1"/>
          <w:lang w:eastAsia="ja-JP"/>
        </w:rPr>
        <w:t>he total weight</w:t>
      </w:r>
      <w:r w:rsidR="00C16BCD" w:rsidRPr="00B14E56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="00F32C57" w:rsidRPr="00B14E56">
        <w:rPr>
          <w:rFonts w:asciiTheme="minorHAnsi" w:hAnsiTheme="minorHAnsi" w:cstheme="minorHAnsi"/>
          <w:color w:val="000000" w:themeColor="text1"/>
          <w:lang w:eastAsia="ja-JP"/>
        </w:rPr>
        <w:t>, shielding cone</w:t>
      </w:r>
      <w:r w:rsidR="00C16BC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(~31%)</w:t>
      </w:r>
      <w:r w:rsidR="00F32C57" w:rsidRPr="00B14E56">
        <w:rPr>
          <w:rFonts w:asciiTheme="minorHAnsi" w:hAnsiTheme="minorHAnsi" w:cstheme="minorHAnsi"/>
          <w:color w:val="000000" w:themeColor="text1"/>
          <w:lang w:eastAsia="ja-JP"/>
        </w:rPr>
        <w:t>, and metal parts (screws and nuts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:</w:t>
      </w:r>
      <w:r w:rsidR="00C16BC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B604B8" w:rsidRPr="00B14E56">
        <w:rPr>
          <w:rFonts w:asciiTheme="minorHAnsi" w:hAnsiTheme="minorHAnsi" w:cstheme="minorHAnsi"/>
          <w:color w:val="000000" w:themeColor="text1"/>
          <w:lang w:eastAsia="ja-JP"/>
        </w:rPr>
        <w:t>~22%</w:t>
      </w:r>
      <w:r w:rsidR="00F32C57" w:rsidRPr="00B14E56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="00C9783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It is</w:t>
      </w:r>
      <w:r w:rsidR="00B94B6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recommend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ed</w:t>
      </w:r>
      <w:r w:rsidR="00B94B6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o use 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mice</w:t>
      </w:r>
      <w:r w:rsidR="00B94B6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with weight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B94B6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f over 25 </w:t>
      </w:r>
      <w:r w:rsidR="00D66512">
        <w:rPr>
          <w:rFonts w:asciiTheme="minorHAnsi" w:hAnsiTheme="minorHAnsi" w:cstheme="minorHAnsi"/>
          <w:color w:val="000000" w:themeColor="text1"/>
          <w:lang w:eastAsia="ja-JP"/>
        </w:rPr>
        <w:t>g</w:t>
      </w:r>
      <w:r w:rsidR="00B94B6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(</w:t>
      </w:r>
      <w:r w:rsidR="00B94B6C" w:rsidRPr="00B14E56">
        <w:rPr>
          <w:rFonts w:asciiTheme="minorHAnsi" w:hAnsiTheme="minorHAnsi" w:cstheme="minorHAnsi"/>
          <w:color w:val="000000" w:themeColor="text1"/>
        </w:rPr>
        <w:t>~</w:t>
      </w:r>
      <w:r w:rsidR="009710FE" w:rsidRPr="00B14E56">
        <w:rPr>
          <w:rFonts w:asciiTheme="minorHAnsi" w:hAnsiTheme="minorHAnsi" w:cstheme="minorHAnsi"/>
          <w:color w:val="000000" w:themeColor="text1"/>
        </w:rPr>
        <w:t>2–</w:t>
      </w:r>
      <w:r w:rsidR="00B94B6C" w:rsidRPr="00B14E56">
        <w:rPr>
          <w:rFonts w:asciiTheme="minorHAnsi" w:hAnsiTheme="minorHAnsi" w:cstheme="minorHAnsi"/>
          <w:color w:val="000000" w:themeColor="text1"/>
        </w:rPr>
        <w:t>3 months old</w:t>
      </w:r>
      <w:r w:rsidR="009710FE" w:rsidRPr="00B14E56">
        <w:rPr>
          <w:rFonts w:asciiTheme="minorHAnsi" w:hAnsiTheme="minorHAnsi" w:cstheme="minorHAnsi"/>
          <w:color w:val="000000" w:themeColor="text1"/>
        </w:rPr>
        <w:t xml:space="preserve"> for C57BL/6 mice</w:t>
      </w:r>
      <w:r w:rsidR="009710FE" w:rsidRPr="00B14E5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dTwvQXV0aG9yPjxZZWFyPjIwMTg8L1llYXI+PFJlY051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</w:fldData>
        </w:fldChar>
      </w:r>
      <w:r w:rsidR="00A67292" w:rsidRPr="00B14E56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A67292" w:rsidRPr="00B14E56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dTwvQXV0aG9yPjxZZWFyPjIwMTg8L1llYXI+PFJlY051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</w:fldData>
        </w:fldChar>
      </w:r>
      <w:r w:rsidR="00A67292" w:rsidRPr="00B14E56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A67292" w:rsidRPr="00B14E56">
        <w:rPr>
          <w:rFonts w:asciiTheme="minorHAnsi" w:hAnsiTheme="minorHAnsi" w:cstheme="minorHAnsi"/>
          <w:color w:val="000000" w:themeColor="text1"/>
        </w:rPr>
      </w:r>
      <w:r w:rsidR="00A67292" w:rsidRPr="00B14E56">
        <w:rPr>
          <w:rFonts w:asciiTheme="minorHAnsi" w:hAnsiTheme="minorHAnsi" w:cstheme="minorHAnsi"/>
          <w:color w:val="000000" w:themeColor="text1"/>
        </w:rPr>
        <w:fldChar w:fldCharType="end"/>
      </w:r>
      <w:r w:rsidR="009710FE" w:rsidRPr="00B14E56">
        <w:rPr>
          <w:rFonts w:asciiTheme="minorHAnsi" w:hAnsiTheme="minorHAnsi" w:cstheme="minorHAnsi"/>
          <w:color w:val="000000" w:themeColor="text1"/>
        </w:rPr>
      </w:r>
      <w:r w:rsidR="009710FE" w:rsidRPr="00B14E56">
        <w:rPr>
          <w:rFonts w:asciiTheme="minorHAnsi" w:hAnsiTheme="minorHAnsi" w:cstheme="minorHAnsi"/>
          <w:color w:val="000000" w:themeColor="text1"/>
        </w:rPr>
        <w:fldChar w:fldCharType="separate"/>
      </w:r>
      <w:r w:rsidR="00A67292" w:rsidRPr="00B14E56">
        <w:rPr>
          <w:rFonts w:asciiTheme="minorHAnsi" w:hAnsiTheme="minorHAnsi" w:cstheme="minorHAnsi"/>
          <w:noProof/>
          <w:color w:val="000000" w:themeColor="text1"/>
          <w:vertAlign w:val="superscript"/>
        </w:rPr>
        <w:t>54,55</w:t>
      </w:r>
      <w:r w:rsidR="009710FE" w:rsidRPr="00B14E56">
        <w:rPr>
          <w:rFonts w:asciiTheme="minorHAnsi" w:hAnsiTheme="minorHAnsi" w:cstheme="minorHAnsi"/>
          <w:color w:val="000000" w:themeColor="text1"/>
        </w:rPr>
        <w:fldChar w:fldCharType="end"/>
      </w:r>
      <w:r w:rsidR="00B94B6C" w:rsidRPr="00B14E56">
        <w:rPr>
          <w:rFonts w:asciiTheme="minorHAnsi" w:hAnsiTheme="minorHAnsi" w:cstheme="minorHAnsi"/>
          <w:color w:val="000000" w:themeColor="text1"/>
          <w:lang w:eastAsia="ja-JP"/>
        </w:rPr>
        <w:t>) for implant surgery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B94B6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because</w:t>
      </w:r>
      <w:bookmarkStart w:id="77" w:name="_Hlk7008743"/>
      <w:r w:rsidR="00B94B6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mice with adequate body weight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B94B6C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end to recover earlier</w:t>
      </w:r>
      <w:bookmarkEnd w:id="77"/>
      <w:r w:rsidR="00B94B6C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bookmarkEnd w:id="76"/>
      <w:r w:rsidR="006C7D3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F32C57" w:rsidRPr="00B14E56">
        <w:rPr>
          <w:rFonts w:asciiTheme="minorHAnsi" w:hAnsiTheme="minorHAnsi" w:cstheme="minorHAnsi"/>
          <w:color w:val="000000" w:themeColor="text1"/>
          <w:lang w:eastAsia="ja-JP"/>
        </w:rPr>
        <w:t>For this reason,</w:t>
      </w:r>
      <w:r w:rsidR="00C9783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 xml:space="preserve">this </w:t>
      </w:r>
      <w:proofErr w:type="spellStart"/>
      <w:r w:rsidR="00C97830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700DD4" w:rsidRPr="00B14E56">
        <w:rPr>
          <w:rFonts w:asciiTheme="minorHAnsi" w:hAnsiTheme="minorHAnsi" w:cstheme="minorHAnsi"/>
          <w:color w:val="000000" w:themeColor="text1"/>
        </w:rPr>
        <w:t xml:space="preserve"> array</w:t>
      </w:r>
      <w:r w:rsidR="00C9783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may be not the best</w:t>
      </w:r>
      <w:r w:rsidR="009343A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olution</w:t>
      </w:r>
      <w:r w:rsidR="00C9783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or juvenile mice</w:t>
      </w:r>
      <w:r w:rsidR="00C8522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21499B" w:rsidRPr="00B14E56">
        <w:rPr>
          <w:rFonts w:asciiTheme="minorHAnsi" w:hAnsiTheme="minorHAnsi" w:cstheme="minorHAnsi"/>
          <w:color w:val="000000" w:themeColor="text1"/>
          <w:lang w:eastAsia="ja-JP"/>
        </w:rPr>
        <w:t>While</w:t>
      </w:r>
      <w:r w:rsidR="004D02E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devices 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 xml:space="preserve">that are </w:t>
      </w:r>
      <w:r w:rsidR="004D02E0" w:rsidRPr="00B14E56">
        <w:rPr>
          <w:rFonts w:asciiTheme="minorHAnsi" w:hAnsiTheme="minorHAnsi" w:cstheme="minorHAnsi"/>
          <w:color w:val="000000" w:themeColor="text1"/>
          <w:lang w:eastAsia="ja-JP"/>
        </w:rPr>
        <w:t>5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%</w:t>
      </w:r>
      <w:r w:rsidR="004D02E0" w:rsidRPr="00B14E56">
        <w:rPr>
          <w:rFonts w:asciiTheme="minorHAnsi" w:hAnsiTheme="minorHAnsi" w:cstheme="minorHAnsi"/>
          <w:color w:val="000000" w:themeColor="text1"/>
          <w:lang w:eastAsia="ja-JP"/>
        </w:rPr>
        <w:t>–10% of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 xml:space="preserve"> the mouse’s</w:t>
      </w:r>
      <w:r w:rsidR="004D02E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bodyweight are often guided to be tolerated for implant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4D02E0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Wb2lndHM8L0F1dGhvcj48WWVhcj4yMDEzPC9ZZWFyPjxS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</w:fldData>
        </w:fldCha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Wb2lndHM8L0F1dGhvcj48WWVhcj4yMDEzPC9ZZWFyPjxS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</w:fldData>
        </w:fldCha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4D02E0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4D02E0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A67292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12,56</w:t>
      </w:r>
      <w:r w:rsidR="004D02E0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996EE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(</w:t>
      </w:r>
      <w:r w:rsidR="004D02E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although there 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is</w:t>
      </w:r>
      <w:r w:rsidR="004D02E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no supporting published data for this</w:t>
      </w:r>
      <w:r w:rsidR="004D02E0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MaWRzdGVyPC9BdXRob3I+PFllYXI+MjAxNjwvWWVhcj48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</w:fldData>
        </w:fldCha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MaWRzdGVyPC9BdXRob3I+PFllYXI+MjAxNjwvWWVhcj48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</w:fldData>
        </w:fldCha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4D02E0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4D02E0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A67292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57</w:t>
      </w:r>
      <w:r w:rsidR="004D02E0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="004D02E0" w:rsidRPr="00B14E56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21499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this</w:t>
      </w:r>
      <w:r w:rsidR="0021499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proofErr w:type="spellStart"/>
      <w:r w:rsidR="0021499B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21499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rray weigh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21499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F71E8" w:rsidRPr="00B14E56">
        <w:rPr>
          <w:rFonts w:asciiTheme="minorHAnsi" w:hAnsiTheme="minorHAnsi" w:cstheme="minorHAnsi"/>
          <w:color w:val="000000" w:themeColor="text1"/>
          <w:lang w:eastAsia="ja-JP"/>
        </w:rPr>
        <w:t>~</w:t>
      </w:r>
      <w:r w:rsidR="0021499B" w:rsidRPr="00B14E56">
        <w:rPr>
          <w:rFonts w:asciiTheme="minorHAnsi" w:hAnsiTheme="minorHAnsi" w:cstheme="minorHAnsi"/>
          <w:color w:val="000000" w:themeColor="text1"/>
          <w:lang w:eastAsia="ja-JP"/>
        </w:rPr>
        <w:t>2</w:t>
      </w:r>
      <w:r w:rsidR="007F71E8" w:rsidRPr="00B14E56">
        <w:rPr>
          <w:rFonts w:asciiTheme="minorHAnsi" w:hAnsiTheme="minorHAnsi" w:cstheme="minorHAnsi"/>
          <w:color w:val="000000" w:themeColor="text1"/>
          <w:lang w:eastAsia="ja-JP"/>
        </w:rPr>
        <w:t>4</w:t>
      </w:r>
      <w:r w:rsidR="0021499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% </w:t>
      </w:r>
      <w:r w:rsidR="00236D71">
        <w:rPr>
          <w:rFonts w:asciiTheme="minorHAnsi" w:hAnsiTheme="minorHAnsi" w:cstheme="minorHAnsi"/>
          <w:color w:val="000000" w:themeColor="text1"/>
          <w:lang w:eastAsia="ja-JP"/>
        </w:rPr>
        <w:t xml:space="preserve">of the </w:t>
      </w:r>
      <w:r w:rsidR="0021499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bodyweight of 25 </w:t>
      </w:r>
      <w:r w:rsidR="00D66512">
        <w:rPr>
          <w:rFonts w:asciiTheme="minorHAnsi" w:hAnsiTheme="minorHAnsi" w:cstheme="minorHAnsi"/>
          <w:color w:val="000000" w:themeColor="text1"/>
          <w:lang w:eastAsia="ja-JP"/>
        </w:rPr>
        <w:t>g</w:t>
      </w:r>
      <w:r w:rsidR="0021499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mice</w:t>
      </w:r>
      <w:r w:rsidR="00F36FA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bookmarkStart w:id="78" w:name="_Hlk7444299"/>
      <w:r w:rsidR="00F36FA3" w:rsidRPr="00B14E56">
        <w:rPr>
          <w:rFonts w:asciiTheme="minorHAnsi" w:hAnsiTheme="minorHAnsi" w:cstheme="minorHAnsi"/>
          <w:color w:val="000000" w:themeColor="text1"/>
          <w:lang w:eastAsia="ja-JP"/>
        </w:rPr>
        <w:t>(~19% when using the alternative cone described below)</w:t>
      </w:r>
      <w:bookmarkEnd w:id="78"/>
      <w:r w:rsidR="004D02E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</w:p>
    <w:p w14:paraId="48C50814" w14:textId="77777777" w:rsidR="00236D71" w:rsidRDefault="00236D71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57788518" w14:textId="7B5ACFFD" w:rsidR="00394B32" w:rsidRDefault="004D02E0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However, </w:t>
      </w:r>
      <w:r w:rsidR="00C9783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implanted adult mice were able to </w:t>
      </w:r>
      <w:r w:rsidR="00F32C5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freely move around and jump </w:t>
      </w:r>
      <w:r w:rsidR="009343AD" w:rsidRPr="00B14E56">
        <w:rPr>
          <w:rFonts w:asciiTheme="minorHAnsi" w:hAnsiTheme="minorHAnsi" w:cstheme="minorHAnsi"/>
          <w:color w:val="000000" w:themeColor="text1"/>
          <w:lang w:eastAsia="ja-JP"/>
        </w:rPr>
        <w:t>around</w:t>
      </w:r>
      <w:r w:rsidR="00F32C5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n the home cages.</w:t>
      </w:r>
      <w:bookmarkStart w:id="79" w:name="_Hlk7444932"/>
      <w:r w:rsidR="00F32C5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bookmarkStart w:id="80" w:name="_Hlk7008630"/>
      <w:r w:rsidR="00394B32">
        <w:rPr>
          <w:rFonts w:asciiTheme="minorHAnsi" w:hAnsiTheme="minorHAnsi" w:cstheme="minorHAnsi"/>
          <w:color w:val="000000" w:themeColor="text1"/>
          <w:lang w:eastAsia="ja-JP"/>
        </w:rPr>
        <w:t>M</w:t>
      </w:r>
      <w:r w:rsidR="0042410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ce implanted with </w:t>
      </w:r>
      <w:r w:rsidR="00394B32">
        <w:rPr>
          <w:rFonts w:asciiTheme="minorHAnsi" w:hAnsiTheme="minorHAnsi" w:cstheme="minorHAnsi"/>
          <w:color w:val="000000" w:themeColor="text1"/>
          <w:lang w:eastAsia="ja-JP"/>
        </w:rPr>
        <w:t>a</w:t>
      </w:r>
      <w:r w:rsidR="0042410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similar </w:t>
      </w:r>
      <w:proofErr w:type="spellStart"/>
      <w:r w:rsidR="0042410A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42410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rray weight (</w:t>
      </w:r>
      <w:r w:rsidR="00E83A81" w:rsidRPr="00B14E56">
        <w:rPr>
          <w:rFonts w:asciiTheme="minorHAnsi" w:hAnsiTheme="minorHAnsi" w:cstheme="minorHAnsi"/>
          <w:color w:val="000000" w:themeColor="text1"/>
          <w:lang w:eastAsia="ja-JP"/>
        </w:rPr>
        <w:t>~</w:t>
      </w:r>
      <w:r w:rsidR="0042410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4.5 </w:t>
      </w:r>
      <w:r w:rsidR="00D66512">
        <w:rPr>
          <w:rFonts w:asciiTheme="minorHAnsi" w:hAnsiTheme="minorHAnsi" w:cstheme="minorHAnsi"/>
          <w:color w:val="000000" w:themeColor="text1"/>
          <w:lang w:eastAsia="ja-JP"/>
        </w:rPr>
        <w:t>g</w:t>
      </w:r>
      <w:r w:rsidR="0042410A" w:rsidRPr="00B14E56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="00D66AC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have previously been shown to perform the behavioral task (linear maze task) even under food restriction</w:t>
      </w:r>
      <w:r w:rsidR="00D66AC5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ZYW1hbW90bzwvQXV0aG9yPjxZZWFyPjIwMTc8L1llYXI+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</w:fldData>
        </w:fldChar>
      </w:r>
      <w:r w:rsidR="00E83A81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E83A81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ZYW1hbW90bzwvQXV0aG9yPjxZZWFyPjIwMTc8L1llYXI+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</w:fldData>
        </w:fldChar>
      </w:r>
      <w:r w:rsidR="00E83A81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E83A81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E83A81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D66AC5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D66AC5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E83A81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13,17</w:t>
      </w:r>
      <w:r w:rsidR="00D66AC5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bookmarkEnd w:id="79"/>
      <w:r w:rsidR="00D66AC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bookmarkEnd w:id="80"/>
      <w:r w:rsidR="00F32C57" w:rsidRPr="00B14E56">
        <w:rPr>
          <w:rFonts w:asciiTheme="minorHAnsi" w:hAnsiTheme="minorHAnsi" w:cstheme="minorHAnsi"/>
          <w:color w:val="000000" w:themeColor="text1"/>
          <w:lang w:eastAsia="ja-JP"/>
        </w:rPr>
        <w:t>The disadvantage of weight is not</w:t>
      </w:r>
      <w:r w:rsidR="009343A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</w:t>
      </w:r>
      <w:r w:rsidR="00F32C5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problem during recording</w:t>
      </w:r>
      <w:r w:rsidR="00394B32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="00F32C5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5B57EB" w:rsidRPr="00B14E56">
        <w:rPr>
          <w:rFonts w:asciiTheme="minorHAnsi" w:hAnsiTheme="minorHAnsi" w:cstheme="minorHAnsi"/>
          <w:color w:val="000000" w:themeColor="text1"/>
          <w:lang w:eastAsia="ja-JP"/>
        </w:rPr>
        <w:t>as a counterweight balancing system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ZYW1hbW90bzwvQXV0aG9yPjxZZWFyPjIwMDg8L1llYXI+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</w:fldData>
        </w:fldCha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ZYW1hbW90bzwvQXV0aG9yPjxZZWFyPjIwMDg8L1llYXI+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</w:fldData>
        </w:fldCha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A67292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18,34,58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5B57E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r headpost system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LaXNsaW48L0F1dGhvcj48WWVhcj4yMDE0PC9ZZWFyPjxS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</w:fldData>
        </w:fldCha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</w:instrTex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>
          <w:fldData xml:space="preserve">PEVuZE5vdGU+PENpdGU+PEF1dGhvcj5LaXNsaW48L0F1dGhvcj48WWVhcj4yMDE0PC9ZZWFyPjxS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</w:fldData>
        </w:fldCha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.DATA </w:instrText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A67292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59</w:t>
      </w:r>
      <w:r w:rsidR="00085373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r w:rsidR="005B57E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will support the </w:t>
      </w:r>
      <w:proofErr w:type="spellStart"/>
      <w:r w:rsidR="005B57EB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5B57E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rray</w:t>
      </w:r>
      <w:r w:rsidR="00AA628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In addition, the total weight of the </w:t>
      </w:r>
      <w:proofErr w:type="spellStart"/>
      <w:r w:rsidR="00AA6283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700DD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00DD4" w:rsidRPr="00B14E56">
        <w:rPr>
          <w:rFonts w:asciiTheme="minorHAnsi" w:hAnsiTheme="minorHAnsi" w:cstheme="minorHAnsi"/>
          <w:color w:val="000000" w:themeColor="text1"/>
        </w:rPr>
        <w:t>array</w:t>
      </w:r>
      <w:r w:rsidR="00AA628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an be reduced by lowering the </w:t>
      </w:r>
      <w:r w:rsidR="00D11BC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height </w:t>
      </w:r>
      <w:r w:rsidR="005B57E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or </w:t>
      </w:r>
      <w:r w:rsidR="0095049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reducing </w:t>
      </w:r>
      <w:r w:rsidR="005B57E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thickness </w:t>
      </w:r>
      <w:r w:rsidR="00D11BC7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of the </w:t>
      </w:r>
      <w:r w:rsidR="00AA6283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shielding cone and </w:t>
      </w:r>
      <w:r w:rsidR="00341E9E" w:rsidRPr="00B14E56">
        <w:rPr>
          <w:rFonts w:asciiTheme="minorHAnsi" w:hAnsiTheme="minorHAnsi" w:cstheme="minorHAnsi"/>
          <w:color w:val="000000" w:themeColor="text1"/>
          <w:lang w:eastAsia="ja-JP"/>
        </w:rPr>
        <w:t>m</w:t>
      </w:r>
      <w:r w:rsidR="003D5A36" w:rsidRPr="00B14E56">
        <w:rPr>
          <w:rFonts w:asciiTheme="minorHAnsi" w:hAnsiTheme="minorHAnsi" w:cstheme="minorHAnsi"/>
          <w:color w:val="000000" w:themeColor="text1"/>
          <w:lang w:eastAsia="ja-JP"/>
        </w:rPr>
        <w:t>odifying the design to utilize smaller screws.</w:t>
      </w:r>
      <w:r w:rsidR="00C8522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bookmarkStart w:id="81" w:name="_Hlk7447999"/>
      <w:bookmarkStart w:id="82" w:name="_Hlk7437764"/>
      <w:bookmarkStart w:id="83" w:name="_Hlk7517246"/>
      <w:bookmarkStart w:id="84" w:name="_Hlk6999731"/>
    </w:p>
    <w:p w14:paraId="212B646A" w14:textId="77777777" w:rsidR="00394B32" w:rsidRDefault="00394B32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2D5E5D63" w14:textId="1F2C0CFE" w:rsidR="00021853" w:rsidRPr="00B14E56" w:rsidRDefault="009432AD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>Using the current 3D</w:t>
      </w:r>
      <w:r w:rsidR="00394B32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printing material,</w:t>
      </w:r>
      <w:r w:rsidRPr="00B14E56" w:rsidDel="009432AD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C2003" w:rsidRPr="00B14E56">
        <w:rPr>
          <w:rFonts w:asciiTheme="minorHAnsi" w:hAnsiTheme="minorHAnsi" w:cstheme="minorHAnsi"/>
          <w:color w:val="000000" w:themeColor="text1"/>
          <w:lang w:eastAsia="ja-JP"/>
        </w:rPr>
        <w:t>t</w:t>
      </w:r>
      <w:r w:rsidR="00C8522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he thickness of the shielding cone can be reduced up to </w:t>
      </w:r>
      <w:r w:rsidR="007C2003" w:rsidRPr="00B14E56">
        <w:rPr>
          <w:rFonts w:asciiTheme="minorHAnsi" w:hAnsiTheme="minorHAnsi" w:cstheme="minorHAnsi"/>
          <w:color w:val="000000" w:themeColor="text1"/>
          <w:lang w:eastAsia="ja-JP"/>
        </w:rPr>
        <w:t>~0.3</w:t>
      </w:r>
      <w:r w:rsidR="00C8522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C2003" w:rsidRPr="00B14E56">
        <w:rPr>
          <w:rFonts w:asciiTheme="minorHAnsi" w:hAnsiTheme="minorHAnsi" w:cstheme="minorHAnsi"/>
          <w:color w:val="000000" w:themeColor="text1"/>
          <w:lang w:eastAsia="ja-JP"/>
        </w:rPr>
        <w:t>m</w:t>
      </w:r>
      <w:r w:rsidR="00C8522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m </w:t>
      </w:r>
      <w:r w:rsidR="00394B32">
        <w:rPr>
          <w:rFonts w:asciiTheme="minorHAnsi" w:hAnsiTheme="minorHAnsi" w:cstheme="minorHAnsi"/>
          <w:color w:val="000000" w:themeColor="text1"/>
          <w:lang w:eastAsia="ja-JP"/>
        </w:rPr>
        <w:t>(</w:t>
      </w:r>
      <w:r w:rsidR="00C8522D" w:rsidRPr="00B14E56">
        <w:rPr>
          <w:rFonts w:asciiTheme="minorHAnsi" w:hAnsiTheme="minorHAnsi" w:cstheme="minorHAnsi"/>
          <w:color w:val="000000" w:themeColor="text1"/>
          <w:lang w:eastAsia="ja-JP"/>
        </w:rPr>
        <w:t>from the current thickness of ~</w:t>
      </w:r>
      <w:r w:rsidR="007C2003" w:rsidRPr="00B14E56">
        <w:rPr>
          <w:rFonts w:asciiTheme="minorHAnsi" w:hAnsiTheme="minorHAnsi" w:cstheme="minorHAnsi"/>
          <w:color w:val="000000" w:themeColor="text1"/>
          <w:lang w:eastAsia="ja-JP"/>
        </w:rPr>
        <w:t>0.6</w:t>
      </w:r>
      <w:r w:rsidR="00C8522D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7C2003" w:rsidRPr="00B14E56">
        <w:rPr>
          <w:rFonts w:asciiTheme="minorHAnsi" w:hAnsiTheme="minorHAnsi" w:cstheme="minorHAnsi"/>
          <w:color w:val="000000" w:themeColor="text1"/>
          <w:lang w:eastAsia="ja-JP"/>
        </w:rPr>
        <w:t>m</w:t>
      </w:r>
      <w:r w:rsidR="00C8522D" w:rsidRPr="00B14E56">
        <w:rPr>
          <w:rFonts w:asciiTheme="minorHAnsi" w:hAnsiTheme="minorHAnsi" w:cstheme="minorHAnsi"/>
          <w:color w:val="000000" w:themeColor="text1"/>
          <w:lang w:eastAsia="ja-JP"/>
        </w:rPr>
        <w:t>m</w:t>
      </w:r>
      <w:r w:rsidR="00394B32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="00C8522D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="00583A2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cone height can </w:t>
      </w:r>
      <w:r w:rsidR="00EF1C0A" w:rsidRPr="00B14E56">
        <w:rPr>
          <w:rFonts w:asciiTheme="minorHAnsi" w:hAnsiTheme="minorHAnsi" w:cstheme="minorHAnsi"/>
          <w:color w:val="000000" w:themeColor="text1"/>
          <w:lang w:eastAsia="ja-JP"/>
        </w:rPr>
        <w:t>be reduced</w:t>
      </w:r>
      <w:r w:rsidR="00583A2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~5 mm </w:t>
      </w:r>
      <w:proofErr w:type="gramStart"/>
      <w:r w:rsidR="00CF62DF" w:rsidRPr="00B14E56">
        <w:rPr>
          <w:rFonts w:asciiTheme="minorHAnsi" w:hAnsiTheme="minorHAnsi" w:cstheme="minorHAnsi"/>
          <w:color w:val="000000" w:themeColor="text1"/>
          <w:lang w:eastAsia="ja-JP"/>
        </w:rPr>
        <w:t>as long as</w:t>
      </w:r>
      <w:proofErr w:type="gramEnd"/>
      <w:r w:rsidR="00CF62DF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583A25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the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tetrode wires</w:t>
      </w:r>
      <w:r w:rsidR="00EF1C0A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an still be covered</w:t>
      </w:r>
      <w:r w:rsidR="00394B32">
        <w:rPr>
          <w:rFonts w:asciiTheme="minorHAnsi" w:hAnsiTheme="minorHAnsi" w:cstheme="minorHAnsi"/>
          <w:color w:val="000000" w:themeColor="text1"/>
          <w:lang w:eastAsia="ja-JP"/>
        </w:rPr>
        <w:t>.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394B32">
        <w:rPr>
          <w:rFonts w:asciiTheme="minorHAnsi" w:hAnsiTheme="minorHAnsi" w:cstheme="minorHAnsi"/>
          <w:color w:val="000000" w:themeColor="text1"/>
          <w:lang w:eastAsia="ja-JP"/>
        </w:rPr>
        <w:t>E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xposure of the tetrode wires </w:t>
      </w:r>
      <w:r w:rsidR="00EF1C0A" w:rsidRPr="00B14E56">
        <w:rPr>
          <w:rFonts w:asciiTheme="minorHAnsi" w:hAnsiTheme="minorHAnsi" w:cstheme="minorHAnsi"/>
          <w:color w:val="000000" w:themeColor="text1"/>
          <w:lang w:eastAsia="ja-JP"/>
        </w:rPr>
        <w:t>will result in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break</w:t>
      </w:r>
      <w:r w:rsidR="00EF1C0A" w:rsidRPr="00B14E56">
        <w:rPr>
          <w:rFonts w:asciiTheme="minorHAnsi" w:hAnsiTheme="minorHAnsi" w:cstheme="minorHAnsi"/>
          <w:color w:val="000000" w:themeColor="text1"/>
          <w:lang w:eastAsia="ja-JP"/>
        </w:rPr>
        <w:t>age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f the wires and failure of the long-term recording. Alternatively, preparation of the </w:t>
      </w:r>
      <w:r w:rsidR="00583A25" w:rsidRPr="00B14E56">
        <w:rPr>
          <w:rFonts w:asciiTheme="minorHAnsi" w:hAnsiTheme="minorHAnsi" w:cstheme="minorHAnsi"/>
          <w:color w:val="000000" w:themeColor="text1"/>
          <w:lang w:eastAsia="ja-JP"/>
        </w:rPr>
        <w:t>shielding cone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583A25" w:rsidRPr="00B14E56">
        <w:rPr>
          <w:rFonts w:asciiTheme="minorHAnsi" w:hAnsiTheme="minorHAnsi" w:cstheme="minorHAnsi"/>
          <w:color w:val="000000" w:themeColor="text1"/>
          <w:lang w:eastAsia="ja-JP"/>
        </w:rPr>
        <w:t>using paper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nd </w:t>
      </w:r>
      <w:r w:rsidR="00886422" w:rsidRPr="00B14E56">
        <w:rPr>
          <w:rFonts w:asciiTheme="minorHAnsi" w:hAnsiTheme="minorHAnsi" w:cstheme="minorHAnsi"/>
          <w:color w:val="000000" w:themeColor="text1"/>
          <w:lang w:eastAsia="ja-JP"/>
        </w:rPr>
        <w:t>aluminum tape</w:t>
      </w:r>
      <w:r w:rsidR="002536F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can reduce the cone weight to </w:t>
      </w:r>
      <w:r w:rsidR="002536F8" w:rsidRPr="00B14E56">
        <w:rPr>
          <w:rFonts w:asciiTheme="minorHAnsi" w:hAnsiTheme="minorHAnsi" w:cstheme="minorHAnsi"/>
          <w:color w:val="000000" w:themeColor="text1"/>
          <w:lang w:eastAsia="ja-JP"/>
        </w:rPr>
        <w:t>~0.</w:t>
      </w:r>
      <w:r w:rsidR="00EE1628" w:rsidRPr="00B14E56">
        <w:rPr>
          <w:rFonts w:asciiTheme="minorHAnsi" w:hAnsiTheme="minorHAnsi" w:cstheme="minorHAnsi"/>
          <w:color w:val="000000" w:themeColor="text1"/>
          <w:lang w:eastAsia="ja-JP"/>
        </w:rPr>
        <w:t>7</w:t>
      </w:r>
      <w:r w:rsidR="002536F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D66512">
        <w:rPr>
          <w:rFonts w:asciiTheme="minorHAnsi" w:hAnsiTheme="minorHAnsi" w:cstheme="minorHAnsi"/>
          <w:color w:val="000000" w:themeColor="text1"/>
          <w:lang w:eastAsia="ja-JP"/>
        </w:rPr>
        <w:t>g</w:t>
      </w:r>
      <w:r w:rsidR="002536F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(</w:t>
      </w:r>
      <w:r w:rsidR="00EE1628" w:rsidRPr="00B14E56">
        <w:rPr>
          <w:rFonts w:asciiTheme="minorHAnsi" w:hAnsiTheme="minorHAnsi" w:cstheme="minorHAnsi"/>
          <w:color w:val="000000" w:themeColor="text1"/>
          <w:lang w:eastAsia="ja-JP"/>
        </w:rPr>
        <w:t>~15% of total weight</w:t>
      </w:r>
      <w:r w:rsidR="00B604B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; 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reduce</w:t>
      </w:r>
      <w:r w:rsidR="00394B32">
        <w:rPr>
          <w:rFonts w:asciiTheme="minorHAnsi" w:hAnsiTheme="minorHAnsi" w:cstheme="minorHAnsi"/>
          <w:color w:val="000000" w:themeColor="text1"/>
          <w:lang w:eastAsia="ja-JP"/>
        </w:rPr>
        <w:t>d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2536F8" w:rsidRPr="00B14E56">
        <w:rPr>
          <w:rFonts w:asciiTheme="minorHAnsi" w:hAnsiTheme="minorHAnsi" w:cstheme="minorHAnsi"/>
          <w:color w:val="000000" w:themeColor="text1"/>
          <w:lang w:eastAsia="ja-JP"/>
        </w:rPr>
        <w:t>2</w:t>
      </w:r>
      <w:r w:rsidR="00BF370B" w:rsidRPr="00B14E56">
        <w:rPr>
          <w:rFonts w:asciiTheme="minorHAnsi" w:hAnsiTheme="minorHAnsi" w:cstheme="minorHAnsi"/>
          <w:color w:val="000000" w:themeColor="text1"/>
          <w:lang w:eastAsia="ja-JP"/>
        </w:rPr>
        <w:t>0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% </w:t>
      </w:r>
      <w:r w:rsidR="00B604B8" w:rsidRPr="00B14E56">
        <w:rPr>
          <w:rFonts w:asciiTheme="minorHAnsi" w:hAnsiTheme="minorHAnsi" w:cstheme="minorHAnsi"/>
          <w:color w:val="000000" w:themeColor="text1"/>
          <w:lang w:eastAsia="ja-JP"/>
        </w:rPr>
        <w:t>from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the total weight</w:t>
      </w:r>
      <w:r w:rsidR="007F71E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f the</w:t>
      </w:r>
      <w:r w:rsidR="00B604B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original</w:t>
      </w:r>
      <w:r w:rsidR="007F71E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proofErr w:type="spellStart"/>
      <w:r w:rsidR="007F71E8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7F71E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rray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)</w:t>
      </w:r>
      <w:r w:rsidR="00394B32">
        <w:rPr>
          <w:rFonts w:asciiTheme="minorHAnsi" w:hAnsiTheme="minorHAnsi" w:cstheme="minorHAnsi"/>
          <w:color w:val="000000" w:themeColor="text1"/>
          <w:lang w:eastAsia="ja-JP"/>
        </w:rPr>
        <w:t>;</w:t>
      </w:r>
      <w:r w:rsidR="002536F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>lthough</w:t>
      </w:r>
      <w:r w:rsidR="00394B32">
        <w:rPr>
          <w:rFonts w:asciiTheme="minorHAnsi" w:hAnsiTheme="minorHAnsi" w:cstheme="minorHAnsi"/>
          <w:color w:val="000000" w:themeColor="text1"/>
          <w:lang w:eastAsia="ja-JP"/>
        </w:rPr>
        <w:t>,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2536F8" w:rsidRPr="00B14E56">
        <w:rPr>
          <w:rFonts w:asciiTheme="minorHAnsi" w:hAnsiTheme="minorHAnsi" w:cstheme="minorHAnsi"/>
          <w:color w:val="000000" w:themeColor="text1"/>
          <w:lang w:eastAsia="ja-JP"/>
        </w:rPr>
        <w:t>these are</w:t>
      </w: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a tradeoff with the physical strength</w:t>
      </w:r>
      <w:r w:rsidR="002536F8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bookmarkStart w:id="85" w:name="_Hlk7448127"/>
      <w:bookmarkEnd w:id="81"/>
      <w:r w:rsidR="002536F8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bookmarkStart w:id="86" w:name="_Hlk7517496"/>
      <w:bookmarkEnd w:id="82"/>
      <w:r w:rsidR="00996EE0" w:rsidRPr="00B14E56">
        <w:rPr>
          <w:rFonts w:asciiTheme="minorHAnsi" w:hAnsiTheme="minorHAnsi" w:cstheme="minorHAnsi"/>
          <w:color w:val="000000" w:themeColor="text1"/>
          <w:lang w:eastAsia="ja-JP"/>
        </w:rPr>
        <w:t>In addition, t</w:t>
      </w:r>
      <w:r w:rsidR="0048701E" w:rsidRPr="00B14E56">
        <w:rPr>
          <w:rFonts w:asciiTheme="minorHAnsi" w:hAnsiTheme="minorHAnsi" w:cstheme="minorHAnsi"/>
          <w:color w:val="000000" w:themeColor="text1"/>
          <w:lang w:eastAsia="ja-JP"/>
        </w:rPr>
        <w:t>he size of the microdrive (current shielding cone: 4.2</w:t>
      </w:r>
      <w:r w:rsidR="00394B32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394B32">
        <w:rPr>
          <w:rFonts w:asciiTheme="minorHAnsi" w:hAnsiTheme="minorHAnsi" w:cstheme="minorHAnsi"/>
          <w:color w:val="000000" w:themeColor="text1"/>
          <w:lang w:eastAsia="ja-JP"/>
        </w:rPr>
        <w:t xml:space="preserve">x </w:t>
      </w:r>
      <w:r w:rsidR="0048701E" w:rsidRPr="00B14E56">
        <w:rPr>
          <w:rFonts w:asciiTheme="minorHAnsi" w:hAnsiTheme="minorHAnsi" w:cstheme="minorHAnsi"/>
          <w:color w:val="000000" w:themeColor="text1"/>
          <w:lang w:eastAsia="ja-JP"/>
        </w:rPr>
        <w:t>4.0</w:t>
      </w:r>
      <w:r w:rsidR="00394B32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394B32">
        <w:rPr>
          <w:rFonts w:asciiTheme="minorHAnsi" w:hAnsiTheme="minorHAnsi" w:cstheme="minorHAnsi"/>
          <w:color w:val="000000" w:themeColor="text1"/>
          <w:lang w:eastAsia="ja-JP"/>
        </w:rPr>
        <w:t xml:space="preserve">x </w:t>
      </w:r>
      <w:r w:rsidR="0048701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2.6 cm </w:t>
      </w:r>
      <w:r w:rsidR="00394B32">
        <w:rPr>
          <w:rFonts w:asciiTheme="minorHAnsi" w:hAnsiTheme="minorHAnsi" w:cstheme="minorHAnsi"/>
          <w:color w:val="000000" w:themeColor="text1"/>
          <w:lang w:eastAsia="ja-JP"/>
        </w:rPr>
        <w:t>=</w:t>
      </w:r>
      <w:r w:rsidR="0048701E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major axis</w:t>
      </w:r>
      <w:r w:rsidR="00394B32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394B32">
        <w:rPr>
          <w:rFonts w:asciiTheme="minorHAnsi" w:hAnsiTheme="minorHAnsi" w:cstheme="minorHAnsi"/>
          <w:color w:val="000000" w:themeColor="text1"/>
          <w:lang w:eastAsia="ja-JP"/>
        </w:rPr>
        <w:t xml:space="preserve">x </w:t>
      </w:r>
      <w:r w:rsidR="0048701E" w:rsidRPr="00B14E56">
        <w:rPr>
          <w:rFonts w:asciiTheme="minorHAnsi" w:hAnsiTheme="minorHAnsi" w:cstheme="minorHAnsi"/>
          <w:color w:val="000000" w:themeColor="text1"/>
          <w:lang w:eastAsia="ja-JP"/>
        </w:rPr>
        <w:t>minor axis</w:t>
      </w:r>
      <w:r w:rsidR="00394B32">
        <w:rPr>
          <w:rFonts w:asciiTheme="minorHAnsi" w:hAnsiTheme="minorHAnsi" w:cstheme="minorHAnsi" w:hint="eastAsia"/>
          <w:color w:val="000000" w:themeColor="text1"/>
          <w:lang w:eastAsia="ja-JP"/>
        </w:rPr>
        <w:t xml:space="preserve"> </w:t>
      </w:r>
      <w:r w:rsidR="00394B32">
        <w:rPr>
          <w:rFonts w:asciiTheme="minorHAnsi" w:hAnsiTheme="minorHAnsi" w:cstheme="minorHAnsi"/>
          <w:color w:val="000000" w:themeColor="text1"/>
          <w:lang w:eastAsia="ja-JP"/>
        </w:rPr>
        <w:t xml:space="preserve">x </w:t>
      </w:r>
      <w:r w:rsidR="0048701E" w:rsidRPr="00B14E56">
        <w:rPr>
          <w:rFonts w:asciiTheme="minorHAnsi" w:hAnsiTheme="minorHAnsi" w:cstheme="minorHAnsi"/>
          <w:color w:val="000000" w:themeColor="text1"/>
          <w:lang w:eastAsia="ja-JP"/>
        </w:rPr>
        <w:t>height)</w:t>
      </w:r>
      <w:r w:rsidR="00996EE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can be an obstacle </w:t>
      </w:r>
      <w:r w:rsidR="00EF1C0A" w:rsidRPr="00B14E56">
        <w:rPr>
          <w:rFonts w:asciiTheme="minorHAnsi" w:hAnsiTheme="minorHAnsi" w:cstheme="minorHAnsi"/>
          <w:color w:val="000000" w:themeColor="text1"/>
          <w:lang w:eastAsia="ja-JP"/>
        </w:rPr>
        <w:t>to food and water access</w:t>
      </w:r>
      <w:r w:rsidR="00996EE0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f they are provided from the top of the animal cage. </w:t>
      </w:r>
      <w:r w:rsidR="006D3174" w:rsidRPr="00B14E56">
        <w:rPr>
          <w:rFonts w:asciiTheme="minorHAnsi" w:hAnsiTheme="minorHAnsi" w:cstheme="minorHAnsi"/>
          <w:color w:val="000000" w:themeColor="text1"/>
          <w:lang w:eastAsia="ja-JP"/>
        </w:rPr>
        <w:t>As long as they are provided on the cage floor o</w:t>
      </w:r>
      <w:r w:rsidR="00394B32">
        <w:rPr>
          <w:rFonts w:asciiTheme="minorHAnsi" w:hAnsiTheme="minorHAnsi" w:cstheme="minorHAnsi"/>
          <w:color w:val="000000" w:themeColor="text1"/>
          <w:lang w:eastAsia="ja-JP"/>
        </w:rPr>
        <w:t>r</w:t>
      </w:r>
      <w:r w:rsidR="006D3174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rom the sidewall, the microdrive does not disturb natural behaviors of mice, such as eating, drinking, grooming, rearing, or nesting</w:t>
      </w:r>
      <w:r w:rsidR="00BF2A41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begin"/>
      </w:r>
      <w:r w:rsidR="00A67292" w:rsidRPr="00B14E56">
        <w:rPr>
          <w:rFonts w:asciiTheme="minorHAnsi" w:hAnsiTheme="minorHAnsi" w:cstheme="minorHAnsi"/>
          <w:color w:val="000000" w:themeColor="text1"/>
          <w:lang w:eastAsia="ja-JP"/>
        </w:rPr>
        <w:instrText xml:space="preserve"> ADDIN EN.CITE &lt;EndNote&gt;&lt;Cite&gt;&lt;Author&gt;Gaskill&lt;/Author&gt;&lt;Year&gt;2013&lt;/Year&gt;&lt;RecNum&gt;2432&lt;/RecNum&gt;&lt;DisplayText&gt;&lt;style face="superscript"&gt;60&lt;/style&gt;&lt;/DisplayText&gt;&lt;record&gt;&lt;rec-number&gt;2432&lt;/rec-number&gt;&lt;foreign-keys&gt;&lt;key app="EN" db-id="vrvpxzz55zzeemer0vk5z0awr2wexs9xsf0w" timestamp="1556071101"&gt;2432&lt;/key&gt;&lt;/foreign-keys&gt;&lt;ref-type name="Journal Article"&gt;17&lt;/ref-type&gt;&lt;contributors&gt;&lt;authors&gt;&lt;author&gt;Gaskill, B. N.&lt;/author&gt;&lt;author&gt;Karas, A. Z.&lt;/author&gt;&lt;author&gt;Garner, J. P.&lt;/author&gt;&lt;author&gt;Pritchett-Corning, K. R.&lt;/author&gt;&lt;/authors&gt;&lt;/contributors&gt;&lt;auth-address&gt;Research Models and Services, Charles River.&lt;/auth-address&gt;&lt;titles&gt;&lt;title&gt;Nest building as an indicator of health and welfare in laboratory mice&lt;/title&gt;&lt;secondary-title&gt;J Vis Exp&lt;/secondary-title&gt;&lt;alt-title&gt;Journal of visualized experiments : JoVE&lt;/alt-title&gt;&lt;/titles&gt;&lt;periodical&gt;&lt;full-title&gt;J Vis Exp&lt;/full-title&gt;&lt;abbr-1&gt;Journal of visualized experiments&lt;/abbr-1&gt;&lt;/periodical&gt;&lt;pages&gt;51012&lt;/pages&gt;&lt;number&gt;82&lt;/number&gt;&lt;edition&gt;2014/01/17&lt;/edition&gt;&lt;keywords&gt;&lt;keyword&gt;*Animal Welfare&lt;/keyword&gt;&lt;keyword&gt;Animals&lt;/keyword&gt;&lt;keyword&gt;Animals, Laboratory&lt;/keyword&gt;&lt;keyword&gt;Female&lt;/keyword&gt;&lt;keyword&gt;Humans&lt;/keyword&gt;&lt;keyword&gt;Male&lt;/keyword&gt;&lt;keyword&gt;Mice&lt;/keyword&gt;&lt;keyword&gt;Mice, Inbred C57BL&lt;/keyword&gt;&lt;keyword&gt;Nesting Behavior/*physiology&lt;/keyword&gt;&lt;/keywords&gt;&lt;dates&gt;&lt;year&gt;2013&lt;/year&gt;&lt;pub-dates&gt;&lt;date&gt;Dec 24&lt;/date&gt;&lt;/pub-dates&gt;&lt;/dates&gt;&lt;isbn&gt;1940-087x&lt;/isbn&gt;&lt;accession-num&gt;24429701&lt;/accession-num&gt;&lt;urls&gt;&lt;/urls&gt;&lt;custom2&gt;PMC4108067&lt;/custom2&gt;&lt;electronic-resource-num&gt;10.3791/51012&lt;/electronic-resource-num&gt;&lt;remote-database-provider&gt;NLM&lt;/remote-database-provider&gt;&lt;language&gt;eng&lt;/language&gt;&lt;/record&gt;&lt;/Cite&gt;&lt;/EndNote&gt;</w:instrText>
      </w:r>
      <w:r w:rsidR="00BF2A41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separate"/>
      </w:r>
      <w:r w:rsidR="00A67292" w:rsidRPr="00B14E56">
        <w:rPr>
          <w:rFonts w:asciiTheme="minorHAnsi" w:hAnsiTheme="minorHAnsi" w:cstheme="minorHAnsi"/>
          <w:noProof/>
          <w:color w:val="000000" w:themeColor="text1"/>
          <w:vertAlign w:val="superscript"/>
          <w:lang w:eastAsia="ja-JP"/>
        </w:rPr>
        <w:t>60</w:t>
      </w:r>
      <w:r w:rsidR="00BF2A41" w:rsidRPr="00B14E56">
        <w:rPr>
          <w:rFonts w:asciiTheme="minorHAnsi" w:hAnsiTheme="minorHAnsi" w:cstheme="minorHAnsi"/>
          <w:color w:val="000000" w:themeColor="text1"/>
          <w:lang w:eastAsia="ja-JP"/>
        </w:rPr>
        <w:fldChar w:fldCharType="end"/>
      </w:r>
      <w:bookmarkEnd w:id="83"/>
      <w:r w:rsidR="006D3174" w:rsidRPr="00B14E56">
        <w:rPr>
          <w:rFonts w:asciiTheme="minorHAnsi" w:hAnsiTheme="minorHAnsi" w:cstheme="minorHAnsi"/>
          <w:color w:val="000000" w:themeColor="text1"/>
          <w:lang w:eastAsia="ja-JP"/>
        </w:rPr>
        <w:t>.</w:t>
      </w:r>
      <w:bookmarkEnd w:id="84"/>
      <w:bookmarkEnd w:id="85"/>
      <w:bookmarkEnd w:id="86"/>
    </w:p>
    <w:p w14:paraId="18316B05" w14:textId="77777777" w:rsidR="00623672" w:rsidRPr="00B14E56" w:rsidRDefault="00623672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</w:p>
    <w:p w14:paraId="3AE3604E" w14:textId="16B6C334" w:rsidR="00992FA9" w:rsidRPr="00B14E56" w:rsidRDefault="00D8150B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In conclusion, </w:t>
      </w:r>
      <w:bookmarkStart w:id="87" w:name="_Hlk3821463"/>
      <w:r w:rsidR="00394B32">
        <w:rPr>
          <w:rFonts w:asciiTheme="minorHAnsi" w:hAnsiTheme="minorHAnsi" w:cstheme="minorHAnsi"/>
          <w:color w:val="000000" w:themeColor="text1"/>
          <w:lang w:eastAsia="ja-JP"/>
        </w:rPr>
        <w:t>this</w:t>
      </w:r>
      <w:r w:rsidR="00992FA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proofErr w:type="spellStart"/>
      <w:r w:rsidR="00992FA9" w:rsidRPr="00B14E56">
        <w:rPr>
          <w:rFonts w:asciiTheme="minorHAnsi" w:hAnsiTheme="minorHAnsi" w:cstheme="minorHAnsi"/>
          <w:color w:val="000000" w:themeColor="text1"/>
          <w:lang w:eastAsia="ja-JP"/>
        </w:rPr>
        <w:t>microdrive</w:t>
      </w:r>
      <w:proofErr w:type="spellEnd"/>
      <w:r w:rsidR="00992FA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protocol provide</w:t>
      </w:r>
      <w:r w:rsidR="005B57EB" w:rsidRPr="00B14E56">
        <w:rPr>
          <w:rFonts w:asciiTheme="minorHAnsi" w:hAnsiTheme="minorHAnsi" w:cstheme="minorHAnsi"/>
          <w:color w:val="000000" w:themeColor="text1"/>
          <w:lang w:eastAsia="ja-JP"/>
        </w:rPr>
        <w:t>s</w:t>
      </w:r>
      <w:r w:rsidR="00992FA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researchers </w:t>
      </w:r>
      <w:r w:rsidR="00394B32">
        <w:rPr>
          <w:rFonts w:asciiTheme="minorHAnsi" w:hAnsiTheme="minorHAnsi" w:cstheme="minorHAnsi"/>
          <w:color w:val="000000" w:themeColor="text1"/>
          <w:lang w:eastAsia="ja-JP"/>
        </w:rPr>
        <w:t xml:space="preserve">with </w:t>
      </w:r>
      <w:r w:rsidR="00992FA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flexible choices </w:t>
      </w:r>
      <w:r w:rsidR="00101109" w:rsidRPr="00B14E56">
        <w:rPr>
          <w:rFonts w:asciiTheme="minorHAnsi" w:hAnsiTheme="minorHAnsi" w:cstheme="minorHAnsi"/>
          <w:color w:val="000000" w:themeColor="text1"/>
          <w:lang w:eastAsia="ja-JP"/>
        </w:rPr>
        <w:t>for</w:t>
      </w:r>
      <w:r w:rsidR="00992FA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</w:t>
      </w:r>
      <w:r w:rsidR="0010110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recording </w:t>
      </w:r>
      <w:r w:rsidR="005B57EB" w:rsidRPr="00B14E56">
        <w:rPr>
          <w:rFonts w:asciiTheme="minorHAnsi" w:hAnsiTheme="minorHAnsi" w:cstheme="minorHAnsi"/>
          <w:color w:val="000000" w:themeColor="text1"/>
          <w:lang w:eastAsia="ja-JP"/>
        </w:rPr>
        <w:t>from</w:t>
      </w:r>
      <w:r w:rsidR="00992FA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multiple brain areas</w:t>
      </w:r>
      <w:r w:rsidR="005B57E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in </w:t>
      </w:r>
      <w:r w:rsidR="00BD566F">
        <w:rPr>
          <w:rFonts w:asciiTheme="minorHAnsi" w:hAnsiTheme="minorHAnsi" w:cstheme="minorHAnsi"/>
          <w:color w:val="000000" w:themeColor="text1"/>
          <w:lang w:eastAsia="ja-JP"/>
        </w:rPr>
        <w:t>freely moving</w:t>
      </w:r>
      <w:r w:rsidR="005B57EB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mice</w:t>
      </w:r>
      <w:r w:rsidR="00992FA9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 for understanding the dynamics and functions of long-ranging neural circuits.</w:t>
      </w:r>
      <w:bookmarkEnd w:id="87"/>
    </w:p>
    <w:p w14:paraId="5075E250" w14:textId="77777777" w:rsidR="00381499" w:rsidRPr="00B14E56" w:rsidRDefault="00381499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</w:p>
    <w:p w14:paraId="557804FB" w14:textId="77777777" w:rsidR="008418E7" w:rsidRPr="00B14E56" w:rsidRDefault="008418E7" w:rsidP="004F1A47">
      <w:pPr>
        <w:pStyle w:val="NormalWeb"/>
        <w:kinsoku w:val="0"/>
        <w:overflowPunct w:val="0"/>
        <w:snapToGrid w:val="0"/>
        <w:spacing w:before="0" w:beforeAutospacing="0" w:after="0" w:afterAutospacing="0"/>
        <w:jc w:val="left"/>
        <w:rPr>
          <w:rFonts w:asciiTheme="minorHAnsi" w:hAnsiTheme="minorHAnsi" w:cstheme="minorHAnsi"/>
          <w:b/>
          <w:bCs/>
          <w:color w:val="000000" w:themeColor="text1"/>
          <w:lang w:eastAsia="ja-JP"/>
        </w:rPr>
      </w:pPr>
      <w:r w:rsidRPr="00B14E56">
        <w:rPr>
          <w:rFonts w:asciiTheme="minorHAnsi" w:hAnsiTheme="minorHAnsi" w:cstheme="minorHAnsi"/>
          <w:b/>
          <w:bCs/>
          <w:color w:val="000000" w:themeColor="text1"/>
        </w:rPr>
        <w:t xml:space="preserve">ACKNOWLEDGMENTS: </w:t>
      </w:r>
    </w:p>
    <w:p w14:paraId="7863FCED" w14:textId="77777777" w:rsidR="00581519" w:rsidRPr="00B14E56" w:rsidRDefault="00227123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bCs/>
          <w:color w:val="000000" w:themeColor="text1"/>
          <w:lang w:eastAsia="ja-JP"/>
        </w:rPr>
      </w:pPr>
      <w:r w:rsidRPr="00B14E56">
        <w:rPr>
          <w:rFonts w:asciiTheme="minorHAnsi" w:hAnsiTheme="minorHAnsi" w:cstheme="minorHAnsi" w:hint="eastAsia"/>
          <w:bCs/>
          <w:color w:val="000000" w:themeColor="text1"/>
          <w:lang w:eastAsia="ja-JP"/>
        </w:rPr>
        <w:t xml:space="preserve">This work was supported in part by </w:t>
      </w:r>
      <w:r w:rsidR="00A5100E" w:rsidRPr="00B14E56">
        <w:rPr>
          <w:rFonts w:asciiTheme="minorHAnsi" w:hAnsiTheme="minorHAnsi" w:cstheme="minorHAnsi"/>
          <w:color w:val="000000" w:themeColor="text1"/>
        </w:rPr>
        <w:t xml:space="preserve">Japan Society for the Promotion of Science Overseas Research Fellowships (HO), </w:t>
      </w:r>
      <w:r w:rsidR="00A5100E" w:rsidRPr="00B14E56">
        <w:rPr>
          <w:color w:val="000000" w:themeColor="text1"/>
          <w:lang w:eastAsia="ja-JP"/>
        </w:rPr>
        <w:t xml:space="preserve">Endowed Scholar Program (TK), Human Frontier Science Program </w:t>
      </w:r>
      <w:r w:rsidR="00A5100E" w:rsidRPr="00B14E56">
        <w:rPr>
          <w:color w:val="000000" w:themeColor="text1"/>
          <w:lang w:eastAsia="ja-JP"/>
        </w:rPr>
        <w:lastRenderedPageBreak/>
        <w:t xml:space="preserve">(TK), Brain Research Foundation (TK), Faculty Science and Technology Acquisition and Retention Program (TK), Brain &amp; Behavior Research Foundation (TK), and by </w:t>
      </w:r>
      <w:r w:rsidRPr="00B14E56">
        <w:rPr>
          <w:rFonts w:hint="eastAsia"/>
          <w:color w:val="000000" w:themeColor="text1"/>
          <w:lang w:eastAsia="ja-JP"/>
        </w:rPr>
        <w:t>The Sumitomo Foundation Research Grant</w:t>
      </w:r>
      <w:r w:rsidR="006C51AD" w:rsidRPr="00B14E56">
        <w:rPr>
          <w:rFonts w:hint="eastAsia"/>
          <w:color w:val="000000" w:themeColor="text1"/>
          <w:lang w:eastAsia="ja-JP"/>
        </w:rPr>
        <w:t xml:space="preserve"> </w:t>
      </w:r>
      <w:r w:rsidR="002B4FA3" w:rsidRPr="00B14E56">
        <w:rPr>
          <w:rFonts w:hint="eastAsia"/>
          <w:color w:val="000000" w:themeColor="text1"/>
          <w:lang w:eastAsia="ja-JP"/>
        </w:rPr>
        <w:t>(JY)</w:t>
      </w:r>
      <w:r w:rsidR="00D060FA" w:rsidRPr="00B14E56">
        <w:rPr>
          <w:color w:val="000000" w:themeColor="text1"/>
          <w:lang w:eastAsia="ja-JP"/>
        </w:rPr>
        <w:t xml:space="preserve">, </w:t>
      </w:r>
      <w:r w:rsidR="006C51AD" w:rsidRPr="00B14E56">
        <w:rPr>
          <w:rFonts w:hint="eastAsia"/>
          <w:color w:val="000000" w:themeColor="text1"/>
          <w:lang w:eastAsia="ja-JP"/>
        </w:rPr>
        <w:t>NARSAD Young Investigator Research Grant</w:t>
      </w:r>
      <w:r w:rsidRPr="00B14E56">
        <w:rPr>
          <w:rFonts w:hint="eastAsia"/>
          <w:color w:val="000000" w:themeColor="text1"/>
          <w:lang w:eastAsia="ja-JP"/>
        </w:rPr>
        <w:t xml:space="preserve"> (JY)</w:t>
      </w:r>
      <w:r w:rsidR="00033FD6" w:rsidRPr="00B14E56">
        <w:rPr>
          <w:rFonts w:asciiTheme="minorHAnsi" w:hAnsiTheme="minorHAnsi" w:cstheme="minorHAnsi"/>
          <w:color w:val="000000" w:themeColor="text1"/>
          <w:lang w:eastAsia="ja-JP"/>
        </w:rPr>
        <w:t xml:space="preserve">. </w:t>
      </w:r>
      <w:r w:rsidR="00033FD6" w:rsidRPr="00B14E56">
        <w:rPr>
          <w:rFonts w:asciiTheme="minorHAnsi" w:hAnsiTheme="minorHAnsi" w:cstheme="minorHAnsi"/>
          <w:bCs/>
          <w:color w:val="000000" w:themeColor="text1"/>
          <w:lang w:eastAsia="ja-JP"/>
        </w:rPr>
        <w:t>We thank</w:t>
      </w:r>
      <w:r w:rsidR="00033FD6" w:rsidRPr="00B14E56">
        <w:rPr>
          <w:rFonts w:asciiTheme="minorHAnsi" w:hAnsiTheme="minorHAnsi" w:cstheme="minorHAnsi" w:hint="eastAsia"/>
          <w:bCs/>
          <w:color w:val="000000" w:themeColor="text1"/>
          <w:lang w:eastAsia="ja-JP"/>
        </w:rPr>
        <w:t xml:space="preserve"> </w:t>
      </w:r>
      <w:r w:rsidR="005A03FD" w:rsidRPr="00B14E56">
        <w:rPr>
          <w:rFonts w:asciiTheme="minorHAnsi" w:hAnsiTheme="minorHAnsi" w:cstheme="minorHAnsi"/>
          <w:bCs/>
          <w:color w:val="000000" w:themeColor="text1"/>
          <w:lang w:eastAsia="ja-JP"/>
        </w:rPr>
        <w:t>W.</w:t>
      </w:r>
      <w:r w:rsidR="00D060FA" w:rsidRPr="00B14E56">
        <w:rPr>
          <w:rFonts w:asciiTheme="minorHAnsi" w:hAnsiTheme="minorHAnsi" w:cstheme="minorHAnsi"/>
          <w:bCs/>
          <w:color w:val="000000" w:themeColor="text1"/>
          <w:lang w:eastAsia="ja-JP"/>
        </w:rPr>
        <w:t xml:space="preserve"> </w:t>
      </w:r>
      <w:r w:rsidR="005A03FD" w:rsidRPr="00B14E56">
        <w:rPr>
          <w:rFonts w:asciiTheme="minorHAnsi" w:hAnsiTheme="minorHAnsi" w:cstheme="minorHAnsi"/>
          <w:bCs/>
          <w:color w:val="000000" w:themeColor="text1"/>
          <w:lang w:eastAsia="ja-JP"/>
        </w:rPr>
        <w:t>M</w:t>
      </w:r>
      <w:r w:rsidR="00D060FA" w:rsidRPr="00B14E56">
        <w:rPr>
          <w:rFonts w:asciiTheme="minorHAnsi" w:hAnsiTheme="minorHAnsi" w:cstheme="minorHAnsi"/>
          <w:bCs/>
          <w:color w:val="000000" w:themeColor="text1"/>
          <w:lang w:eastAsia="ja-JP"/>
        </w:rPr>
        <w:t>arks</w:t>
      </w:r>
      <w:r w:rsidR="00262D15" w:rsidRPr="00B14E56">
        <w:rPr>
          <w:rFonts w:asciiTheme="minorHAnsi" w:hAnsiTheme="minorHAnsi" w:cstheme="minorHAnsi"/>
          <w:bCs/>
          <w:color w:val="000000" w:themeColor="text1"/>
          <w:lang w:eastAsia="ja-JP"/>
        </w:rPr>
        <w:t xml:space="preserve"> for </w:t>
      </w:r>
      <w:r w:rsidR="00D060FA" w:rsidRPr="00B14E56">
        <w:rPr>
          <w:rFonts w:asciiTheme="minorHAnsi" w:hAnsiTheme="minorHAnsi" w:cstheme="minorHAnsi"/>
          <w:bCs/>
          <w:color w:val="000000" w:themeColor="text1"/>
          <w:lang w:eastAsia="ja-JP"/>
        </w:rPr>
        <w:t>valuable comments and suggestions</w:t>
      </w:r>
      <w:r w:rsidR="00FD5C52" w:rsidRPr="00B14E56">
        <w:rPr>
          <w:rFonts w:asciiTheme="minorHAnsi" w:hAnsiTheme="minorHAnsi" w:cstheme="minorHAnsi"/>
          <w:bCs/>
          <w:color w:val="000000" w:themeColor="text1"/>
          <w:lang w:eastAsia="ja-JP"/>
        </w:rPr>
        <w:t xml:space="preserve"> </w:t>
      </w:r>
      <w:r w:rsidR="00A5100E" w:rsidRPr="00B14E56">
        <w:rPr>
          <w:rFonts w:asciiTheme="minorHAnsi" w:hAnsiTheme="minorHAnsi" w:cstheme="minorHAnsi"/>
          <w:bCs/>
          <w:color w:val="000000" w:themeColor="text1"/>
          <w:lang w:eastAsia="ja-JP"/>
        </w:rPr>
        <w:t xml:space="preserve">during the preparation </w:t>
      </w:r>
      <w:r w:rsidR="00FD5C52" w:rsidRPr="00B14E56">
        <w:rPr>
          <w:rFonts w:asciiTheme="minorHAnsi" w:hAnsiTheme="minorHAnsi" w:cstheme="minorHAnsi"/>
          <w:bCs/>
          <w:color w:val="000000" w:themeColor="text1"/>
          <w:lang w:eastAsia="ja-JP"/>
        </w:rPr>
        <w:t>of</w:t>
      </w:r>
      <w:r w:rsidR="00262D15" w:rsidRPr="00B14E56">
        <w:rPr>
          <w:rFonts w:asciiTheme="minorHAnsi" w:hAnsiTheme="minorHAnsi" w:cstheme="minorHAnsi"/>
          <w:bCs/>
          <w:color w:val="000000" w:themeColor="text1"/>
          <w:lang w:eastAsia="ja-JP"/>
        </w:rPr>
        <w:t xml:space="preserve"> the manuscript</w:t>
      </w:r>
      <w:r w:rsidR="005B57EB" w:rsidRPr="00B14E56">
        <w:rPr>
          <w:rFonts w:asciiTheme="minorHAnsi" w:hAnsiTheme="minorHAnsi" w:cstheme="minorHAnsi"/>
          <w:bCs/>
          <w:color w:val="000000" w:themeColor="text1"/>
          <w:lang w:eastAsia="ja-JP"/>
        </w:rPr>
        <w:t>.</w:t>
      </w:r>
    </w:p>
    <w:p w14:paraId="2EEB17F2" w14:textId="77777777" w:rsidR="00E622DE" w:rsidRPr="00B14E56" w:rsidRDefault="00E622DE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b/>
          <w:bCs/>
          <w:color w:val="000000" w:themeColor="text1"/>
          <w:lang w:eastAsia="ja-JP"/>
        </w:rPr>
      </w:pPr>
    </w:p>
    <w:p w14:paraId="0C025E88" w14:textId="77777777" w:rsidR="008418E7" w:rsidRPr="00B14E56" w:rsidRDefault="008418E7" w:rsidP="004F1A47">
      <w:pPr>
        <w:pStyle w:val="NormalWeb"/>
        <w:kinsoku w:val="0"/>
        <w:overflowPunct w:val="0"/>
        <w:snapToGrid w:val="0"/>
        <w:spacing w:before="0" w:beforeAutospacing="0" w:after="0" w:afterAutospacing="0"/>
        <w:jc w:val="left"/>
        <w:rPr>
          <w:rFonts w:asciiTheme="minorHAnsi" w:hAnsiTheme="minorHAnsi" w:cstheme="minorHAnsi"/>
          <w:color w:val="000000" w:themeColor="text1"/>
        </w:rPr>
      </w:pPr>
      <w:r w:rsidRPr="00B14E56">
        <w:rPr>
          <w:rFonts w:asciiTheme="minorHAnsi" w:hAnsiTheme="minorHAnsi" w:cstheme="minorHAnsi"/>
          <w:b/>
          <w:color w:val="000000" w:themeColor="text1"/>
        </w:rPr>
        <w:t>DISCLOSURES</w:t>
      </w:r>
      <w:r w:rsidRPr="00B14E56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</w:p>
    <w:p w14:paraId="51F1430C" w14:textId="702FB3EA" w:rsidR="008418E7" w:rsidRPr="00B14E56" w:rsidRDefault="008418E7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  <w:r w:rsidRPr="00B14E56">
        <w:rPr>
          <w:rFonts w:asciiTheme="minorHAnsi" w:hAnsiTheme="minorHAnsi" w:cstheme="minorHAnsi"/>
          <w:color w:val="000000" w:themeColor="text1"/>
        </w:rPr>
        <w:t>The authors have nothing to disclose</w:t>
      </w:r>
      <w:r w:rsidR="00394B32">
        <w:rPr>
          <w:rFonts w:asciiTheme="minorHAnsi" w:hAnsiTheme="minorHAnsi" w:cstheme="minorHAnsi"/>
          <w:color w:val="000000" w:themeColor="text1"/>
        </w:rPr>
        <w:t>.</w:t>
      </w:r>
    </w:p>
    <w:p w14:paraId="2FA613AE" w14:textId="77777777" w:rsidR="008418E7" w:rsidRPr="00B14E56" w:rsidRDefault="008418E7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</w:p>
    <w:p w14:paraId="114DB868" w14:textId="77777777" w:rsidR="00C8485F" w:rsidRPr="00B14E56" w:rsidRDefault="008418E7" w:rsidP="004F1A47">
      <w:pPr>
        <w:kinsoku w:val="0"/>
        <w:overflowPunct w:val="0"/>
        <w:snapToGrid w:val="0"/>
        <w:jc w:val="left"/>
        <w:rPr>
          <w:rFonts w:asciiTheme="minorHAnsi" w:hAnsiTheme="minorHAnsi" w:cstheme="minorHAnsi"/>
          <w:b/>
          <w:color w:val="000000" w:themeColor="text1"/>
        </w:rPr>
      </w:pPr>
      <w:r w:rsidRPr="00B14E56">
        <w:rPr>
          <w:rFonts w:asciiTheme="minorHAnsi" w:hAnsiTheme="minorHAnsi" w:cstheme="minorHAnsi"/>
          <w:b/>
          <w:bCs/>
          <w:color w:val="000000" w:themeColor="text1"/>
        </w:rPr>
        <w:t>REFERENCES:</w:t>
      </w:r>
      <w:r w:rsidRPr="00B14E56">
        <w:rPr>
          <w:rFonts w:asciiTheme="minorHAnsi" w:hAnsiTheme="minorHAnsi" w:cstheme="minorHAnsi"/>
          <w:color w:val="000000" w:themeColor="text1"/>
        </w:rPr>
        <w:t xml:space="preserve"> </w:t>
      </w:r>
    </w:p>
    <w:p w14:paraId="4CB14982" w14:textId="7C6B524A" w:rsidR="00AE1993" w:rsidRPr="00B14E56" w:rsidRDefault="00085373">
      <w:pPr>
        <w:pStyle w:val="EndNoteBibliography"/>
        <w:ind w:left="720" w:hanging="720"/>
        <w:rPr>
          <w:color w:val="000000" w:themeColor="text1"/>
        </w:rPr>
      </w:pPr>
      <w:r w:rsidRPr="00B14E56">
        <w:rPr>
          <w:rFonts w:asciiTheme="minorHAnsi" w:hAnsiTheme="minorHAnsi" w:cstheme="minorHAnsi"/>
          <w:color w:val="000000" w:themeColor="text1"/>
        </w:rPr>
        <w:fldChar w:fldCharType="begin"/>
      </w:r>
      <w:r w:rsidR="00C8485F" w:rsidRPr="00B14E56">
        <w:rPr>
          <w:rFonts w:asciiTheme="minorHAnsi" w:hAnsiTheme="minorHAnsi" w:cstheme="minorHAnsi"/>
          <w:color w:val="000000" w:themeColor="text1"/>
        </w:rPr>
        <w:instrText xml:space="preserve"> ADDIN EN.REFLIST </w:instrText>
      </w:r>
      <w:r w:rsidRPr="00B14E56">
        <w:rPr>
          <w:rFonts w:asciiTheme="minorHAnsi" w:hAnsiTheme="minorHAnsi" w:cstheme="minorHAnsi"/>
          <w:color w:val="000000" w:themeColor="text1"/>
        </w:rPr>
        <w:fldChar w:fldCharType="separate"/>
      </w:r>
      <w:r w:rsidR="00AE1993" w:rsidRPr="00B14E56">
        <w:rPr>
          <w:color w:val="000000" w:themeColor="text1"/>
        </w:rPr>
        <w:t>1</w:t>
      </w:r>
      <w:r w:rsidR="00AE1993" w:rsidRPr="00B14E56">
        <w:rPr>
          <w:color w:val="000000" w:themeColor="text1"/>
        </w:rPr>
        <w:tab/>
        <w:t>Wilson, M.</w:t>
      </w:r>
      <w:r w:rsidR="00394B32">
        <w:rPr>
          <w:color w:val="000000" w:themeColor="text1"/>
        </w:rPr>
        <w:t xml:space="preserve"> </w:t>
      </w:r>
      <w:r w:rsidR="00AE1993" w:rsidRPr="00B14E56">
        <w:rPr>
          <w:color w:val="000000" w:themeColor="text1"/>
        </w:rPr>
        <w:t>A.</w:t>
      </w:r>
      <w:r w:rsidR="00394B32">
        <w:rPr>
          <w:color w:val="000000" w:themeColor="text1"/>
        </w:rPr>
        <w:t>,</w:t>
      </w:r>
      <w:r w:rsidR="00AE1993" w:rsidRPr="00B14E56">
        <w:rPr>
          <w:color w:val="000000" w:themeColor="text1"/>
        </w:rPr>
        <w:t xml:space="preserve"> McNaughton, B.</w:t>
      </w:r>
      <w:r w:rsidR="00394B32">
        <w:rPr>
          <w:color w:val="000000" w:themeColor="text1"/>
        </w:rPr>
        <w:t xml:space="preserve"> </w:t>
      </w:r>
      <w:r w:rsidR="00AE1993" w:rsidRPr="00B14E56">
        <w:rPr>
          <w:color w:val="000000" w:themeColor="text1"/>
        </w:rPr>
        <w:t xml:space="preserve">L. Dynamics of the hippocampal ensemble code for space. </w:t>
      </w:r>
      <w:r w:rsidR="00AE1993" w:rsidRPr="00B14E56">
        <w:rPr>
          <w:i/>
          <w:color w:val="000000" w:themeColor="text1"/>
        </w:rPr>
        <w:t>Science.</w:t>
      </w:r>
      <w:r w:rsidR="00AE1993" w:rsidRPr="00B14E56">
        <w:rPr>
          <w:color w:val="000000" w:themeColor="text1"/>
        </w:rPr>
        <w:t xml:space="preserve"> </w:t>
      </w:r>
      <w:r w:rsidR="00AE1993" w:rsidRPr="00B14E56">
        <w:rPr>
          <w:b/>
          <w:color w:val="000000" w:themeColor="text1"/>
        </w:rPr>
        <w:t>261</w:t>
      </w:r>
      <w:r w:rsidR="00AE1993" w:rsidRPr="00B14E56">
        <w:rPr>
          <w:color w:val="000000" w:themeColor="text1"/>
        </w:rPr>
        <w:t xml:space="preserve"> (5124), 1055-1058, doi:10.1126/science.8351520 (1993).</w:t>
      </w:r>
    </w:p>
    <w:p w14:paraId="284D100A" w14:textId="21FC043D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2</w:t>
      </w:r>
      <w:r w:rsidRPr="00B14E56">
        <w:rPr>
          <w:color w:val="000000" w:themeColor="text1"/>
        </w:rPr>
        <w:tab/>
        <w:t>Gothard, K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M., Skaggs, W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E., Moore, K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M., McNaughton, B.L. Binding of hippocampal CA1 neural activity to multiple reference frames in a landmark-based navigation task. </w:t>
      </w:r>
      <w:r w:rsidRPr="00B14E56">
        <w:rPr>
          <w:i/>
          <w:color w:val="000000" w:themeColor="text1"/>
        </w:rPr>
        <w:t xml:space="preserve">The Journal of </w:t>
      </w:r>
      <w:r w:rsidR="00394B32">
        <w:rPr>
          <w:i/>
          <w:color w:val="000000" w:themeColor="text1"/>
        </w:rPr>
        <w:t>N</w:t>
      </w:r>
      <w:r w:rsidRPr="00B14E56">
        <w:rPr>
          <w:i/>
          <w:color w:val="000000" w:themeColor="text1"/>
        </w:rPr>
        <w:t>euroscience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16</w:t>
      </w:r>
      <w:r w:rsidRPr="00B14E56">
        <w:rPr>
          <w:color w:val="000000" w:themeColor="text1"/>
        </w:rPr>
        <w:t xml:space="preserve"> (2), 823-835, doi:10.1523/JNEUROSCI.16-02-00823.1996 (1996).</w:t>
      </w:r>
    </w:p>
    <w:p w14:paraId="127F46E3" w14:textId="2E3A9E11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3</w:t>
      </w:r>
      <w:r w:rsidRPr="00B14E56">
        <w:rPr>
          <w:color w:val="000000" w:themeColor="text1"/>
        </w:rPr>
        <w:tab/>
        <w:t>Keating, J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G.</w:t>
      </w:r>
      <w:r w:rsidR="00394B32">
        <w:rPr>
          <w:color w:val="000000" w:themeColor="text1"/>
        </w:rPr>
        <w:t>,</w:t>
      </w:r>
      <w:r w:rsidRPr="00B14E56">
        <w:rPr>
          <w:color w:val="000000" w:themeColor="text1"/>
        </w:rPr>
        <w:t xml:space="preserve"> Gerstein, G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L. A chronic multi-electrode microdrive for small animals. </w:t>
      </w:r>
      <w:r w:rsidRPr="00B14E56">
        <w:rPr>
          <w:i/>
          <w:color w:val="000000" w:themeColor="text1"/>
        </w:rPr>
        <w:t xml:space="preserve">Journal of </w:t>
      </w:r>
      <w:r w:rsidR="00394B32">
        <w:rPr>
          <w:i/>
          <w:color w:val="000000" w:themeColor="text1"/>
        </w:rPr>
        <w:t>N</w:t>
      </w:r>
      <w:r w:rsidRPr="00B14E56">
        <w:rPr>
          <w:i/>
          <w:color w:val="000000" w:themeColor="text1"/>
        </w:rPr>
        <w:t xml:space="preserve">euroscience </w:t>
      </w:r>
      <w:r w:rsidR="00394B32">
        <w:rPr>
          <w:i/>
          <w:color w:val="000000" w:themeColor="text1"/>
        </w:rPr>
        <w:t>M</w:t>
      </w:r>
      <w:r w:rsidRPr="00B14E56">
        <w:rPr>
          <w:i/>
          <w:color w:val="000000" w:themeColor="text1"/>
        </w:rPr>
        <w:t>ethods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117</w:t>
      </w:r>
      <w:r w:rsidRPr="00B14E56">
        <w:rPr>
          <w:color w:val="000000" w:themeColor="text1"/>
        </w:rPr>
        <w:t xml:space="preserve"> (2), 201-206, doi:10.1016/S0165-0270(02)00115-2 (2002).</w:t>
      </w:r>
    </w:p>
    <w:p w14:paraId="7E73A821" w14:textId="3E018AC4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4</w:t>
      </w:r>
      <w:r w:rsidRPr="00B14E56">
        <w:rPr>
          <w:color w:val="000000" w:themeColor="text1"/>
        </w:rPr>
        <w:tab/>
        <w:t xml:space="preserve">Winson, J. A compact micro-electrode assembly for recording from the </w:t>
      </w:r>
      <w:r w:rsidR="00BD566F">
        <w:rPr>
          <w:color w:val="000000" w:themeColor="text1"/>
        </w:rPr>
        <w:t>freely moving</w:t>
      </w:r>
      <w:r w:rsidRPr="00B14E56">
        <w:rPr>
          <w:color w:val="000000" w:themeColor="text1"/>
        </w:rPr>
        <w:t xml:space="preserve"> rat. </w:t>
      </w:r>
      <w:r w:rsidRPr="00B14E56">
        <w:rPr>
          <w:i/>
          <w:color w:val="000000" w:themeColor="text1"/>
        </w:rPr>
        <w:t xml:space="preserve">Electroencephalography and </w:t>
      </w:r>
      <w:r w:rsidR="00394B32">
        <w:rPr>
          <w:i/>
          <w:color w:val="000000" w:themeColor="text1"/>
        </w:rPr>
        <w:t>C</w:t>
      </w:r>
      <w:r w:rsidRPr="00B14E56">
        <w:rPr>
          <w:i/>
          <w:color w:val="000000" w:themeColor="text1"/>
        </w:rPr>
        <w:t xml:space="preserve">linical </w:t>
      </w:r>
      <w:r w:rsidR="00394B32">
        <w:rPr>
          <w:i/>
          <w:color w:val="000000" w:themeColor="text1"/>
        </w:rPr>
        <w:t>N</w:t>
      </w:r>
      <w:r w:rsidRPr="00B14E56">
        <w:rPr>
          <w:i/>
          <w:color w:val="000000" w:themeColor="text1"/>
        </w:rPr>
        <w:t>europhysiology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35</w:t>
      </w:r>
      <w:r w:rsidRPr="00B14E56">
        <w:rPr>
          <w:color w:val="000000" w:themeColor="text1"/>
        </w:rPr>
        <w:t xml:space="preserve"> (2), 215-217, doi:10.1016/0013-4694(73)90181-8 (1973).</w:t>
      </w:r>
    </w:p>
    <w:p w14:paraId="6D24F932" w14:textId="06E6DBAE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5</w:t>
      </w:r>
      <w:r w:rsidRPr="00B14E56">
        <w:rPr>
          <w:color w:val="000000" w:themeColor="text1"/>
        </w:rPr>
        <w:tab/>
        <w:t>Michon, F.</w:t>
      </w:r>
      <w:r w:rsidRPr="00B14E56">
        <w:rPr>
          <w:i/>
          <w:color w:val="000000" w:themeColor="text1"/>
        </w:rPr>
        <w:t xml:space="preserve"> et al.</w:t>
      </w:r>
      <w:r w:rsidRPr="00B14E56">
        <w:rPr>
          <w:color w:val="000000" w:themeColor="text1"/>
        </w:rPr>
        <w:t xml:space="preserve"> Integration of silicon-based neural probes and micro-drive arrays for chronic recording of large populations of neurons in behaving animals. </w:t>
      </w:r>
      <w:r w:rsidRPr="00B14E56">
        <w:rPr>
          <w:i/>
          <w:color w:val="000000" w:themeColor="text1"/>
        </w:rPr>
        <w:t xml:space="preserve">Journal of </w:t>
      </w:r>
      <w:r w:rsidR="00394B32">
        <w:rPr>
          <w:i/>
          <w:color w:val="000000" w:themeColor="text1"/>
        </w:rPr>
        <w:t>N</w:t>
      </w:r>
      <w:r w:rsidRPr="00B14E56">
        <w:rPr>
          <w:i/>
          <w:color w:val="000000" w:themeColor="text1"/>
        </w:rPr>
        <w:t xml:space="preserve">eural </w:t>
      </w:r>
      <w:r w:rsidR="00394B32">
        <w:rPr>
          <w:i/>
          <w:color w:val="000000" w:themeColor="text1"/>
        </w:rPr>
        <w:t>E</w:t>
      </w:r>
      <w:r w:rsidRPr="00B14E56">
        <w:rPr>
          <w:i/>
          <w:color w:val="000000" w:themeColor="text1"/>
        </w:rPr>
        <w:t>ngineering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13</w:t>
      </w:r>
      <w:r w:rsidRPr="00B14E56">
        <w:rPr>
          <w:color w:val="000000" w:themeColor="text1"/>
        </w:rPr>
        <w:t xml:space="preserve"> (4), 046018, doi:10.1088/1741-2560/13/4/046018 (2016).</w:t>
      </w:r>
    </w:p>
    <w:p w14:paraId="215D9616" w14:textId="78C03C0C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6</w:t>
      </w:r>
      <w:r w:rsidRPr="00B14E56">
        <w:rPr>
          <w:color w:val="000000" w:themeColor="text1"/>
        </w:rPr>
        <w:tab/>
        <w:t>Lansink, C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S.</w:t>
      </w:r>
      <w:r w:rsidRPr="00B14E56">
        <w:rPr>
          <w:i/>
          <w:color w:val="000000" w:themeColor="text1"/>
        </w:rPr>
        <w:t xml:space="preserve"> et al.</w:t>
      </w:r>
      <w:r w:rsidRPr="00B14E56">
        <w:rPr>
          <w:color w:val="000000" w:themeColor="text1"/>
        </w:rPr>
        <w:t xml:space="preserve"> A split microdrive for simultaneous multi-electrode recordings from two brain areas in awake small animals. </w:t>
      </w:r>
      <w:r w:rsidRPr="00B14E56">
        <w:rPr>
          <w:i/>
          <w:color w:val="000000" w:themeColor="text1"/>
        </w:rPr>
        <w:t xml:space="preserve">Journal of </w:t>
      </w:r>
      <w:r w:rsidR="00394B32">
        <w:rPr>
          <w:i/>
          <w:color w:val="000000" w:themeColor="text1"/>
        </w:rPr>
        <w:t>N</w:t>
      </w:r>
      <w:r w:rsidRPr="00B14E56">
        <w:rPr>
          <w:i/>
          <w:color w:val="000000" w:themeColor="text1"/>
        </w:rPr>
        <w:t xml:space="preserve">euroscience </w:t>
      </w:r>
      <w:r w:rsidR="00394B32">
        <w:rPr>
          <w:i/>
          <w:color w:val="000000" w:themeColor="text1"/>
        </w:rPr>
        <w:t>M</w:t>
      </w:r>
      <w:r w:rsidRPr="00B14E56">
        <w:rPr>
          <w:i/>
          <w:color w:val="000000" w:themeColor="text1"/>
        </w:rPr>
        <w:t>ethods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162</w:t>
      </w:r>
      <w:r w:rsidRPr="00B14E56">
        <w:rPr>
          <w:color w:val="000000" w:themeColor="text1"/>
        </w:rPr>
        <w:t xml:space="preserve"> (1-2), 129-138, doi:10.1016/j.jneumeth.2006.12.016 (2007).</w:t>
      </w:r>
    </w:p>
    <w:p w14:paraId="788C33B7" w14:textId="01CC920C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7</w:t>
      </w:r>
      <w:r w:rsidRPr="00B14E56">
        <w:rPr>
          <w:color w:val="000000" w:themeColor="text1"/>
        </w:rPr>
        <w:tab/>
        <w:t>Billard, M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W., Bahari, F., Kimbugwe, J., Alloway, K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D., Gluckman, B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J. The systemDrive: a Multisite, Multiregion Microdrive with Independent Drive Axis Angling for Chronic Multimodal Systems Neuroscience Recordings in Freely Behaving Animals. </w:t>
      </w:r>
      <w:r w:rsidRPr="00B14E56">
        <w:rPr>
          <w:i/>
          <w:color w:val="000000" w:themeColor="text1"/>
        </w:rPr>
        <w:t>eNeuro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5</w:t>
      </w:r>
      <w:r w:rsidRPr="00B14E56">
        <w:rPr>
          <w:color w:val="000000" w:themeColor="text1"/>
        </w:rPr>
        <w:t xml:space="preserve"> (6), doi:10.1523/ENEURO.0261-18.2018 (2018).</w:t>
      </w:r>
    </w:p>
    <w:p w14:paraId="2E1AAC6E" w14:textId="759CA973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8</w:t>
      </w:r>
      <w:r w:rsidRPr="00B14E56">
        <w:rPr>
          <w:color w:val="000000" w:themeColor="text1"/>
        </w:rPr>
        <w:tab/>
        <w:t>Kloosterman, F.</w:t>
      </w:r>
      <w:r w:rsidRPr="00B14E56">
        <w:rPr>
          <w:i/>
          <w:color w:val="000000" w:themeColor="text1"/>
        </w:rPr>
        <w:t xml:space="preserve"> et al.</w:t>
      </w:r>
      <w:r w:rsidRPr="00B14E56">
        <w:rPr>
          <w:color w:val="000000" w:themeColor="text1"/>
        </w:rPr>
        <w:t xml:space="preserve"> Micro-drive array for chronic in vivo recording: drive fabrication. </w:t>
      </w:r>
      <w:r w:rsidRPr="00B14E56">
        <w:rPr>
          <w:i/>
          <w:color w:val="000000" w:themeColor="text1"/>
        </w:rPr>
        <w:t xml:space="preserve">Journal of </w:t>
      </w:r>
      <w:r w:rsidR="00394B32">
        <w:rPr>
          <w:i/>
          <w:color w:val="000000" w:themeColor="text1"/>
        </w:rPr>
        <w:t>V</w:t>
      </w:r>
      <w:r w:rsidRPr="00B14E56">
        <w:rPr>
          <w:i/>
          <w:color w:val="000000" w:themeColor="text1"/>
        </w:rPr>
        <w:t xml:space="preserve">isualized </w:t>
      </w:r>
      <w:r w:rsidR="00394B32">
        <w:rPr>
          <w:i/>
          <w:color w:val="000000" w:themeColor="text1"/>
        </w:rPr>
        <w:t>E</w:t>
      </w:r>
      <w:r w:rsidRPr="00B14E56">
        <w:rPr>
          <w:i/>
          <w:color w:val="000000" w:themeColor="text1"/>
        </w:rPr>
        <w:t>xperiments.</w:t>
      </w:r>
      <w:r w:rsidRPr="00B14E56">
        <w:rPr>
          <w:color w:val="000000" w:themeColor="text1"/>
        </w:rPr>
        <w:t xml:space="preserve"> (26), doi:10.3791/1094 (2009).</w:t>
      </w:r>
    </w:p>
    <w:p w14:paraId="48F4852C" w14:textId="329F5C35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9</w:t>
      </w:r>
      <w:r w:rsidRPr="00B14E56">
        <w:rPr>
          <w:color w:val="000000" w:themeColor="text1"/>
        </w:rPr>
        <w:tab/>
        <w:t>Lu, P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L.</w:t>
      </w:r>
      <w:r w:rsidRPr="00B14E56">
        <w:rPr>
          <w:i/>
          <w:color w:val="000000" w:themeColor="text1"/>
        </w:rPr>
        <w:t xml:space="preserve"> et al.</w:t>
      </w:r>
      <w:r w:rsidRPr="00B14E56">
        <w:rPr>
          <w:color w:val="000000" w:themeColor="text1"/>
        </w:rPr>
        <w:t xml:space="preserve"> Microdrive with Two Independent Moveable Sets for Wide-Ranging, Multi-Site, Multi-Channel Brain Recordings. </w:t>
      </w:r>
      <w:r w:rsidRPr="00B14E56">
        <w:rPr>
          <w:i/>
          <w:color w:val="000000" w:themeColor="text1"/>
        </w:rPr>
        <w:t>Journal of Medical and Biological Engineering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34</w:t>
      </w:r>
      <w:r w:rsidRPr="00B14E56">
        <w:rPr>
          <w:color w:val="000000" w:themeColor="text1"/>
        </w:rPr>
        <w:t xml:space="preserve"> (4), 341-346, doi:10.5405/jmbe.1364 (2014).</w:t>
      </w:r>
    </w:p>
    <w:p w14:paraId="77B30998" w14:textId="2D5F31E4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10</w:t>
      </w:r>
      <w:r w:rsidRPr="00B14E56">
        <w:rPr>
          <w:color w:val="000000" w:themeColor="text1"/>
        </w:rPr>
        <w:tab/>
        <w:t>Haiss, F., Butovas, S.,</w:t>
      </w:r>
      <w:r w:rsidR="00394B32">
        <w:rPr>
          <w:color w:val="000000" w:themeColor="text1"/>
        </w:rPr>
        <w:t>,</w:t>
      </w:r>
      <w:r w:rsidRPr="00B14E56">
        <w:rPr>
          <w:color w:val="000000" w:themeColor="text1"/>
        </w:rPr>
        <w:t xml:space="preserve"> Schwarz, C. A miniaturized chronic microelectrode drive for awake behaving head restrained mice and rats. </w:t>
      </w:r>
      <w:r w:rsidRPr="00B14E56">
        <w:rPr>
          <w:i/>
          <w:color w:val="000000" w:themeColor="text1"/>
        </w:rPr>
        <w:t xml:space="preserve">Journal of </w:t>
      </w:r>
      <w:r w:rsidR="00394B32">
        <w:rPr>
          <w:i/>
          <w:color w:val="000000" w:themeColor="text1"/>
        </w:rPr>
        <w:t>N</w:t>
      </w:r>
      <w:r w:rsidRPr="00B14E56">
        <w:rPr>
          <w:i/>
          <w:color w:val="000000" w:themeColor="text1"/>
        </w:rPr>
        <w:t xml:space="preserve">euroscience </w:t>
      </w:r>
      <w:r w:rsidR="00394B32">
        <w:rPr>
          <w:i/>
          <w:color w:val="000000" w:themeColor="text1"/>
        </w:rPr>
        <w:t>M</w:t>
      </w:r>
      <w:r w:rsidRPr="00B14E56">
        <w:rPr>
          <w:i/>
          <w:color w:val="000000" w:themeColor="text1"/>
        </w:rPr>
        <w:t>ethods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187</w:t>
      </w:r>
      <w:r w:rsidRPr="00B14E56">
        <w:rPr>
          <w:color w:val="000000" w:themeColor="text1"/>
        </w:rPr>
        <w:t xml:space="preserve"> (1), 67-72, doi:10.1016/j.jneumeth.2009.12.015 (2010).</w:t>
      </w:r>
    </w:p>
    <w:p w14:paraId="5E12260B" w14:textId="6B5BA330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11</w:t>
      </w:r>
      <w:r w:rsidRPr="00B14E56">
        <w:rPr>
          <w:color w:val="000000" w:themeColor="text1"/>
        </w:rPr>
        <w:tab/>
        <w:t>Headley, D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B., DeLucca, M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V., Haufler, D., Pare, D. Incorporating 3D-printing technology in the design of head-caps and electrode drives for recording neurons in multiple brain regions. </w:t>
      </w:r>
      <w:r w:rsidRPr="00B14E56">
        <w:rPr>
          <w:i/>
          <w:color w:val="000000" w:themeColor="text1"/>
        </w:rPr>
        <w:t xml:space="preserve">Journal of </w:t>
      </w:r>
      <w:r w:rsidR="00394B32">
        <w:rPr>
          <w:i/>
          <w:color w:val="000000" w:themeColor="text1"/>
        </w:rPr>
        <w:t>N</w:t>
      </w:r>
      <w:r w:rsidRPr="00B14E56">
        <w:rPr>
          <w:i/>
          <w:color w:val="000000" w:themeColor="text1"/>
        </w:rPr>
        <w:t>europhysiology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113</w:t>
      </w:r>
      <w:r w:rsidRPr="00B14E56">
        <w:rPr>
          <w:color w:val="000000" w:themeColor="text1"/>
        </w:rPr>
        <w:t xml:space="preserve"> (7), 2721-2732, doi:10.1152/jn.00955.2014 (2015).</w:t>
      </w:r>
    </w:p>
    <w:p w14:paraId="238BF95E" w14:textId="053A8DA2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12</w:t>
      </w:r>
      <w:r w:rsidRPr="00B14E56">
        <w:rPr>
          <w:color w:val="000000" w:themeColor="text1"/>
        </w:rPr>
        <w:tab/>
        <w:t>Voigts, J., Siegle, J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H., Pritchett, D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L., Moore, C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I. The flexDrive: an ultra-light implant </w:t>
      </w:r>
      <w:r w:rsidRPr="00B14E56">
        <w:rPr>
          <w:color w:val="000000" w:themeColor="text1"/>
        </w:rPr>
        <w:lastRenderedPageBreak/>
        <w:t xml:space="preserve">for optical control and highly parallel chronic recording of neuronal ensembles in freely moving mice. </w:t>
      </w:r>
      <w:r w:rsidRPr="00B14E56">
        <w:rPr>
          <w:i/>
          <w:color w:val="000000" w:themeColor="text1"/>
        </w:rPr>
        <w:t xml:space="preserve">Frontiers in </w:t>
      </w:r>
      <w:r w:rsidR="00394B32">
        <w:rPr>
          <w:i/>
          <w:color w:val="000000" w:themeColor="text1"/>
        </w:rPr>
        <w:t>S</w:t>
      </w:r>
      <w:r w:rsidRPr="00B14E56">
        <w:rPr>
          <w:i/>
          <w:color w:val="000000" w:themeColor="text1"/>
        </w:rPr>
        <w:t xml:space="preserve">ystems </w:t>
      </w:r>
      <w:r w:rsidR="00394B32">
        <w:rPr>
          <w:i/>
          <w:color w:val="000000" w:themeColor="text1"/>
        </w:rPr>
        <w:t>N</w:t>
      </w:r>
      <w:r w:rsidRPr="00B14E56">
        <w:rPr>
          <w:i/>
          <w:color w:val="000000" w:themeColor="text1"/>
        </w:rPr>
        <w:t>euroscience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7</w:t>
      </w:r>
      <w:r w:rsidRPr="00B14E56">
        <w:rPr>
          <w:color w:val="000000" w:themeColor="text1"/>
        </w:rPr>
        <w:t>, 8, doi:10.3389/fnsys.2013.00008 (2013).</w:t>
      </w:r>
    </w:p>
    <w:p w14:paraId="51CA1ACD" w14:textId="32582B89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13</w:t>
      </w:r>
      <w:r w:rsidRPr="00B14E56">
        <w:rPr>
          <w:color w:val="000000" w:themeColor="text1"/>
        </w:rPr>
        <w:tab/>
        <w:t>Yamamoto, J.</w:t>
      </w:r>
      <w:r w:rsidR="00394B32">
        <w:rPr>
          <w:color w:val="000000" w:themeColor="text1"/>
        </w:rPr>
        <w:t>,</w:t>
      </w:r>
      <w:r w:rsidRPr="00B14E56">
        <w:rPr>
          <w:color w:val="000000" w:themeColor="text1"/>
        </w:rPr>
        <w:t xml:space="preserve"> Tonegawa, S. Direct Medial Entorhinal Cortex Input to Hippocampal CA1 Is Crucial for Extended Quiet Awake Replay. </w:t>
      </w:r>
      <w:r w:rsidRPr="00B14E56">
        <w:rPr>
          <w:i/>
          <w:color w:val="000000" w:themeColor="text1"/>
        </w:rPr>
        <w:t>Neuron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96</w:t>
      </w:r>
      <w:r w:rsidRPr="00B14E56">
        <w:rPr>
          <w:color w:val="000000" w:themeColor="text1"/>
        </w:rPr>
        <w:t xml:space="preserve"> (1), 217-227</w:t>
      </w:r>
      <w:r w:rsidR="00394B32">
        <w:rPr>
          <w:color w:val="000000" w:themeColor="text1"/>
        </w:rPr>
        <w:t>,</w:t>
      </w:r>
      <w:r w:rsidRPr="00B14E56">
        <w:rPr>
          <w:color w:val="000000" w:themeColor="text1"/>
        </w:rPr>
        <w:t xml:space="preserve"> e214, doi:10.1016/j.neuron.2017.09.017 (2017).</w:t>
      </w:r>
    </w:p>
    <w:p w14:paraId="1EB3661F" w14:textId="332B00FA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14</w:t>
      </w:r>
      <w:r w:rsidRPr="00B14E56">
        <w:rPr>
          <w:color w:val="000000" w:themeColor="text1"/>
        </w:rPr>
        <w:tab/>
        <w:t>Schomburg, E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W.</w:t>
      </w:r>
      <w:r w:rsidRPr="00B14E56">
        <w:rPr>
          <w:i/>
          <w:color w:val="000000" w:themeColor="text1"/>
        </w:rPr>
        <w:t xml:space="preserve"> et al.</w:t>
      </w:r>
      <w:r w:rsidRPr="00B14E56">
        <w:rPr>
          <w:color w:val="000000" w:themeColor="text1"/>
        </w:rPr>
        <w:t xml:space="preserve"> Theta phase segregation of input-specific gamma patterns in entorhinal-hippocampal networks. </w:t>
      </w:r>
      <w:r w:rsidRPr="00B14E56">
        <w:rPr>
          <w:i/>
          <w:color w:val="000000" w:themeColor="text1"/>
        </w:rPr>
        <w:t>Neuron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84</w:t>
      </w:r>
      <w:r w:rsidRPr="00B14E56">
        <w:rPr>
          <w:color w:val="000000" w:themeColor="text1"/>
        </w:rPr>
        <w:t xml:space="preserve"> (2), 470-485, doi:10.1016/j.neuron.2014.08.051 (2014).</w:t>
      </w:r>
    </w:p>
    <w:p w14:paraId="25A7336B" w14:textId="0C5E3E71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15</w:t>
      </w:r>
      <w:r w:rsidRPr="00B14E56">
        <w:rPr>
          <w:color w:val="000000" w:themeColor="text1"/>
        </w:rPr>
        <w:tab/>
        <w:t>Fernandez-Ruiz, A.</w:t>
      </w:r>
      <w:r w:rsidRPr="00B14E56">
        <w:rPr>
          <w:i/>
          <w:color w:val="000000" w:themeColor="text1"/>
        </w:rPr>
        <w:t xml:space="preserve"> et al.</w:t>
      </w:r>
      <w:r w:rsidRPr="00B14E56">
        <w:rPr>
          <w:color w:val="000000" w:themeColor="text1"/>
        </w:rPr>
        <w:t xml:space="preserve"> Entorhinal-CA3 Dual-Input Control of Spike Timing in the Hippocampus by Theta-Gamma Coupling. </w:t>
      </w:r>
      <w:r w:rsidRPr="00B14E56">
        <w:rPr>
          <w:i/>
          <w:color w:val="000000" w:themeColor="text1"/>
        </w:rPr>
        <w:t>Neuron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93</w:t>
      </w:r>
      <w:r w:rsidRPr="00B14E56">
        <w:rPr>
          <w:color w:val="000000" w:themeColor="text1"/>
        </w:rPr>
        <w:t xml:space="preserve"> (5), 1213-1226</w:t>
      </w:r>
      <w:r w:rsidR="00394B32">
        <w:rPr>
          <w:color w:val="000000" w:themeColor="text1"/>
        </w:rPr>
        <w:t>,</w:t>
      </w:r>
      <w:r w:rsidRPr="00B14E56">
        <w:rPr>
          <w:color w:val="000000" w:themeColor="text1"/>
        </w:rPr>
        <w:t xml:space="preserve"> e1215, doi:10.1016/j.neuron.2017.02.017 (2017).</w:t>
      </w:r>
    </w:p>
    <w:p w14:paraId="4A9F0E1E" w14:textId="213B473B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16</w:t>
      </w:r>
      <w:r w:rsidRPr="00B14E56">
        <w:rPr>
          <w:color w:val="000000" w:themeColor="text1"/>
        </w:rPr>
        <w:tab/>
        <w:t xml:space="preserve">Rey, H.G., Pedreira, C., Quian Quiroga, R. Past, present and future of spike sorting techniques. </w:t>
      </w:r>
      <w:r w:rsidRPr="00B14E56">
        <w:rPr>
          <w:i/>
          <w:color w:val="000000" w:themeColor="text1"/>
        </w:rPr>
        <w:t xml:space="preserve">Brain </w:t>
      </w:r>
      <w:r w:rsidR="00394B32">
        <w:rPr>
          <w:i/>
          <w:color w:val="000000" w:themeColor="text1"/>
        </w:rPr>
        <w:t>R</w:t>
      </w:r>
      <w:r w:rsidRPr="00B14E56">
        <w:rPr>
          <w:i/>
          <w:color w:val="000000" w:themeColor="text1"/>
        </w:rPr>
        <w:t xml:space="preserve">esearch </w:t>
      </w:r>
      <w:r w:rsidR="00394B32">
        <w:rPr>
          <w:i/>
          <w:color w:val="000000" w:themeColor="text1"/>
        </w:rPr>
        <w:t>B</w:t>
      </w:r>
      <w:r w:rsidRPr="00B14E56">
        <w:rPr>
          <w:i/>
          <w:color w:val="000000" w:themeColor="text1"/>
        </w:rPr>
        <w:t>ulletin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119</w:t>
      </w:r>
      <w:r w:rsidRPr="00B14E56">
        <w:rPr>
          <w:color w:val="000000" w:themeColor="text1"/>
        </w:rPr>
        <w:t xml:space="preserve"> (Pt B), 106-117, doi:10.1016/j.brainresbull.2015.04.007 (2015).</w:t>
      </w:r>
    </w:p>
    <w:p w14:paraId="7AEE1AD6" w14:textId="5DA68BA9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17</w:t>
      </w:r>
      <w:r w:rsidRPr="00B14E56">
        <w:rPr>
          <w:color w:val="000000" w:themeColor="text1"/>
        </w:rPr>
        <w:tab/>
        <w:t>Gray, C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M., Maldonado, P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E., Wilson, M., McNaughton, B. Tetrodes markedly improve the reliability and yield of multiple single-unit isolation from multi-unit recordings in cat striate cortex. </w:t>
      </w:r>
      <w:r w:rsidRPr="00B14E56">
        <w:rPr>
          <w:i/>
          <w:color w:val="000000" w:themeColor="text1"/>
        </w:rPr>
        <w:t xml:space="preserve">Journal of </w:t>
      </w:r>
      <w:r w:rsidR="00394B32">
        <w:rPr>
          <w:i/>
          <w:color w:val="000000" w:themeColor="text1"/>
        </w:rPr>
        <w:t>N</w:t>
      </w:r>
      <w:r w:rsidRPr="00B14E56">
        <w:rPr>
          <w:i/>
          <w:color w:val="000000" w:themeColor="text1"/>
        </w:rPr>
        <w:t xml:space="preserve">euroscience </w:t>
      </w:r>
      <w:r w:rsidR="00394B32">
        <w:rPr>
          <w:i/>
          <w:color w:val="000000" w:themeColor="text1"/>
        </w:rPr>
        <w:t>M</w:t>
      </w:r>
      <w:r w:rsidRPr="00B14E56">
        <w:rPr>
          <w:i/>
          <w:color w:val="000000" w:themeColor="text1"/>
        </w:rPr>
        <w:t>ethods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63</w:t>
      </w:r>
      <w:r w:rsidRPr="00B14E56">
        <w:rPr>
          <w:color w:val="000000" w:themeColor="text1"/>
        </w:rPr>
        <w:t xml:space="preserve"> (1-2), 43-54 (1995).</w:t>
      </w:r>
    </w:p>
    <w:p w14:paraId="1E88C967" w14:textId="57F81DF2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18</w:t>
      </w:r>
      <w:r w:rsidRPr="00B14E56">
        <w:rPr>
          <w:color w:val="000000" w:themeColor="text1"/>
        </w:rPr>
        <w:tab/>
        <w:t>Yamamoto, J.</w:t>
      </w:r>
      <w:r w:rsidR="00394B32">
        <w:rPr>
          <w:color w:val="000000" w:themeColor="text1"/>
        </w:rPr>
        <w:t>,</w:t>
      </w:r>
      <w:r w:rsidRPr="00B14E56">
        <w:rPr>
          <w:color w:val="000000" w:themeColor="text1"/>
        </w:rPr>
        <w:t xml:space="preserve"> Wilson, M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A. Large-scale chronically implantable precision motorized microdrive array for freely behaving animals. </w:t>
      </w:r>
      <w:r w:rsidRPr="00B14E56">
        <w:rPr>
          <w:i/>
          <w:color w:val="000000" w:themeColor="text1"/>
        </w:rPr>
        <w:t xml:space="preserve">Journal of </w:t>
      </w:r>
      <w:r w:rsidR="00394B32">
        <w:rPr>
          <w:i/>
          <w:color w:val="000000" w:themeColor="text1"/>
        </w:rPr>
        <w:t>N</w:t>
      </w:r>
      <w:r w:rsidRPr="00B14E56">
        <w:rPr>
          <w:i/>
          <w:color w:val="000000" w:themeColor="text1"/>
        </w:rPr>
        <w:t>europhysiology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100</w:t>
      </w:r>
      <w:r w:rsidRPr="00B14E56">
        <w:rPr>
          <w:color w:val="000000" w:themeColor="text1"/>
        </w:rPr>
        <w:t xml:space="preserve"> (4), 2430-2440, doi:10.1152/jn.90687.2008 (2008).</w:t>
      </w:r>
    </w:p>
    <w:p w14:paraId="43A8EBF0" w14:textId="2989C026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19</w:t>
      </w:r>
      <w:r w:rsidRPr="00B14E56">
        <w:rPr>
          <w:color w:val="000000" w:themeColor="text1"/>
        </w:rPr>
        <w:tab/>
        <w:t>Nguyen, D.P.</w:t>
      </w:r>
      <w:r w:rsidRPr="00B14E56">
        <w:rPr>
          <w:i/>
          <w:color w:val="000000" w:themeColor="text1"/>
        </w:rPr>
        <w:t xml:space="preserve"> et al.</w:t>
      </w:r>
      <w:r w:rsidRPr="00B14E56">
        <w:rPr>
          <w:color w:val="000000" w:themeColor="text1"/>
        </w:rPr>
        <w:t xml:space="preserve"> Micro-drive array for chronic in vivo recording: tetrode assembly. </w:t>
      </w:r>
      <w:r w:rsidRPr="00B14E56">
        <w:rPr>
          <w:i/>
          <w:color w:val="000000" w:themeColor="text1"/>
        </w:rPr>
        <w:t xml:space="preserve">Journal of </w:t>
      </w:r>
      <w:r w:rsidR="00394B32">
        <w:rPr>
          <w:i/>
          <w:color w:val="000000" w:themeColor="text1"/>
        </w:rPr>
        <w:t>V</w:t>
      </w:r>
      <w:r w:rsidRPr="00B14E56">
        <w:rPr>
          <w:i/>
          <w:color w:val="000000" w:themeColor="text1"/>
        </w:rPr>
        <w:t xml:space="preserve">isualized </w:t>
      </w:r>
      <w:r w:rsidR="00394B32">
        <w:rPr>
          <w:i/>
          <w:color w:val="000000" w:themeColor="text1"/>
        </w:rPr>
        <w:t>E</w:t>
      </w:r>
      <w:r w:rsidRPr="00B14E56">
        <w:rPr>
          <w:i/>
          <w:color w:val="000000" w:themeColor="text1"/>
        </w:rPr>
        <w:t>xperiments.</w:t>
      </w:r>
      <w:r w:rsidRPr="00B14E56">
        <w:rPr>
          <w:color w:val="000000" w:themeColor="text1"/>
        </w:rPr>
        <w:t xml:space="preserve"> (26), doi:10.3791/1098 (2009).</w:t>
      </w:r>
    </w:p>
    <w:p w14:paraId="2DC8EEDB" w14:textId="7790D079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20</w:t>
      </w:r>
      <w:r w:rsidRPr="00B14E56">
        <w:rPr>
          <w:color w:val="000000" w:themeColor="text1"/>
        </w:rPr>
        <w:tab/>
        <w:t>Lu, L., Popeney, B., Dickman, J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D., Angelaki, D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E. Construction of an Improved Multi-Tetrode Hyperdrive for Large-Scale Neural Recording in Behaving Rats. </w:t>
      </w:r>
      <w:r w:rsidRPr="00B14E56">
        <w:rPr>
          <w:i/>
          <w:color w:val="000000" w:themeColor="text1"/>
        </w:rPr>
        <w:t xml:space="preserve">Journal of </w:t>
      </w:r>
      <w:r w:rsidR="00394B32">
        <w:rPr>
          <w:i/>
          <w:color w:val="000000" w:themeColor="text1"/>
        </w:rPr>
        <w:t>V</w:t>
      </w:r>
      <w:r w:rsidRPr="00B14E56">
        <w:rPr>
          <w:i/>
          <w:color w:val="000000" w:themeColor="text1"/>
        </w:rPr>
        <w:t xml:space="preserve">isualized </w:t>
      </w:r>
      <w:r w:rsidR="00394B32">
        <w:rPr>
          <w:i/>
          <w:color w:val="000000" w:themeColor="text1"/>
        </w:rPr>
        <w:t>E</w:t>
      </w:r>
      <w:r w:rsidRPr="00B14E56">
        <w:rPr>
          <w:i/>
          <w:color w:val="000000" w:themeColor="text1"/>
        </w:rPr>
        <w:t>xperiments.</w:t>
      </w:r>
      <w:r w:rsidRPr="00B14E56">
        <w:rPr>
          <w:color w:val="000000" w:themeColor="text1"/>
        </w:rPr>
        <w:t xml:space="preserve"> (135), doi:10.3791/57388 (2018).</w:t>
      </w:r>
    </w:p>
    <w:p w14:paraId="1C800F65" w14:textId="74516F4C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21</w:t>
      </w:r>
      <w:r w:rsidRPr="00B14E56">
        <w:rPr>
          <w:color w:val="000000" w:themeColor="text1"/>
        </w:rPr>
        <w:tab/>
        <w:t>Jun, J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J.</w:t>
      </w:r>
      <w:r w:rsidRPr="00B14E56">
        <w:rPr>
          <w:i/>
          <w:color w:val="000000" w:themeColor="text1"/>
        </w:rPr>
        <w:t xml:space="preserve"> et al.</w:t>
      </w:r>
      <w:r w:rsidRPr="00B14E56">
        <w:rPr>
          <w:color w:val="000000" w:themeColor="text1"/>
        </w:rPr>
        <w:t xml:space="preserve"> Fully integrated silicon probes for high-density recording of neural activity. </w:t>
      </w:r>
      <w:r w:rsidRPr="00B14E56">
        <w:rPr>
          <w:i/>
          <w:color w:val="000000" w:themeColor="text1"/>
        </w:rPr>
        <w:t>Nature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551</w:t>
      </w:r>
      <w:r w:rsidRPr="00B14E56">
        <w:rPr>
          <w:color w:val="000000" w:themeColor="text1"/>
        </w:rPr>
        <w:t xml:space="preserve"> (7679), 232-236, doi:10.1038/nature24636 (2017).</w:t>
      </w:r>
    </w:p>
    <w:p w14:paraId="5925A885" w14:textId="099A9744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22</w:t>
      </w:r>
      <w:r w:rsidRPr="00B14E56">
        <w:rPr>
          <w:color w:val="000000" w:themeColor="text1"/>
        </w:rPr>
        <w:tab/>
        <w:t xml:space="preserve">Pastalkova, E., Itskov, V., Amarasingham, A., Buzsaki, G. Internally generated cell assembly sequences in the rat hippocampus. </w:t>
      </w:r>
      <w:r w:rsidRPr="00B14E56">
        <w:rPr>
          <w:i/>
          <w:color w:val="000000" w:themeColor="text1"/>
        </w:rPr>
        <w:t>Science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321</w:t>
      </w:r>
      <w:r w:rsidRPr="00B14E56">
        <w:rPr>
          <w:color w:val="000000" w:themeColor="text1"/>
        </w:rPr>
        <w:t xml:space="preserve"> (5894), 1322-1327, doi:10.1126/science.1159775 (2008).</w:t>
      </w:r>
    </w:p>
    <w:p w14:paraId="22D9180D" w14:textId="0AA9AEFF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23</w:t>
      </w:r>
      <w:r w:rsidRPr="00B14E56">
        <w:rPr>
          <w:color w:val="000000" w:themeColor="text1"/>
        </w:rPr>
        <w:tab/>
        <w:t>Gauthier, J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L.</w:t>
      </w:r>
      <w:r w:rsidR="00394B32">
        <w:rPr>
          <w:color w:val="000000" w:themeColor="text1"/>
        </w:rPr>
        <w:t>,</w:t>
      </w:r>
      <w:r w:rsidRPr="00B14E56">
        <w:rPr>
          <w:color w:val="000000" w:themeColor="text1"/>
        </w:rPr>
        <w:t xml:space="preserve"> Tank, D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W. A Dedicated Population for Reward Coding in the Hippocampus. </w:t>
      </w:r>
      <w:r w:rsidRPr="00B14E56">
        <w:rPr>
          <w:i/>
          <w:color w:val="000000" w:themeColor="text1"/>
        </w:rPr>
        <w:t>Neuron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99</w:t>
      </w:r>
      <w:r w:rsidRPr="00B14E56">
        <w:rPr>
          <w:color w:val="000000" w:themeColor="text1"/>
        </w:rPr>
        <w:t xml:space="preserve"> (1), 179-193</w:t>
      </w:r>
      <w:r w:rsidR="00394B32">
        <w:rPr>
          <w:color w:val="000000" w:themeColor="text1"/>
        </w:rPr>
        <w:t>,</w:t>
      </w:r>
      <w:r w:rsidRPr="00B14E56">
        <w:rPr>
          <w:color w:val="000000" w:themeColor="text1"/>
        </w:rPr>
        <w:t xml:space="preserve"> e177, doi:10.1016/j.neuron.2018.06.008 (2018).</w:t>
      </w:r>
    </w:p>
    <w:p w14:paraId="28B20B21" w14:textId="2AAB3552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24</w:t>
      </w:r>
      <w:r w:rsidRPr="00B14E56">
        <w:rPr>
          <w:color w:val="000000" w:themeColor="text1"/>
        </w:rPr>
        <w:tab/>
        <w:t>Davidson, T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J., Kloosterman, F., Wilson, M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A. Hippocampal replay of extended experience. </w:t>
      </w:r>
      <w:r w:rsidRPr="00B14E56">
        <w:rPr>
          <w:i/>
          <w:color w:val="000000" w:themeColor="text1"/>
        </w:rPr>
        <w:t>Neuron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63</w:t>
      </w:r>
      <w:r w:rsidRPr="00B14E56">
        <w:rPr>
          <w:color w:val="000000" w:themeColor="text1"/>
        </w:rPr>
        <w:t xml:space="preserve"> (4), 497-507, doi:10.1016/j.neuron.2009.07.027 (2009).</w:t>
      </w:r>
    </w:p>
    <w:p w14:paraId="0C1F9BD4" w14:textId="55DF2D8C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25</w:t>
      </w:r>
      <w:r w:rsidRPr="00B14E56">
        <w:rPr>
          <w:color w:val="000000" w:themeColor="text1"/>
        </w:rPr>
        <w:tab/>
        <w:t xml:space="preserve">Gerwinn, S., Macke, J., Bethge, M. Bayesian population decoding of spiking neurons. </w:t>
      </w:r>
      <w:r w:rsidRPr="00B14E56">
        <w:rPr>
          <w:i/>
          <w:color w:val="000000" w:themeColor="text1"/>
        </w:rPr>
        <w:t xml:space="preserve">Frontiers in </w:t>
      </w:r>
      <w:r w:rsidR="00394B32">
        <w:rPr>
          <w:i/>
          <w:color w:val="000000" w:themeColor="text1"/>
        </w:rPr>
        <w:t>C</w:t>
      </w:r>
      <w:r w:rsidRPr="00B14E56">
        <w:rPr>
          <w:i/>
          <w:color w:val="000000" w:themeColor="text1"/>
        </w:rPr>
        <w:t xml:space="preserve">omputational </w:t>
      </w:r>
      <w:r w:rsidR="00394B32">
        <w:rPr>
          <w:i/>
          <w:color w:val="000000" w:themeColor="text1"/>
        </w:rPr>
        <w:t>N</w:t>
      </w:r>
      <w:r w:rsidRPr="00B14E56">
        <w:rPr>
          <w:i/>
          <w:color w:val="000000" w:themeColor="text1"/>
        </w:rPr>
        <w:t>euroscience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3</w:t>
      </w:r>
      <w:r w:rsidRPr="00B14E56">
        <w:rPr>
          <w:color w:val="000000" w:themeColor="text1"/>
        </w:rPr>
        <w:t>, 21, doi:10.3389/neuro.10.021.2009 (2009).</w:t>
      </w:r>
    </w:p>
    <w:p w14:paraId="0F975441" w14:textId="6DE346CC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26</w:t>
      </w:r>
      <w:r w:rsidRPr="00B14E56">
        <w:rPr>
          <w:color w:val="000000" w:themeColor="text1"/>
        </w:rPr>
        <w:tab/>
        <w:t>Sakata, S.</w:t>
      </w:r>
      <w:r w:rsidR="00394B32">
        <w:rPr>
          <w:color w:val="000000" w:themeColor="text1"/>
        </w:rPr>
        <w:t>,</w:t>
      </w:r>
      <w:r w:rsidRPr="00B14E56">
        <w:rPr>
          <w:color w:val="000000" w:themeColor="text1"/>
        </w:rPr>
        <w:t xml:space="preserve"> Harris, K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D. Laminar structure of spontaneous and sensory-evoked population activity in auditory cortex. </w:t>
      </w:r>
      <w:r w:rsidRPr="00B14E56">
        <w:rPr>
          <w:i/>
          <w:color w:val="000000" w:themeColor="text1"/>
        </w:rPr>
        <w:t>Neuron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64</w:t>
      </w:r>
      <w:r w:rsidRPr="00B14E56">
        <w:rPr>
          <w:color w:val="000000" w:themeColor="text1"/>
        </w:rPr>
        <w:t xml:space="preserve"> (3), 404-418, doi:10.1016/j.neuron.2009.09.020 (2009).</w:t>
      </w:r>
    </w:p>
    <w:p w14:paraId="2C8C072A" w14:textId="431FF260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27</w:t>
      </w:r>
      <w:r w:rsidRPr="00B14E56">
        <w:rPr>
          <w:color w:val="000000" w:themeColor="text1"/>
        </w:rPr>
        <w:tab/>
        <w:t>Csicsvari, J.</w:t>
      </w:r>
      <w:r w:rsidRPr="00B14E56">
        <w:rPr>
          <w:i/>
          <w:color w:val="000000" w:themeColor="text1"/>
        </w:rPr>
        <w:t xml:space="preserve"> et al.</w:t>
      </w:r>
      <w:r w:rsidRPr="00B14E56">
        <w:rPr>
          <w:color w:val="000000" w:themeColor="text1"/>
        </w:rPr>
        <w:t xml:space="preserve"> Massively parallel recording of unit and local field potentials with silicon-based electrodes. </w:t>
      </w:r>
      <w:r w:rsidRPr="00B14E56">
        <w:rPr>
          <w:i/>
          <w:color w:val="000000" w:themeColor="text1"/>
        </w:rPr>
        <w:t xml:space="preserve">Journal of </w:t>
      </w:r>
      <w:r w:rsidR="00394B32">
        <w:rPr>
          <w:i/>
          <w:color w:val="000000" w:themeColor="text1"/>
        </w:rPr>
        <w:t>N</w:t>
      </w:r>
      <w:r w:rsidRPr="00B14E56">
        <w:rPr>
          <w:i/>
          <w:color w:val="000000" w:themeColor="text1"/>
        </w:rPr>
        <w:t>europhysiology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90</w:t>
      </w:r>
      <w:r w:rsidRPr="00B14E56">
        <w:rPr>
          <w:color w:val="000000" w:themeColor="text1"/>
        </w:rPr>
        <w:t xml:space="preserve"> (2), 1314-1323, doi:10.1152/jn.00116.2003 (2003).</w:t>
      </w:r>
    </w:p>
    <w:p w14:paraId="57E83712" w14:textId="56B9CBE5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28</w:t>
      </w:r>
      <w:r w:rsidRPr="00B14E56">
        <w:rPr>
          <w:color w:val="000000" w:themeColor="text1"/>
        </w:rPr>
        <w:tab/>
        <w:t>Harris, K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D., Quiroga, R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Q., Freeman, J., Smith, S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L. Improving data quality in neuronal </w:t>
      </w:r>
      <w:r w:rsidRPr="00B14E56">
        <w:rPr>
          <w:color w:val="000000" w:themeColor="text1"/>
        </w:rPr>
        <w:lastRenderedPageBreak/>
        <w:t xml:space="preserve">population recordings. </w:t>
      </w:r>
      <w:r w:rsidRPr="00B14E56">
        <w:rPr>
          <w:i/>
          <w:color w:val="000000" w:themeColor="text1"/>
        </w:rPr>
        <w:t xml:space="preserve">Nature </w:t>
      </w:r>
      <w:r w:rsidR="00394B32">
        <w:rPr>
          <w:i/>
          <w:color w:val="000000" w:themeColor="text1"/>
        </w:rPr>
        <w:t>N</w:t>
      </w:r>
      <w:r w:rsidRPr="00B14E56">
        <w:rPr>
          <w:i/>
          <w:color w:val="000000" w:themeColor="text1"/>
        </w:rPr>
        <w:t>euroscience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19</w:t>
      </w:r>
      <w:r w:rsidRPr="00B14E56">
        <w:rPr>
          <w:color w:val="000000" w:themeColor="text1"/>
        </w:rPr>
        <w:t xml:space="preserve"> (9), 1165-1174, doi:10.1038/nn.4365 (2016).</w:t>
      </w:r>
    </w:p>
    <w:p w14:paraId="6B67CB21" w14:textId="30CFE157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29</w:t>
      </w:r>
      <w:r w:rsidRPr="00B14E56">
        <w:rPr>
          <w:color w:val="000000" w:themeColor="text1"/>
        </w:rPr>
        <w:tab/>
        <w:t>Hilgen, G.</w:t>
      </w:r>
      <w:r w:rsidRPr="00B14E56">
        <w:rPr>
          <w:i/>
          <w:color w:val="000000" w:themeColor="text1"/>
        </w:rPr>
        <w:t xml:space="preserve"> et al.</w:t>
      </w:r>
      <w:r w:rsidRPr="00B14E56">
        <w:rPr>
          <w:color w:val="000000" w:themeColor="text1"/>
        </w:rPr>
        <w:t xml:space="preserve"> Unsupervised Spike Sorting for Large-Scale, High-Density Multielectrode Arrays. </w:t>
      </w:r>
      <w:r w:rsidRPr="00B14E56">
        <w:rPr>
          <w:i/>
          <w:color w:val="000000" w:themeColor="text1"/>
        </w:rPr>
        <w:t xml:space="preserve">Cell </w:t>
      </w:r>
      <w:r w:rsidR="00394B32">
        <w:rPr>
          <w:i/>
          <w:color w:val="000000" w:themeColor="text1"/>
        </w:rPr>
        <w:t>R</w:t>
      </w:r>
      <w:r w:rsidRPr="00B14E56">
        <w:rPr>
          <w:i/>
          <w:color w:val="000000" w:themeColor="text1"/>
        </w:rPr>
        <w:t>eports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18</w:t>
      </w:r>
      <w:r w:rsidRPr="00B14E56">
        <w:rPr>
          <w:color w:val="000000" w:themeColor="text1"/>
        </w:rPr>
        <w:t xml:space="preserve"> (10), 2521-2532, doi:10.1016/j.celrep.2017.02.038 (2017).</w:t>
      </w:r>
    </w:p>
    <w:p w14:paraId="03DFC231" w14:textId="77777777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30</w:t>
      </w:r>
      <w:r w:rsidRPr="00B14E56">
        <w:rPr>
          <w:color w:val="000000" w:themeColor="text1"/>
        </w:rPr>
        <w:tab/>
        <w:t>Rossant, C.</w:t>
      </w:r>
      <w:r w:rsidRPr="00B14E56">
        <w:rPr>
          <w:i/>
          <w:color w:val="000000" w:themeColor="text1"/>
        </w:rPr>
        <w:t xml:space="preserve"> et al.</w:t>
      </w:r>
      <w:r w:rsidRPr="00B14E56">
        <w:rPr>
          <w:color w:val="000000" w:themeColor="text1"/>
        </w:rPr>
        <w:t xml:space="preserve"> Spike sorting for large, dense electrode arrays. </w:t>
      </w:r>
      <w:r w:rsidRPr="00B14E56">
        <w:rPr>
          <w:i/>
          <w:color w:val="000000" w:themeColor="text1"/>
        </w:rPr>
        <w:t>Nature neuroscience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19</w:t>
      </w:r>
      <w:r w:rsidRPr="00B14E56">
        <w:rPr>
          <w:color w:val="000000" w:themeColor="text1"/>
        </w:rPr>
        <w:t xml:space="preserve"> (4), 634-641, doi:10.1038/nn.4268 (2016).</w:t>
      </w:r>
    </w:p>
    <w:p w14:paraId="39F847B2" w14:textId="7F16B63B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31</w:t>
      </w:r>
      <w:r w:rsidRPr="00B14E56">
        <w:rPr>
          <w:color w:val="000000" w:themeColor="text1"/>
        </w:rPr>
        <w:tab/>
        <w:t>Iseri, E.</w:t>
      </w:r>
      <w:r w:rsidR="00394B32">
        <w:rPr>
          <w:color w:val="000000" w:themeColor="text1"/>
        </w:rPr>
        <w:t>,</w:t>
      </w:r>
      <w:r w:rsidRPr="00B14E56">
        <w:rPr>
          <w:color w:val="000000" w:themeColor="text1"/>
        </w:rPr>
        <w:t xml:space="preserve"> Kuzum, D. Implantable optoelectronic probes for in vivo optogenetics. </w:t>
      </w:r>
      <w:r w:rsidRPr="00B14E56">
        <w:rPr>
          <w:i/>
          <w:color w:val="000000" w:themeColor="text1"/>
        </w:rPr>
        <w:t xml:space="preserve">Journal of </w:t>
      </w:r>
      <w:r w:rsidR="00394B32">
        <w:rPr>
          <w:i/>
          <w:color w:val="000000" w:themeColor="text1"/>
        </w:rPr>
        <w:t>N</w:t>
      </w:r>
      <w:r w:rsidRPr="00B14E56">
        <w:rPr>
          <w:i/>
          <w:color w:val="000000" w:themeColor="text1"/>
        </w:rPr>
        <w:t xml:space="preserve">eural </w:t>
      </w:r>
      <w:r w:rsidR="00394B32">
        <w:rPr>
          <w:i/>
          <w:color w:val="000000" w:themeColor="text1"/>
        </w:rPr>
        <w:t>E</w:t>
      </w:r>
      <w:r w:rsidRPr="00B14E56">
        <w:rPr>
          <w:i/>
          <w:color w:val="000000" w:themeColor="text1"/>
        </w:rPr>
        <w:t>ngineering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14</w:t>
      </w:r>
      <w:r w:rsidRPr="00B14E56">
        <w:rPr>
          <w:color w:val="000000" w:themeColor="text1"/>
        </w:rPr>
        <w:t xml:space="preserve"> (3), 031001, doi:10.1088/1741-2552/aa60b3 (2017).</w:t>
      </w:r>
    </w:p>
    <w:p w14:paraId="57C6CA80" w14:textId="255A006D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32</w:t>
      </w:r>
      <w:r w:rsidRPr="00B14E56">
        <w:rPr>
          <w:color w:val="000000" w:themeColor="text1"/>
        </w:rPr>
        <w:tab/>
        <w:t>Klapoetke, N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C.</w:t>
      </w:r>
      <w:r w:rsidRPr="00B14E56">
        <w:rPr>
          <w:i/>
          <w:color w:val="000000" w:themeColor="text1"/>
        </w:rPr>
        <w:t xml:space="preserve"> et al.</w:t>
      </w:r>
      <w:r w:rsidRPr="00B14E56">
        <w:rPr>
          <w:color w:val="000000" w:themeColor="text1"/>
        </w:rPr>
        <w:t xml:space="preserve"> Independent optical excitation of distinct neural populations. </w:t>
      </w:r>
      <w:r w:rsidRPr="00B14E56">
        <w:rPr>
          <w:i/>
          <w:color w:val="000000" w:themeColor="text1"/>
        </w:rPr>
        <w:t xml:space="preserve">Nature </w:t>
      </w:r>
      <w:r w:rsidR="00394B32">
        <w:rPr>
          <w:i/>
          <w:color w:val="000000" w:themeColor="text1"/>
        </w:rPr>
        <w:t>M</w:t>
      </w:r>
      <w:r w:rsidRPr="00B14E56">
        <w:rPr>
          <w:i/>
          <w:color w:val="000000" w:themeColor="text1"/>
        </w:rPr>
        <w:t>ethods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11</w:t>
      </w:r>
      <w:r w:rsidRPr="00B14E56">
        <w:rPr>
          <w:color w:val="000000" w:themeColor="text1"/>
        </w:rPr>
        <w:t xml:space="preserve"> (3), 338-346, doi:10.1038/nmeth.2836 (2014).</w:t>
      </w:r>
    </w:p>
    <w:p w14:paraId="132BFCDD" w14:textId="08CF2D58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33</w:t>
      </w:r>
      <w:r w:rsidRPr="00B14E56">
        <w:rPr>
          <w:color w:val="000000" w:themeColor="text1"/>
        </w:rPr>
        <w:tab/>
        <w:t xml:space="preserve">Yamamoto, J., Suh, J., Takeuchi, D., Tonegawa, S. Successful execution of working memory linked to synchronized high-frequency gamma oscillations. </w:t>
      </w:r>
      <w:r w:rsidRPr="00B14E56">
        <w:rPr>
          <w:i/>
          <w:color w:val="000000" w:themeColor="text1"/>
        </w:rPr>
        <w:t>Cell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157</w:t>
      </w:r>
      <w:r w:rsidRPr="00B14E56">
        <w:rPr>
          <w:color w:val="000000" w:themeColor="text1"/>
        </w:rPr>
        <w:t xml:space="preserve"> (4), 845-857, doi:10.1016/j.cell.2014.04.009 (2014).</w:t>
      </w:r>
    </w:p>
    <w:p w14:paraId="72623949" w14:textId="0F0B30FC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34</w:t>
      </w:r>
      <w:r w:rsidRPr="00B14E56">
        <w:rPr>
          <w:color w:val="000000" w:themeColor="text1"/>
        </w:rPr>
        <w:tab/>
        <w:t>Rangel Guerrero, D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K., Donnett, J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G., Csicsvari, J., Kovacs, K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A. Tetrode Recording from the Hippocampus of Behaving Mice Coupled with Four-Point-Irradiation Closed-Loop Optogenetics: A Technique to Study the Contribution of Hippocampal SWR Events to Learning. </w:t>
      </w:r>
      <w:r w:rsidRPr="00B14E56">
        <w:rPr>
          <w:i/>
          <w:color w:val="000000" w:themeColor="text1"/>
        </w:rPr>
        <w:t>eNeuro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5</w:t>
      </w:r>
      <w:r w:rsidRPr="00B14E56">
        <w:rPr>
          <w:color w:val="000000" w:themeColor="text1"/>
        </w:rPr>
        <w:t xml:space="preserve"> (4), doi:10.1523/ENEURO.0087-18.2018 (2018).</w:t>
      </w:r>
    </w:p>
    <w:p w14:paraId="327B5FA2" w14:textId="5C3FE31C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35</w:t>
      </w:r>
      <w:r w:rsidRPr="00B14E56">
        <w:rPr>
          <w:color w:val="000000" w:themeColor="text1"/>
        </w:rPr>
        <w:tab/>
        <w:t>Liang, L.</w:t>
      </w:r>
      <w:r w:rsidRPr="00B14E56">
        <w:rPr>
          <w:i/>
          <w:color w:val="000000" w:themeColor="text1"/>
        </w:rPr>
        <w:t xml:space="preserve"> et al.</w:t>
      </w:r>
      <w:r w:rsidRPr="00B14E56">
        <w:rPr>
          <w:color w:val="000000" w:themeColor="text1"/>
        </w:rPr>
        <w:t xml:space="preserve"> Scalable, Lightweight, Integrated and Quick-to-Assemble (SLIQ) Hyperdrives for Functional Circuit Dissection. </w:t>
      </w:r>
      <w:r w:rsidRPr="00B14E56">
        <w:rPr>
          <w:i/>
          <w:color w:val="000000" w:themeColor="text1"/>
        </w:rPr>
        <w:t xml:space="preserve">Frontiers in </w:t>
      </w:r>
      <w:r w:rsidR="00394B32">
        <w:rPr>
          <w:i/>
          <w:color w:val="000000" w:themeColor="text1"/>
        </w:rPr>
        <w:t>N</w:t>
      </w:r>
      <w:r w:rsidRPr="00B14E56">
        <w:rPr>
          <w:i/>
          <w:color w:val="000000" w:themeColor="text1"/>
        </w:rPr>
        <w:t xml:space="preserve">eural </w:t>
      </w:r>
      <w:r w:rsidR="00394B32">
        <w:rPr>
          <w:i/>
          <w:color w:val="000000" w:themeColor="text1"/>
        </w:rPr>
        <w:t>C</w:t>
      </w:r>
      <w:r w:rsidRPr="00B14E56">
        <w:rPr>
          <w:i/>
          <w:color w:val="000000" w:themeColor="text1"/>
        </w:rPr>
        <w:t>ircuits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11</w:t>
      </w:r>
      <w:r w:rsidRPr="00B14E56">
        <w:rPr>
          <w:color w:val="000000" w:themeColor="text1"/>
        </w:rPr>
        <w:t>, 8, doi:10.3389/fncir.2017.00008 (2017).</w:t>
      </w:r>
    </w:p>
    <w:p w14:paraId="0FA47A2C" w14:textId="6EF1CE4F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36</w:t>
      </w:r>
      <w:r w:rsidRPr="00B14E56">
        <w:rPr>
          <w:color w:val="000000" w:themeColor="text1"/>
        </w:rPr>
        <w:tab/>
        <w:t xml:space="preserve">Chung, J., Sharif, F., Jung, D., Kim, S., Royer, S. Micro-drive and headgear for chronic implant and recovery of optoelectronic probes. </w:t>
      </w:r>
      <w:r w:rsidRPr="00B14E56">
        <w:rPr>
          <w:i/>
          <w:color w:val="000000" w:themeColor="text1"/>
        </w:rPr>
        <w:t xml:space="preserve">Scientific </w:t>
      </w:r>
      <w:r w:rsidR="00394B32">
        <w:rPr>
          <w:i/>
          <w:color w:val="000000" w:themeColor="text1"/>
        </w:rPr>
        <w:t>R</w:t>
      </w:r>
      <w:r w:rsidRPr="00B14E56">
        <w:rPr>
          <w:i/>
          <w:color w:val="000000" w:themeColor="text1"/>
        </w:rPr>
        <w:t>eports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7</w:t>
      </w:r>
      <w:r w:rsidRPr="00B14E56">
        <w:rPr>
          <w:color w:val="000000" w:themeColor="text1"/>
        </w:rPr>
        <w:t xml:space="preserve"> (1), 2773, doi:10.1038/s41598-017-03340-5 (2017).</w:t>
      </w:r>
    </w:p>
    <w:p w14:paraId="028D2BF6" w14:textId="74DBB7D2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37</w:t>
      </w:r>
      <w:r w:rsidRPr="00B14E56">
        <w:rPr>
          <w:color w:val="000000" w:themeColor="text1"/>
        </w:rPr>
        <w:tab/>
        <w:t xml:space="preserve">Quilichini, P., Sirota, A., Buzsaki, G. Intrinsic circuit organization and theta-gamma oscillation dynamics in the entorhinal cortex of the rat. </w:t>
      </w:r>
      <w:r w:rsidRPr="00B14E56">
        <w:rPr>
          <w:i/>
          <w:color w:val="000000" w:themeColor="text1"/>
        </w:rPr>
        <w:t xml:space="preserve">The Journal of </w:t>
      </w:r>
      <w:r w:rsidR="00394B32">
        <w:rPr>
          <w:i/>
          <w:color w:val="000000" w:themeColor="text1"/>
        </w:rPr>
        <w:t>N</w:t>
      </w:r>
      <w:r w:rsidRPr="00B14E56">
        <w:rPr>
          <w:i/>
          <w:color w:val="000000" w:themeColor="text1"/>
        </w:rPr>
        <w:t>euroscience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30</w:t>
      </w:r>
      <w:r w:rsidRPr="00B14E56">
        <w:rPr>
          <w:color w:val="000000" w:themeColor="text1"/>
        </w:rPr>
        <w:t xml:space="preserve"> (33), 11128-11142, doi:10.1523/JNEUROSCI.1327-10.2010 (2010).</w:t>
      </w:r>
    </w:p>
    <w:p w14:paraId="2ADDB49D" w14:textId="2D3FF106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38</w:t>
      </w:r>
      <w:r w:rsidRPr="00B14E56">
        <w:rPr>
          <w:color w:val="000000" w:themeColor="text1"/>
        </w:rPr>
        <w:tab/>
        <w:t>Sauer, J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F., Struber, M., Bartos, M. Recording Spatially Restricted Oscillations in the Hippocampus of Behaving Mice. </w:t>
      </w:r>
      <w:r w:rsidRPr="00B14E56">
        <w:rPr>
          <w:i/>
          <w:color w:val="000000" w:themeColor="text1"/>
        </w:rPr>
        <w:t>Journal of</w:t>
      </w:r>
      <w:r w:rsidR="00394B32">
        <w:rPr>
          <w:i/>
          <w:color w:val="000000" w:themeColor="text1"/>
        </w:rPr>
        <w:t xml:space="preserve"> V</w:t>
      </w:r>
      <w:r w:rsidRPr="00B14E56">
        <w:rPr>
          <w:i/>
          <w:color w:val="000000" w:themeColor="text1"/>
        </w:rPr>
        <w:t xml:space="preserve">isualized </w:t>
      </w:r>
      <w:r w:rsidR="00394B32">
        <w:rPr>
          <w:i/>
          <w:color w:val="000000" w:themeColor="text1"/>
        </w:rPr>
        <w:t>E</w:t>
      </w:r>
      <w:r w:rsidRPr="00B14E56">
        <w:rPr>
          <w:i/>
          <w:color w:val="000000" w:themeColor="text1"/>
        </w:rPr>
        <w:t>xperiments.</w:t>
      </w:r>
      <w:r w:rsidRPr="00B14E56">
        <w:rPr>
          <w:color w:val="000000" w:themeColor="text1"/>
        </w:rPr>
        <w:t xml:space="preserve"> (137), doi:10.3791/57714 (2018).</w:t>
      </w:r>
    </w:p>
    <w:p w14:paraId="48757FA2" w14:textId="0EA0B5A2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39</w:t>
      </w:r>
      <w:r w:rsidRPr="00B14E56">
        <w:rPr>
          <w:color w:val="000000" w:themeColor="text1"/>
        </w:rPr>
        <w:tab/>
        <w:t xml:space="preserve">Shikano, Y., Sasaki, T., Ikegaya, Y. Simultaneous Recordings of Cortical Local Field Potentials, Electrocardiogram, Electromyogram, and Breathing Rhythm from a Freely Moving Rat. </w:t>
      </w:r>
      <w:r w:rsidRPr="00B14E56">
        <w:rPr>
          <w:i/>
          <w:color w:val="000000" w:themeColor="text1"/>
        </w:rPr>
        <w:t xml:space="preserve">Journal of </w:t>
      </w:r>
      <w:r w:rsidR="00394B32">
        <w:rPr>
          <w:i/>
          <w:color w:val="000000" w:themeColor="text1"/>
        </w:rPr>
        <w:t>V</w:t>
      </w:r>
      <w:r w:rsidRPr="00B14E56">
        <w:rPr>
          <w:i/>
          <w:color w:val="000000" w:themeColor="text1"/>
        </w:rPr>
        <w:t xml:space="preserve">isualized </w:t>
      </w:r>
      <w:r w:rsidR="00394B32">
        <w:rPr>
          <w:i/>
          <w:color w:val="000000" w:themeColor="text1"/>
        </w:rPr>
        <w:t>E</w:t>
      </w:r>
      <w:r w:rsidRPr="00B14E56">
        <w:rPr>
          <w:i/>
          <w:color w:val="000000" w:themeColor="text1"/>
        </w:rPr>
        <w:t>xperiments.</w:t>
      </w:r>
      <w:r w:rsidRPr="00B14E56">
        <w:rPr>
          <w:color w:val="000000" w:themeColor="text1"/>
        </w:rPr>
        <w:t xml:space="preserve"> (134), doi:10.3791/56980 (2018).</w:t>
      </w:r>
    </w:p>
    <w:p w14:paraId="1B95A109" w14:textId="2156987C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40</w:t>
      </w:r>
      <w:r w:rsidRPr="00B14E56">
        <w:rPr>
          <w:color w:val="000000" w:themeColor="text1"/>
        </w:rPr>
        <w:tab/>
        <w:t>Brunetti, P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M.</w:t>
      </w:r>
      <w:r w:rsidRPr="00B14E56">
        <w:rPr>
          <w:i/>
          <w:color w:val="000000" w:themeColor="text1"/>
        </w:rPr>
        <w:t xml:space="preserve"> et al.</w:t>
      </w:r>
      <w:r w:rsidRPr="00B14E56">
        <w:rPr>
          <w:color w:val="000000" w:themeColor="text1"/>
        </w:rPr>
        <w:t xml:space="preserve"> Design and fabrication of ultralight weight, adjustable multi-electrode probes for electrophysiological recordings in mice. </w:t>
      </w:r>
      <w:r w:rsidRPr="00B14E56">
        <w:rPr>
          <w:i/>
          <w:color w:val="000000" w:themeColor="text1"/>
        </w:rPr>
        <w:t xml:space="preserve">Journal of </w:t>
      </w:r>
      <w:r w:rsidR="00394B32">
        <w:rPr>
          <w:i/>
          <w:color w:val="000000" w:themeColor="text1"/>
        </w:rPr>
        <w:t>V</w:t>
      </w:r>
      <w:r w:rsidRPr="00B14E56">
        <w:rPr>
          <w:i/>
          <w:color w:val="000000" w:themeColor="text1"/>
        </w:rPr>
        <w:t xml:space="preserve">isualized </w:t>
      </w:r>
      <w:r w:rsidR="00394B32">
        <w:rPr>
          <w:i/>
          <w:color w:val="000000" w:themeColor="text1"/>
        </w:rPr>
        <w:t>E</w:t>
      </w:r>
      <w:r w:rsidRPr="00B14E56">
        <w:rPr>
          <w:i/>
          <w:color w:val="000000" w:themeColor="text1"/>
        </w:rPr>
        <w:t>xperiments.</w:t>
      </w:r>
      <w:r w:rsidRPr="00B14E56">
        <w:rPr>
          <w:color w:val="000000" w:themeColor="text1"/>
        </w:rPr>
        <w:t xml:space="preserve"> (91), e51675, doi:10.3791/51675 (2014).</w:t>
      </w:r>
    </w:p>
    <w:p w14:paraId="3026A7BA" w14:textId="1DBF6237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41</w:t>
      </w:r>
      <w:r w:rsidRPr="00B14E56">
        <w:rPr>
          <w:color w:val="000000" w:themeColor="text1"/>
        </w:rPr>
        <w:tab/>
        <w:t>Battaglia, F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P.</w:t>
      </w:r>
      <w:r w:rsidRPr="00B14E56">
        <w:rPr>
          <w:i/>
          <w:color w:val="000000" w:themeColor="text1"/>
        </w:rPr>
        <w:t xml:space="preserve"> et al.</w:t>
      </w:r>
      <w:r w:rsidRPr="00B14E56">
        <w:rPr>
          <w:color w:val="000000" w:themeColor="text1"/>
        </w:rPr>
        <w:t xml:space="preserve"> The Lantern: an ultra-light micro-drive for multi-tetrode recordings in mice and other small animals. </w:t>
      </w:r>
      <w:r w:rsidRPr="00B14E56">
        <w:rPr>
          <w:i/>
          <w:color w:val="000000" w:themeColor="text1"/>
        </w:rPr>
        <w:t xml:space="preserve">Journal of </w:t>
      </w:r>
      <w:r w:rsidR="00394B32">
        <w:rPr>
          <w:i/>
          <w:color w:val="000000" w:themeColor="text1"/>
        </w:rPr>
        <w:t>N</w:t>
      </w:r>
      <w:r w:rsidRPr="00B14E56">
        <w:rPr>
          <w:i/>
          <w:color w:val="000000" w:themeColor="text1"/>
        </w:rPr>
        <w:t xml:space="preserve">euroscience </w:t>
      </w:r>
      <w:r w:rsidR="00394B32">
        <w:rPr>
          <w:i/>
          <w:color w:val="000000" w:themeColor="text1"/>
        </w:rPr>
        <w:t>M</w:t>
      </w:r>
      <w:r w:rsidRPr="00B14E56">
        <w:rPr>
          <w:i/>
          <w:color w:val="000000" w:themeColor="text1"/>
        </w:rPr>
        <w:t>ethods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178</w:t>
      </w:r>
      <w:r w:rsidRPr="00B14E56">
        <w:rPr>
          <w:color w:val="000000" w:themeColor="text1"/>
        </w:rPr>
        <w:t xml:space="preserve"> (2), 291-300, doi:10.1016/j.jneumeth.2008.12.024 (2009).</w:t>
      </w:r>
    </w:p>
    <w:p w14:paraId="7BCE47B8" w14:textId="57B211E7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42</w:t>
      </w:r>
      <w:r w:rsidRPr="00B14E56">
        <w:rPr>
          <w:color w:val="000000" w:themeColor="text1"/>
        </w:rPr>
        <w:tab/>
        <w:t>Gage, G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J., Kipke, D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R., Shain, W. Whole animal perfusion fixation for rodents. </w:t>
      </w:r>
      <w:r w:rsidRPr="00B14E56">
        <w:rPr>
          <w:i/>
          <w:color w:val="000000" w:themeColor="text1"/>
        </w:rPr>
        <w:t xml:space="preserve">Journal of </w:t>
      </w:r>
      <w:r w:rsidR="00394B32">
        <w:rPr>
          <w:i/>
          <w:color w:val="000000" w:themeColor="text1"/>
        </w:rPr>
        <w:t>V</w:t>
      </w:r>
      <w:r w:rsidRPr="00B14E56">
        <w:rPr>
          <w:i/>
          <w:color w:val="000000" w:themeColor="text1"/>
        </w:rPr>
        <w:t xml:space="preserve">isualized </w:t>
      </w:r>
      <w:r w:rsidR="00394B32">
        <w:rPr>
          <w:i/>
          <w:color w:val="000000" w:themeColor="text1"/>
        </w:rPr>
        <w:t>E</w:t>
      </w:r>
      <w:r w:rsidRPr="00B14E56">
        <w:rPr>
          <w:i/>
          <w:color w:val="000000" w:themeColor="text1"/>
        </w:rPr>
        <w:t>xperiments.</w:t>
      </w:r>
      <w:r w:rsidRPr="00B14E56">
        <w:rPr>
          <w:color w:val="000000" w:themeColor="text1"/>
        </w:rPr>
        <w:t xml:space="preserve"> (65), doi:10.3791/3564 (2012).</w:t>
      </w:r>
    </w:p>
    <w:p w14:paraId="779FBCDC" w14:textId="6565B610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43</w:t>
      </w:r>
      <w:r w:rsidRPr="00B14E56">
        <w:rPr>
          <w:color w:val="000000" w:themeColor="text1"/>
        </w:rPr>
        <w:tab/>
        <w:t>Suh, J., Rivest, A.</w:t>
      </w:r>
      <w:r w:rsidR="00394B32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J., Nakashiba, T., Tominaga, T., Tonegawa, S. Entorhinal cortex layer III input to the hippocampus is crucial for temporal association memory. </w:t>
      </w:r>
      <w:r w:rsidRPr="00B14E56">
        <w:rPr>
          <w:i/>
          <w:color w:val="000000" w:themeColor="text1"/>
        </w:rPr>
        <w:t>Science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334</w:t>
      </w:r>
      <w:r w:rsidRPr="00B14E56">
        <w:rPr>
          <w:color w:val="000000" w:themeColor="text1"/>
        </w:rPr>
        <w:t xml:space="preserve"> (6061), 1415-1420, doi:10.1126/science.1210125 (2011).</w:t>
      </w:r>
    </w:p>
    <w:p w14:paraId="1972242D" w14:textId="358DAFF0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44</w:t>
      </w:r>
      <w:r w:rsidRPr="00B14E56">
        <w:rPr>
          <w:color w:val="000000" w:themeColor="text1"/>
        </w:rPr>
        <w:tab/>
        <w:t>Royer, S.</w:t>
      </w:r>
      <w:r w:rsidRPr="00B14E56">
        <w:rPr>
          <w:i/>
          <w:color w:val="000000" w:themeColor="text1"/>
        </w:rPr>
        <w:t xml:space="preserve"> et al.</w:t>
      </w:r>
      <w:r w:rsidRPr="00B14E56">
        <w:rPr>
          <w:color w:val="000000" w:themeColor="text1"/>
        </w:rPr>
        <w:t xml:space="preserve"> Multi-array silicon probes with integrated optical fibers: light-assisted </w:t>
      </w:r>
      <w:r w:rsidRPr="00B14E56">
        <w:rPr>
          <w:color w:val="000000" w:themeColor="text1"/>
        </w:rPr>
        <w:lastRenderedPageBreak/>
        <w:t xml:space="preserve">perturbation and recording of local neural circuits in the behaving animal. </w:t>
      </w:r>
      <w:r w:rsidRPr="00B14E56">
        <w:rPr>
          <w:i/>
          <w:color w:val="000000" w:themeColor="text1"/>
        </w:rPr>
        <w:t xml:space="preserve">The European </w:t>
      </w:r>
      <w:r w:rsidR="0037247E">
        <w:rPr>
          <w:i/>
          <w:color w:val="000000" w:themeColor="text1"/>
        </w:rPr>
        <w:t>J</w:t>
      </w:r>
      <w:r w:rsidRPr="00B14E56">
        <w:rPr>
          <w:i/>
          <w:color w:val="000000" w:themeColor="text1"/>
        </w:rPr>
        <w:t xml:space="preserve">ournal of </w:t>
      </w:r>
      <w:r w:rsidR="0037247E">
        <w:rPr>
          <w:i/>
          <w:color w:val="000000" w:themeColor="text1"/>
        </w:rPr>
        <w:t>N</w:t>
      </w:r>
      <w:r w:rsidRPr="00B14E56">
        <w:rPr>
          <w:i/>
          <w:color w:val="000000" w:themeColor="text1"/>
        </w:rPr>
        <w:t>euroscience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31</w:t>
      </w:r>
      <w:r w:rsidRPr="00B14E56">
        <w:rPr>
          <w:color w:val="000000" w:themeColor="text1"/>
        </w:rPr>
        <w:t xml:space="preserve"> (12), 2279-2291, doi:10.1111/j.1460-9568.2010.07250.x (2010).</w:t>
      </w:r>
    </w:p>
    <w:p w14:paraId="739B8EA0" w14:textId="739653FE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45</w:t>
      </w:r>
      <w:r w:rsidRPr="00B14E56">
        <w:rPr>
          <w:color w:val="000000" w:themeColor="text1"/>
        </w:rPr>
        <w:tab/>
        <w:t>Steinmetz, N.</w:t>
      </w:r>
      <w:r w:rsidR="0037247E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A., Koch, C., Harris, K.</w:t>
      </w:r>
      <w:r w:rsidR="0037247E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D., Carandini, M. Challenges and opportunities for large-scale electrophysiology with Neuropixels probes. </w:t>
      </w:r>
      <w:r w:rsidRPr="00B14E56">
        <w:rPr>
          <w:i/>
          <w:color w:val="000000" w:themeColor="text1"/>
        </w:rPr>
        <w:t xml:space="preserve">Current </w:t>
      </w:r>
      <w:r w:rsidR="0037247E">
        <w:rPr>
          <w:i/>
          <w:color w:val="000000" w:themeColor="text1"/>
        </w:rPr>
        <w:t>O</w:t>
      </w:r>
      <w:r w:rsidRPr="00B14E56">
        <w:rPr>
          <w:i/>
          <w:color w:val="000000" w:themeColor="text1"/>
        </w:rPr>
        <w:t xml:space="preserve">pinion in </w:t>
      </w:r>
      <w:r w:rsidR="0037247E">
        <w:rPr>
          <w:i/>
          <w:color w:val="000000" w:themeColor="text1"/>
        </w:rPr>
        <w:t>N</w:t>
      </w:r>
      <w:r w:rsidRPr="00B14E56">
        <w:rPr>
          <w:i/>
          <w:color w:val="000000" w:themeColor="text1"/>
        </w:rPr>
        <w:t>eurobiology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50</w:t>
      </w:r>
      <w:r w:rsidRPr="00B14E56">
        <w:rPr>
          <w:color w:val="000000" w:themeColor="text1"/>
        </w:rPr>
        <w:t>, 92-100, doi:10.1016/j.conb.2018.01.009 (2018).</w:t>
      </w:r>
    </w:p>
    <w:p w14:paraId="79481D79" w14:textId="692122F1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46</w:t>
      </w:r>
      <w:r w:rsidRPr="00B14E56">
        <w:rPr>
          <w:color w:val="000000" w:themeColor="text1"/>
        </w:rPr>
        <w:tab/>
        <w:t>Jones, M.</w:t>
      </w:r>
      <w:r w:rsidR="0037247E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W.</w:t>
      </w:r>
      <w:r w:rsidR="0037247E">
        <w:rPr>
          <w:color w:val="000000" w:themeColor="text1"/>
        </w:rPr>
        <w:t>,</w:t>
      </w:r>
      <w:r w:rsidRPr="00B14E56">
        <w:rPr>
          <w:color w:val="000000" w:themeColor="text1"/>
        </w:rPr>
        <w:t xml:space="preserve"> Wilson, M.</w:t>
      </w:r>
      <w:r w:rsidR="0037247E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A. Theta rhythms coordinate hippocampal-prefrontal interactions in a spatial memory task. </w:t>
      </w:r>
      <w:r w:rsidRPr="00B14E56">
        <w:rPr>
          <w:i/>
          <w:color w:val="000000" w:themeColor="text1"/>
        </w:rPr>
        <w:t>PLoS Biol</w:t>
      </w:r>
      <w:r w:rsidR="0037247E">
        <w:rPr>
          <w:i/>
          <w:color w:val="000000" w:themeColor="text1"/>
        </w:rPr>
        <w:t>ogy</w:t>
      </w:r>
      <w:r w:rsidRPr="00B14E56">
        <w:rPr>
          <w:i/>
          <w:color w:val="000000" w:themeColor="text1"/>
        </w:rPr>
        <w:t>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3</w:t>
      </w:r>
      <w:r w:rsidRPr="00B14E56">
        <w:rPr>
          <w:color w:val="000000" w:themeColor="text1"/>
        </w:rPr>
        <w:t xml:space="preserve"> (12), e402, doi:10.1371/journal.pbio.0030402 (2005).</w:t>
      </w:r>
    </w:p>
    <w:p w14:paraId="14655E3D" w14:textId="2589B77E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47</w:t>
      </w:r>
      <w:r w:rsidRPr="00B14E56">
        <w:rPr>
          <w:color w:val="000000" w:themeColor="text1"/>
        </w:rPr>
        <w:tab/>
        <w:t>Frank, L.</w:t>
      </w:r>
      <w:r w:rsidR="0037247E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M., Brown, E.</w:t>
      </w:r>
      <w:r w:rsidR="0037247E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N., Wilson, M.</w:t>
      </w:r>
      <w:r w:rsidR="0037247E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A. A comparison of the firing properties of putative excitatory and inhibitory neurons from CA1 and the entorhinal cortex. </w:t>
      </w:r>
      <w:r w:rsidRPr="00B14E56">
        <w:rPr>
          <w:i/>
          <w:color w:val="000000" w:themeColor="text1"/>
        </w:rPr>
        <w:t xml:space="preserve">Journal of </w:t>
      </w:r>
      <w:r w:rsidR="0037247E">
        <w:rPr>
          <w:i/>
          <w:color w:val="000000" w:themeColor="text1"/>
        </w:rPr>
        <w:t>N</w:t>
      </w:r>
      <w:r w:rsidRPr="00B14E56">
        <w:rPr>
          <w:i/>
          <w:color w:val="000000" w:themeColor="text1"/>
        </w:rPr>
        <w:t>europhysiology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86</w:t>
      </w:r>
      <w:r w:rsidRPr="00B14E56">
        <w:rPr>
          <w:color w:val="000000" w:themeColor="text1"/>
        </w:rPr>
        <w:t xml:space="preserve"> (4), 2029-2040, doi:10.1152/jn.2001.86.4.2029 (2001).</w:t>
      </w:r>
    </w:p>
    <w:p w14:paraId="276DB4FE" w14:textId="2F513351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48</w:t>
      </w:r>
      <w:r w:rsidRPr="00B14E56">
        <w:rPr>
          <w:color w:val="000000" w:themeColor="text1"/>
        </w:rPr>
        <w:tab/>
        <w:t>Kitamura, T.</w:t>
      </w:r>
      <w:r w:rsidRPr="00B14E56">
        <w:rPr>
          <w:i/>
          <w:color w:val="000000" w:themeColor="text1"/>
        </w:rPr>
        <w:t xml:space="preserve"> et al.</w:t>
      </w:r>
      <w:r w:rsidRPr="00B14E56">
        <w:rPr>
          <w:color w:val="000000" w:themeColor="text1"/>
        </w:rPr>
        <w:t xml:space="preserve"> En</w:t>
      </w:r>
      <w:r w:rsidR="00D66512">
        <w:rPr>
          <w:color w:val="000000" w:themeColor="text1"/>
        </w:rPr>
        <w:t>g</w:t>
      </w:r>
      <w:r w:rsidRPr="00B14E56">
        <w:rPr>
          <w:color w:val="000000" w:themeColor="text1"/>
        </w:rPr>
        <w:t xml:space="preserve"> and circuits crucial for systems consolidation of a memory. </w:t>
      </w:r>
      <w:r w:rsidRPr="00B14E56">
        <w:rPr>
          <w:i/>
          <w:color w:val="000000" w:themeColor="text1"/>
        </w:rPr>
        <w:t>Science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356</w:t>
      </w:r>
      <w:r w:rsidRPr="00B14E56">
        <w:rPr>
          <w:color w:val="000000" w:themeColor="text1"/>
        </w:rPr>
        <w:t xml:space="preserve"> (6333), 73-78, doi:10.1126/science.aam6808 (2017).</w:t>
      </w:r>
    </w:p>
    <w:p w14:paraId="62063238" w14:textId="592A7C65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49</w:t>
      </w:r>
      <w:r w:rsidRPr="00B14E56">
        <w:rPr>
          <w:color w:val="000000" w:themeColor="text1"/>
        </w:rPr>
        <w:tab/>
        <w:t>McGaugh, J.</w:t>
      </w:r>
      <w:r w:rsidR="0037247E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L., Cahill, L., Roozendaal, B. Involvement of the amygdala in memory storage: interaction with other brain systems. </w:t>
      </w:r>
      <w:r w:rsidRPr="00B14E56">
        <w:rPr>
          <w:i/>
          <w:color w:val="000000" w:themeColor="text1"/>
        </w:rPr>
        <w:t>Proceedings of the National Academy of Sciences of the United States of America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93</w:t>
      </w:r>
      <w:r w:rsidRPr="00B14E56">
        <w:rPr>
          <w:color w:val="000000" w:themeColor="text1"/>
        </w:rPr>
        <w:t xml:space="preserve"> (24), 13508-13514 (1996).</w:t>
      </w:r>
    </w:p>
    <w:p w14:paraId="7FB93D9F" w14:textId="4DF323F4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50</w:t>
      </w:r>
      <w:r w:rsidRPr="00B14E56">
        <w:rPr>
          <w:color w:val="000000" w:themeColor="text1"/>
        </w:rPr>
        <w:tab/>
        <w:t>Frankland, P.</w:t>
      </w:r>
      <w:r w:rsidR="0037247E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W., Bontempi, B., Talton, L.</w:t>
      </w:r>
      <w:r w:rsidR="0037247E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E., Kaczmarek, L., Silva, A.</w:t>
      </w:r>
      <w:r w:rsidR="0037247E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J. The involvement of the anterior cingulate cortex in remote contextual fear memory. </w:t>
      </w:r>
      <w:r w:rsidRPr="00B14E56">
        <w:rPr>
          <w:i/>
          <w:color w:val="000000" w:themeColor="text1"/>
        </w:rPr>
        <w:t>Science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304</w:t>
      </w:r>
      <w:r w:rsidRPr="00B14E56">
        <w:rPr>
          <w:color w:val="000000" w:themeColor="text1"/>
        </w:rPr>
        <w:t xml:space="preserve"> (5672), 881-883, doi:10.1126/science.1094804 (2004).</w:t>
      </w:r>
    </w:p>
    <w:p w14:paraId="7A9DF5A6" w14:textId="77777777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51</w:t>
      </w:r>
      <w:r w:rsidRPr="00B14E56">
        <w:rPr>
          <w:color w:val="000000" w:themeColor="text1"/>
        </w:rPr>
        <w:tab/>
        <w:t>Mikulovic, S.</w:t>
      </w:r>
      <w:r w:rsidRPr="00B14E56">
        <w:rPr>
          <w:i/>
          <w:color w:val="000000" w:themeColor="text1"/>
        </w:rPr>
        <w:t xml:space="preserve"> et al.</w:t>
      </w:r>
      <w:r w:rsidRPr="00B14E56">
        <w:rPr>
          <w:color w:val="000000" w:themeColor="text1"/>
        </w:rPr>
        <w:t xml:space="preserve"> On the photovoltaic effect in local field potential recordings. </w:t>
      </w:r>
      <w:r w:rsidRPr="00B14E56">
        <w:rPr>
          <w:i/>
          <w:color w:val="000000" w:themeColor="text1"/>
        </w:rPr>
        <w:t>Neurophotonics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3</w:t>
      </w:r>
      <w:r w:rsidRPr="00B14E56">
        <w:rPr>
          <w:color w:val="000000" w:themeColor="text1"/>
        </w:rPr>
        <w:t xml:space="preserve"> (1), 015002, doi:10.1117/1.NPh.3.1.015002 (2016).</w:t>
      </w:r>
    </w:p>
    <w:p w14:paraId="755AF412" w14:textId="09A5E01B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52</w:t>
      </w:r>
      <w:r w:rsidRPr="00B14E56">
        <w:rPr>
          <w:color w:val="000000" w:themeColor="text1"/>
        </w:rPr>
        <w:tab/>
        <w:t>Kuleshova, E.</w:t>
      </w:r>
      <w:r w:rsidR="0037247E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P. Optogenetics – New Potentials for Electrophysiology. </w:t>
      </w:r>
      <w:r w:rsidRPr="00B14E56">
        <w:rPr>
          <w:i/>
          <w:color w:val="000000" w:themeColor="text1"/>
        </w:rPr>
        <w:t>Neuroscience and Behavioral Physiology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49</w:t>
      </w:r>
      <w:r w:rsidRPr="00B14E56">
        <w:rPr>
          <w:color w:val="000000" w:themeColor="text1"/>
        </w:rPr>
        <w:t xml:space="preserve"> (2), 169-177, doi:10.1007/s11055-019-00711-5 (2019).</w:t>
      </w:r>
    </w:p>
    <w:p w14:paraId="0A21F584" w14:textId="1B20E6C9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53</w:t>
      </w:r>
      <w:r w:rsidRPr="00B14E56">
        <w:rPr>
          <w:color w:val="000000" w:themeColor="text1"/>
        </w:rPr>
        <w:tab/>
        <w:t>Meng, E.</w:t>
      </w:r>
      <w:r w:rsidR="0037247E">
        <w:rPr>
          <w:color w:val="000000" w:themeColor="text1"/>
        </w:rPr>
        <w:t>,</w:t>
      </w:r>
      <w:r w:rsidRPr="00B14E56">
        <w:rPr>
          <w:color w:val="000000" w:themeColor="text1"/>
        </w:rPr>
        <w:t xml:space="preserve"> Hoang, T. MEMS-enabled implantable drug infusion pumps for laboratory animal research, preclinical, and clinical applications. </w:t>
      </w:r>
      <w:r w:rsidRPr="00B14E56">
        <w:rPr>
          <w:i/>
          <w:color w:val="000000" w:themeColor="text1"/>
        </w:rPr>
        <w:t xml:space="preserve">Advanced </w:t>
      </w:r>
      <w:r w:rsidR="0037247E">
        <w:rPr>
          <w:i/>
          <w:color w:val="000000" w:themeColor="text1"/>
        </w:rPr>
        <w:t>D</w:t>
      </w:r>
      <w:r w:rsidRPr="00B14E56">
        <w:rPr>
          <w:i/>
          <w:color w:val="000000" w:themeColor="text1"/>
        </w:rPr>
        <w:t xml:space="preserve">rug </w:t>
      </w:r>
      <w:r w:rsidR="0037247E">
        <w:rPr>
          <w:i/>
          <w:color w:val="000000" w:themeColor="text1"/>
        </w:rPr>
        <w:t>D</w:t>
      </w:r>
      <w:r w:rsidRPr="00B14E56">
        <w:rPr>
          <w:i/>
          <w:color w:val="000000" w:themeColor="text1"/>
        </w:rPr>
        <w:t xml:space="preserve">elivery </w:t>
      </w:r>
      <w:r w:rsidR="0037247E">
        <w:rPr>
          <w:i/>
          <w:color w:val="000000" w:themeColor="text1"/>
        </w:rPr>
        <w:t>R</w:t>
      </w:r>
      <w:r w:rsidRPr="00B14E56">
        <w:rPr>
          <w:i/>
          <w:color w:val="000000" w:themeColor="text1"/>
        </w:rPr>
        <w:t>eviews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64</w:t>
      </w:r>
      <w:r w:rsidRPr="00B14E56">
        <w:rPr>
          <w:color w:val="000000" w:themeColor="text1"/>
        </w:rPr>
        <w:t xml:space="preserve"> (14), 1628-1638, doi:10.1016/j.addr.2012.08.006 (2012).</w:t>
      </w:r>
    </w:p>
    <w:p w14:paraId="59B6EE30" w14:textId="77777777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54</w:t>
      </w:r>
      <w:r w:rsidRPr="00B14E56">
        <w:rPr>
          <w:color w:val="000000" w:themeColor="text1"/>
        </w:rPr>
        <w:tab/>
        <w:t>Hu, S.</w:t>
      </w:r>
      <w:r w:rsidRPr="00B14E56">
        <w:rPr>
          <w:i/>
          <w:color w:val="000000" w:themeColor="text1"/>
        </w:rPr>
        <w:t xml:space="preserve"> et al.</w:t>
      </w:r>
      <w:r w:rsidRPr="00B14E56">
        <w:rPr>
          <w:color w:val="000000" w:themeColor="text1"/>
        </w:rPr>
        <w:t xml:space="preserve"> Dietary Fat, but Not Protein or Carbohydrate, Regulates Energy Intake and Causes Adiposity in Mice. </w:t>
      </w:r>
      <w:r w:rsidRPr="00B14E56">
        <w:rPr>
          <w:i/>
          <w:color w:val="000000" w:themeColor="text1"/>
        </w:rPr>
        <w:t>Cell Metabolism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28</w:t>
      </w:r>
      <w:r w:rsidRPr="00B14E56">
        <w:rPr>
          <w:color w:val="000000" w:themeColor="text1"/>
        </w:rPr>
        <w:t xml:space="preserve"> (3), 415-431 e414, doi:10.1016/j.cmet.2018.06.010 (2018).</w:t>
      </w:r>
    </w:p>
    <w:p w14:paraId="7E0D134B" w14:textId="05D01610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55</w:t>
      </w:r>
      <w:r w:rsidRPr="00B14E56">
        <w:rPr>
          <w:color w:val="000000" w:themeColor="text1"/>
        </w:rPr>
        <w:tab/>
        <w:t>Yang, Y., Smith, D.</w:t>
      </w:r>
      <w:r w:rsidR="0037247E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L. Jr., Keating, K.</w:t>
      </w:r>
      <w:r w:rsidR="0037247E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D., Allison, D.</w:t>
      </w:r>
      <w:r w:rsidR="0037247E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B., Nagy, T.</w:t>
      </w:r>
      <w:r w:rsidR="0037247E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R. Variations in body weight, food intake and body composition after long-term high-fat diet feeding in C57BL/6J mice. </w:t>
      </w:r>
      <w:r w:rsidRPr="00B14E56">
        <w:rPr>
          <w:i/>
          <w:color w:val="000000" w:themeColor="text1"/>
        </w:rPr>
        <w:t>Obesity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22</w:t>
      </w:r>
      <w:r w:rsidRPr="00B14E56">
        <w:rPr>
          <w:color w:val="000000" w:themeColor="text1"/>
        </w:rPr>
        <w:t xml:space="preserve"> (10), 2147-2155, doi:10.1002/oby.20811 (2014).</w:t>
      </w:r>
    </w:p>
    <w:p w14:paraId="672DEA54" w14:textId="70460B08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56</w:t>
      </w:r>
      <w:r w:rsidRPr="00B14E56">
        <w:rPr>
          <w:color w:val="000000" w:themeColor="text1"/>
        </w:rPr>
        <w:tab/>
        <w:t>Morton, D.</w:t>
      </w:r>
      <w:r w:rsidR="0037247E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B.</w:t>
      </w:r>
      <w:r w:rsidRPr="00B14E56">
        <w:rPr>
          <w:i/>
          <w:color w:val="000000" w:themeColor="text1"/>
        </w:rPr>
        <w:t xml:space="preserve"> et al.</w:t>
      </w:r>
      <w:r w:rsidRPr="00B14E56">
        <w:rPr>
          <w:color w:val="000000" w:themeColor="text1"/>
        </w:rPr>
        <w:t xml:space="preserve"> Refinements in telemetry procedures. Seventh report of the BVAAWF/FRAME/RSPCA/UFAW Joint Working Group on Refinement, Part A. </w:t>
      </w:r>
      <w:r w:rsidRPr="00B14E56">
        <w:rPr>
          <w:i/>
          <w:color w:val="000000" w:themeColor="text1"/>
        </w:rPr>
        <w:t>Laboratory Animals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37</w:t>
      </w:r>
      <w:r w:rsidRPr="00B14E56">
        <w:rPr>
          <w:color w:val="000000" w:themeColor="text1"/>
        </w:rPr>
        <w:t xml:space="preserve"> (4), 261-299, doi:10.1258/002367703322389861 (2003).</w:t>
      </w:r>
    </w:p>
    <w:p w14:paraId="7E6F2A6F" w14:textId="472E6BF6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57</w:t>
      </w:r>
      <w:r w:rsidRPr="00B14E56">
        <w:rPr>
          <w:color w:val="000000" w:themeColor="text1"/>
        </w:rPr>
        <w:tab/>
        <w:t>Lidster, K.</w:t>
      </w:r>
      <w:r w:rsidRPr="00B14E56">
        <w:rPr>
          <w:i/>
          <w:color w:val="000000" w:themeColor="text1"/>
        </w:rPr>
        <w:t xml:space="preserve"> et al.</w:t>
      </w:r>
      <w:r w:rsidRPr="00B14E56">
        <w:rPr>
          <w:color w:val="000000" w:themeColor="text1"/>
        </w:rPr>
        <w:t xml:space="preserve"> Opportunities for improving animal welfare in rodent models of epilepsy and seizures. </w:t>
      </w:r>
      <w:r w:rsidRPr="00B14E56">
        <w:rPr>
          <w:i/>
          <w:color w:val="000000" w:themeColor="text1"/>
        </w:rPr>
        <w:t xml:space="preserve">Journal of </w:t>
      </w:r>
      <w:r w:rsidR="0037247E">
        <w:rPr>
          <w:i/>
          <w:color w:val="000000" w:themeColor="text1"/>
        </w:rPr>
        <w:t>N</w:t>
      </w:r>
      <w:r w:rsidRPr="00B14E56">
        <w:rPr>
          <w:i/>
          <w:color w:val="000000" w:themeColor="text1"/>
        </w:rPr>
        <w:t xml:space="preserve">euroscience </w:t>
      </w:r>
      <w:r w:rsidR="0037247E">
        <w:rPr>
          <w:i/>
          <w:color w:val="000000" w:themeColor="text1"/>
        </w:rPr>
        <w:t>M</w:t>
      </w:r>
      <w:r w:rsidRPr="00B14E56">
        <w:rPr>
          <w:i/>
          <w:color w:val="000000" w:themeColor="text1"/>
        </w:rPr>
        <w:t>ethods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260</w:t>
      </w:r>
      <w:r w:rsidRPr="00B14E56">
        <w:rPr>
          <w:color w:val="000000" w:themeColor="text1"/>
        </w:rPr>
        <w:t>, 2-25, doi:10.1016/j.jneumeth.2015.09.007 (2016).</w:t>
      </w:r>
    </w:p>
    <w:p w14:paraId="076E9A07" w14:textId="5A9422DD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58</w:t>
      </w:r>
      <w:r w:rsidRPr="00B14E56">
        <w:rPr>
          <w:color w:val="000000" w:themeColor="text1"/>
        </w:rPr>
        <w:tab/>
        <w:t>Lin, L.</w:t>
      </w:r>
      <w:r w:rsidRPr="00B14E56">
        <w:rPr>
          <w:i/>
          <w:color w:val="000000" w:themeColor="text1"/>
        </w:rPr>
        <w:t xml:space="preserve"> et al.</w:t>
      </w:r>
      <w:r w:rsidRPr="00B14E56">
        <w:rPr>
          <w:color w:val="000000" w:themeColor="text1"/>
        </w:rPr>
        <w:t xml:space="preserve"> Large-scale neural ensemble recording in the brains of freely behaving mice. </w:t>
      </w:r>
      <w:r w:rsidRPr="00B14E56">
        <w:rPr>
          <w:i/>
          <w:color w:val="000000" w:themeColor="text1"/>
        </w:rPr>
        <w:t xml:space="preserve">Journal of </w:t>
      </w:r>
      <w:r w:rsidR="0037247E">
        <w:rPr>
          <w:i/>
          <w:color w:val="000000" w:themeColor="text1"/>
        </w:rPr>
        <w:t>N</w:t>
      </w:r>
      <w:r w:rsidRPr="00B14E56">
        <w:rPr>
          <w:i/>
          <w:color w:val="000000" w:themeColor="text1"/>
        </w:rPr>
        <w:t xml:space="preserve">euroscience </w:t>
      </w:r>
      <w:r w:rsidR="0037247E">
        <w:rPr>
          <w:i/>
          <w:color w:val="000000" w:themeColor="text1"/>
        </w:rPr>
        <w:t>M</w:t>
      </w:r>
      <w:r w:rsidRPr="00B14E56">
        <w:rPr>
          <w:i/>
          <w:color w:val="000000" w:themeColor="text1"/>
        </w:rPr>
        <w:t>ethods.</w:t>
      </w:r>
      <w:r w:rsidRPr="00B14E56">
        <w:rPr>
          <w:color w:val="000000" w:themeColor="text1"/>
        </w:rPr>
        <w:t xml:space="preserve"> </w:t>
      </w:r>
      <w:r w:rsidRPr="00B14E56">
        <w:rPr>
          <w:b/>
          <w:color w:val="000000" w:themeColor="text1"/>
        </w:rPr>
        <w:t>155</w:t>
      </w:r>
      <w:r w:rsidRPr="00B14E56">
        <w:rPr>
          <w:color w:val="000000" w:themeColor="text1"/>
        </w:rPr>
        <w:t xml:space="preserve"> (1), 28-38, doi:10.1016/j.jneumeth.2005.12.032 (2006).</w:t>
      </w:r>
    </w:p>
    <w:p w14:paraId="0A41C4E8" w14:textId="2A6FDF98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59</w:t>
      </w:r>
      <w:r w:rsidRPr="00B14E56">
        <w:rPr>
          <w:color w:val="000000" w:themeColor="text1"/>
        </w:rPr>
        <w:tab/>
        <w:t>Kislin, M.</w:t>
      </w:r>
      <w:r w:rsidRPr="00B14E56">
        <w:rPr>
          <w:i/>
          <w:color w:val="000000" w:themeColor="text1"/>
        </w:rPr>
        <w:t xml:space="preserve"> et al.</w:t>
      </w:r>
      <w:r w:rsidRPr="00B14E56">
        <w:rPr>
          <w:color w:val="000000" w:themeColor="text1"/>
        </w:rPr>
        <w:t xml:space="preserve"> Flat-floored air-lifted platform: a new method for combining behavior with microscopy or electrophysiology on awake freely moving rodents. </w:t>
      </w:r>
      <w:r w:rsidRPr="00B14E56">
        <w:rPr>
          <w:i/>
          <w:color w:val="000000" w:themeColor="text1"/>
        </w:rPr>
        <w:t xml:space="preserve">Journal of </w:t>
      </w:r>
      <w:r w:rsidR="0037247E">
        <w:rPr>
          <w:i/>
          <w:color w:val="000000" w:themeColor="text1"/>
        </w:rPr>
        <w:lastRenderedPageBreak/>
        <w:t>V</w:t>
      </w:r>
      <w:r w:rsidRPr="00B14E56">
        <w:rPr>
          <w:i/>
          <w:color w:val="000000" w:themeColor="text1"/>
        </w:rPr>
        <w:t xml:space="preserve">isualized </w:t>
      </w:r>
      <w:r w:rsidR="0037247E">
        <w:rPr>
          <w:i/>
          <w:color w:val="000000" w:themeColor="text1"/>
        </w:rPr>
        <w:t>E</w:t>
      </w:r>
      <w:r w:rsidRPr="00B14E56">
        <w:rPr>
          <w:i/>
          <w:color w:val="000000" w:themeColor="text1"/>
        </w:rPr>
        <w:t>xperiments.</w:t>
      </w:r>
      <w:r w:rsidRPr="00B14E56">
        <w:rPr>
          <w:color w:val="000000" w:themeColor="text1"/>
        </w:rPr>
        <w:t xml:space="preserve"> (88)</w:t>
      </w:r>
      <w:bookmarkStart w:id="88" w:name="_GoBack"/>
      <w:bookmarkEnd w:id="88"/>
      <w:r w:rsidRPr="00B14E56">
        <w:rPr>
          <w:color w:val="000000" w:themeColor="text1"/>
        </w:rPr>
        <w:t>, e51869, doi:10.3791/51869 (2014).</w:t>
      </w:r>
    </w:p>
    <w:p w14:paraId="75B1BA9D" w14:textId="18B9A992" w:rsidR="00AE1993" w:rsidRPr="00B14E56" w:rsidRDefault="00AE1993">
      <w:pPr>
        <w:pStyle w:val="EndNoteBibliography"/>
        <w:ind w:left="720" w:hanging="720"/>
        <w:rPr>
          <w:color w:val="000000" w:themeColor="text1"/>
        </w:rPr>
      </w:pPr>
      <w:r w:rsidRPr="00B14E56">
        <w:rPr>
          <w:color w:val="000000" w:themeColor="text1"/>
        </w:rPr>
        <w:t>60</w:t>
      </w:r>
      <w:r w:rsidRPr="00B14E56">
        <w:rPr>
          <w:color w:val="000000" w:themeColor="text1"/>
        </w:rPr>
        <w:tab/>
        <w:t>Gaskill, B.</w:t>
      </w:r>
      <w:r w:rsidR="0037247E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N., Karas, A.</w:t>
      </w:r>
      <w:r w:rsidR="0037247E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Z., Garner, J.</w:t>
      </w:r>
      <w:r w:rsidR="0037247E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>P., Pritchett-Corning, K.</w:t>
      </w:r>
      <w:r w:rsidR="0037247E">
        <w:rPr>
          <w:color w:val="000000" w:themeColor="text1"/>
        </w:rPr>
        <w:t xml:space="preserve"> </w:t>
      </w:r>
      <w:r w:rsidRPr="00B14E56">
        <w:rPr>
          <w:color w:val="000000" w:themeColor="text1"/>
        </w:rPr>
        <w:t xml:space="preserve">R. Nest building as an indicator of health and welfare in laboratory mice. </w:t>
      </w:r>
      <w:r w:rsidRPr="00B14E56">
        <w:rPr>
          <w:i/>
          <w:color w:val="000000" w:themeColor="text1"/>
        </w:rPr>
        <w:t xml:space="preserve">Journal of </w:t>
      </w:r>
      <w:r w:rsidR="0037247E">
        <w:rPr>
          <w:i/>
          <w:color w:val="000000" w:themeColor="text1"/>
        </w:rPr>
        <w:t>V</w:t>
      </w:r>
      <w:r w:rsidRPr="00B14E56">
        <w:rPr>
          <w:i/>
          <w:color w:val="000000" w:themeColor="text1"/>
        </w:rPr>
        <w:t xml:space="preserve">isualized </w:t>
      </w:r>
      <w:r w:rsidR="0037247E">
        <w:rPr>
          <w:i/>
          <w:color w:val="000000" w:themeColor="text1"/>
        </w:rPr>
        <w:t>E</w:t>
      </w:r>
      <w:r w:rsidRPr="00B14E56">
        <w:rPr>
          <w:i/>
          <w:color w:val="000000" w:themeColor="text1"/>
        </w:rPr>
        <w:t>xperiments.</w:t>
      </w:r>
      <w:r w:rsidRPr="00B14E56">
        <w:rPr>
          <w:color w:val="000000" w:themeColor="text1"/>
        </w:rPr>
        <w:t xml:space="preserve"> (82), 51012, doi:10.3791/51012 (2013).</w:t>
      </w:r>
    </w:p>
    <w:p w14:paraId="4669FB51" w14:textId="4DA9C383" w:rsidR="009726EE" w:rsidRPr="00B14E56" w:rsidRDefault="00085373">
      <w:pPr>
        <w:widowControl/>
        <w:kinsoku w:val="0"/>
        <w:overflowPunct w:val="0"/>
        <w:snapToGrid w:val="0"/>
        <w:jc w:val="left"/>
        <w:rPr>
          <w:rFonts w:asciiTheme="minorHAnsi" w:hAnsiTheme="minorHAnsi" w:cstheme="minorHAnsi"/>
          <w:color w:val="000000" w:themeColor="text1"/>
        </w:rPr>
      </w:pPr>
      <w:r w:rsidRPr="00B14E56">
        <w:rPr>
          <w:rFonts w:asciiTheme="minorHAnsi" w:hAnsiTheme="minorHAnsi" w:cstheme="minorHAnsi"/>
          <w:color w:val="000000" w:themeColor="text1"/>
        </w:rPr>
        <w:fldChar w:fldCharType="end"/>
      </w:r>
      <w:r w:rsidR="003A3A98" w:rsidRPr="00B14E56">
        <w:rPr>
          <w:rFonts w:asciiTheme="minorHAnsi" w:hAnsiTheme="minorHAnsi" w:cstheme="minorHAnsi"/>
          <w:color w:val="000000" w:themeColor="text1"/>
        </w:rPr>
        <w:fldChar w:fldCharType="begin"/>
      </w:r>
      <w:r w:rsidR="003A3A98" w:rsidRPr="00B14E56">
        <w:rPr>
          <w:rFonts w:asciiTheme="minorHAnsi" w:hAnsiTheme="minorHAnsi" w:cstheme="minorHAnsi"/>
          <w:color w:val="000000" w:themeColor="text1"/>
        </w:rPr>
        <w:instrText xml:space="preserve"> ADDIN </w:instrText>
      </w:r>
      <w:r w:rsidR="003A3A98" w:rsidRPr="00B14E56">
        <w:rPr>
          <w:rFonts w:asciiTheme="minorHAnsi" w:hAnsiTheme="minorHAnsi" w:cstheme="minorHAnsi"/>
          <w:color w:val="000000" w:themeColor="text1"/>
        </w:rPr>
        <w:fldChar w:fldCharType="end"/>
      </w:r>
    </w:p>
    <w:sectPr w:rsidR="009726EE" w:rsidRPr="00B14E56" w:rsidSect="00B01756">
      <w:headerReference w:type="default" r:id="rId8"/>
      <w:headerReference w:type="first" r:id="rId9"/>
      <w:footerReference w:type="first" r:id="rId10"/>
      <w:pgSz w:w="12240" w:h="15840"/>
      <w:pgMar w:top="1440" w:right="1440" w:bottom="1440" w:left="1440" w:header="720" w:footer="607" w:gutter="0"/>
      <w:lnNumType w:countBy="1" w:restart="continuous"/>
      <w:pgNumType w:start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1025E1B" w14:textId="77777777" w:rsidR="00612F08" w:rsidRDefault="00612F08" w:rsidP="00621C4E">
      <w:r>
        <w:separator/>
      </w:r>
    </w:p>
  </w:endnote>
  <w:endnote w:type="continuationSeparator" w:id="0">
    <w:p w14:paraId="6CE223FC" w14:textId="77777777" w:rsidR="00612F08" w:rsidRDefault="00612F08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Times New Roman"/>
    <w:charset w:val="00"/>
    <w:family w:val="auto"/>
    <w:pitch w:val="variable"/>
    <w:sig w:usb0="00000003" w:usb1="00000000" w:usb2="00000000" w:usb3="00000000" w:csb0="00000001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7479B60" w14:textId="77777777" w:rsidR="00236D71" w:rsidRDefault="00236D71" w:rsidP="00A71BDD">
    <w:pPr>
      <w:jc w:val="left"/>
    </w:pP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25228FF" w14:textId="77777777" w:rsidR="00612F08" w:rsidRDefault="00612F08" w:rsidP="00621C4E">
      <w:r>
        <w:separator/>
      </w:r>
    </w:p>
  </w:footnote>
  <w:footnote w:type="continuationSeparator" w:id="0">
    <w:p w14:paraId="55A4B494" w14:textId="77777777" w:rsidR="00612F08" w:rsidRDefault="00612F08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104360B" w14:textId="77777777" w:rsidR="00236D71" w:rsidRPr="006F06E4" w:rsidRDefault="00236D71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1F7174B" w14:textId="77777777" w:rsidR="00236D71" w:rsidRPr="006F06E4" w:rsidRDefault="00236D71" w:rsidP="006F06E4">
    <w:pPr>
      <w:pStyle w:val="Header"/>
      <w:jc w:val="right"/>
      <w:rPr>
        <w:b/>
        <w:color w:val="1F497D"/>
        <w:sz w:val="32"/>
        <w:szCs w:val="32"/>
      </w:rPr>
    </w:pPr>
    <w:r>
      <w:rPr>
        <w:b/>
        <w:noProof/>
        <w:color w:val="1F497D"/>
        <w:sz w:val="32"/>
        <w:szCs w:val="32"/>
      </w:rPr>
      <w:drawing>
        <wp:anchor distT="0" distB="0" distL="114300" distR="114300" simplePos="0" relativeHeight="251657216" behindDoc="1" locked="0" layoutInCell="1" allowOverlap="1" wp14:anchorId="5C5D38B6" wp14:editId="7F558F7B">
          <wp:simplePos x="0" y="0"/>
          <wp:positionH relativeFrom="margin">
            <wp:align>left</wp:align>
          </wp:positionH>
          <wp:positionV relativeFrom="paragraph">
            <wp:posOffset>-428625</wp:posOffset>
          </wp:positionV>
          <wp:extent cx="2843586" cy="934085"/>
          <wp:effectExtent l="0" t="0" r="0" b="0"/>
          <wp:wrapNone/>
          <wp:docPr id="4" name="Picture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letterhead_new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2843586" cy="93408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</wp:anchor>
      </w:drawing>
    </w:r>
    <w:r>
      <w:rPr>
        <w:b/>
        <w:color w:val="1F497D"/>
        <w:sz w:val="32"/>
        <w:szCs w:val="32"/>
      </w:rPr>
      <w:t>Standard Manuscript Template</w:t>
    </w:r>
    <w:r>
      <w:rPr>
        <w:b/>
        <w:color w:val="1F497D"/>
        <w:sz w:val="32"/>
        <w:szCs w:val="32"/>
      </w:rPr>
      <w:br/>
    </w:r>
    <w:r w:rsidRPr="0087775C">
      <w:rPr>
        <w:b/>
        <w:color w:val="1F497D"/>
        <w:szCs w:val="32"/>
      </w:rPr>
      <w:t>Please Remove all Grey Text before Submitting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C6C5721"/>
    <w:multiLevelType w:val="multilevel"/>
    <w:tmpl w:val="5E4273FE"/>
    <w:lvl w:ilvl="0">
      <w:start w:val="1"/>
      <w:numFmt w:val="decimal"/>
      <w:lvlRestart w:val="0"/>
      <w:suff w:val="space"/>
      <w:lvlText w:val="%1."/>
      <w:lvlJc w:val="left"/>
      <w:pPr>
        <w:ind w:left="0" w:firstLine="0"/>
      </w:pPr>
      <w:rPr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b w:val="0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</w:lvl>
  </w:abstractNum>
  <w:abstractNum w:abstractNumId="6" w15:restartNumberingAfterBreak="0">
    <w:nsid w:val="2EC324C2"/>
    <w:multiLevelType w:val="multilevel"/>
    <w:tmpl w:val="40D48AA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56" w:hanging="396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2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3" w15:restartNumberingAfterBreak="0">
    <w:nsid w:val="535D67DA"/>
    <w:multiLevelType w:val="hybridMultilevel"/>
    <w:tmpl w:val="174E8E8C"/>
    <w:lvl w:ilvl="0" w:tplc="46E63502">
      <w:start w:val="1"/>
      <w:numFmt w:val="bullet"/>
      <w:lvlText w:val="-"/>
      <w:lvlJc w:val="left"/>
      <w:pPr>
        <w:ind w:left="60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60" w:hanging="360"/>
      </w:pPr>
      <w:rPr>
        <w:rFonts w:ascii="Wingdings" w:hAnsi="Wingdings" w:hint="default"/>
      </w:rPr>
    </w:lvl>
  </w:abstractNum>
  <w:abstractNum w:abstractNumId="1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1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7"/>
  </w:num>
  <w:num w:numId="3">
    <w:abstractNumId w:val="3"/>
  </w:num>
  <w:num w:numId="4">
    <w:abstractNumId w:val="15"/>
  </w:num>
  <w:num w:numId="5">
    <w:abstractNumId w:val="8"/>
  </w:num>
  <w:num w:numId="6">
    <w:abstractNumId w:val="14"/>
  </w:num>
  <w:num w:numId="7">
    <w:abstractNumId w:val="0"/>
  </w:num>
  <w:num w:numId="8">
    <w:abstractNumId w:val="9"/>
  </w:num>
  <w:num w:numId="9">
    <w:abstractNumId w:val="10"/>
  </w:num>
  <w:num w:numId="10">
    <w:abstractNumId w:val="16"/>
  </w:num>
  <w:num w:numId="11">
    <w:abstractNumId w:val="20"/>
  </w:num>
  <w:num w:numId="12">
    <w:abstractNumId w:val="1"/>
  </w:num>
  <w:num w:numId="13">
    <w:abstractNumId w:val="18"/>
  </w:num>
  <w:num w:numId="14">
    <w:abstractNumId w:val="23"/>
  </w:num>
  <w:num w:numId="15">
    <w:abstractNumId w:val="11"/>
  </w:num>
  <w:num w:numId="16">
    <w:abstractNumId w:val="7"/>
  </w:num>
  <w:num w:numId="17">
    <w:abstractNumId w:val="19"/>
  </w:num>
  <w:num w:numId="18">
    <w:abstractNumId w:val="12"/>
  </w:num>
  <w:num w:numId="19">
    <w:abstractNumId w:val="21"/>
  </w:num>
  <w:num w:numId="20">
    <w:abstractNumId w:val="2"/>
  </w:num>
  <w:num w:numId="21">
    <w:abstractNumId w:val="22"/>
  </w:num>
  <w:num w:numId="22">
    <w:abstractNumId w:val="5"/>
  </w:num>
  <w:num w:numId="23">
    <w:abstractNumId w:val="6"/>
  </w:num>
  <w:num w:numId="24">
    <w:abstractNumId w:val="13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vpxzz55zzeemer0vk5z0awr2wexs9xsf0w&quot;&gt;My EndNote Library&lt;record-ids&gt;&lt;item&gt;24&lt;/item&gt;&lt;item&gt;32&lt;/item&gt;&lt;item&gt;42&lt;/item&gt;&lt;item&gt;56&lt;/item&gt;&lt;item&gt;66&lt;/item&gt;&lt;item&gt;68&lt;/item&gt;&lt;item&gt;108&lt;/item&gt;&lt;item&gt;109&lt;/item&gt;&lt;item&gt;110&lt;/item&gt;&lt;item&gt;111&lt;/item&gt;&lt;item&gt;118&lt;/item&gt;&lt;item&gt;126&lt;/item&gt;&lt;item&gt;130&lt;/item&gt;&lt;item&gt;138&lt;/item&gt;&lt;item&gt;152&lt;/item&gt;&lt;item&gt;162&lt;/item&gt;&lt;item&gt;178&lt;/item&gt;&lt;item&gt;185&lt;/item&gt;&lt;item&gt;187&lt;/item&gt;&lt;item&gt;189&lt;/item&gt;&lt;item&gt;204&lt;/item&gt;&lt;item&gt;217&lt;/item&gt;&lt;item&gt;219&lt;/item&gt;&lt;item&gt;227&lt;/item&gt;&lt;item&gt;229&lt;/item&gt;&lt;item&gt;253&lt;/item&gt;&lt;item&gt;259&lt;/item&gt;&lt;item&gt;260&lt;/item&gt;&lt;item&gt;285&lt;/item&gt;&lt;item&gt;316&lt;/item&gt;&lt;item&gt;338&lt;/item&gt;&lt;item&gt;347&lt;/item&gt;&lt;item&gt;351&lt;/item&gt;&lt;item&gt;358&lt;/item&gt;&lt;item&gt;366&lt;/item&gt;&lt;item&gt;371&lt;/item&gt;&lt;item&gt;376&lt;/item&gt;&lt;item&gt;384&lt;/item&gt;&lt;item&gt;399&lt;/item&gt;&lt;item&gt;443&lt;/item&gt;&lt;item&gt;451&lt;/item&gt;&lt;item&gt;455&lt;/item&gt;&lt;item&gt;461&lt;/item&gt;&lt;item&gt;462&lt;/item&gt;&lt;item&gt;463&lt;/item&gt;&lt;item&gt;482&lt;/item&gt;&lt;item&gt;511&lt;/item&gt;&lt;item&gt;596&lt;/item&gt;&lt;item&gt;867&lt;/item&gt;&lt;item&gt;2001&lt;/item&gt;&lt;item&gt;2420&lt;/item&gt;&lt;item&gt;2424&lt;/item&gt;&lt;item&gt;2426&lt;/item&gt;&lt;item&gt;2428&lt;/item&gt;&lt;item&gt;2429&lt;/item&gt;&lt;item&gt;2430&lt;/item&gt;&lt;item&gt;2432&lt;/item&gt;&lt;item&gt;2433&lt;/item&gt;&lt;/record-ids&gt;&lt;/item&gt;&lt;/Libraries&gt;"/>
  </w:docVars>
  <w:rsids>
    <w:rsidRoot w:val="00EE705F"/>
    <w:rsid w:val="00001169"/>
    <w:rsid w:val="00001806"/>
    <w:rsid w:val="00003C09"/>
    <w:rsid w:val="00005815"/>
    <w:rsid w:val="0000798C"/>
    <w:rsid w:val="00007DBC"/>
    <w:rsid w:val="00007EA1"/>
    <w:rsid w:val="000100F0"/>
    <w:rsid w:val="00010257"/>
    <w:rsid w:val="00012FF9"/>
    <w:rsid w:val="00013063"/>
    <w:rsid w:val="0001393F"/>
    <w:rsid w:val="000139A3"/>
    <w:rsid w:val="00013AFB"/>
    <w:rsid w:val="00014160"/>
    <w:rsid w:val="00014314"/>
    <w:rsid w:val="000149B1"/>
    <w:rsid w:val="00016DB8"/>
    <w:rsid w:val="000172A2"/>
    <w:rsid w:val="00017490"/>
    <w:rsid w:val="00017826"/>
    <w:rsid w:val="00021434"/>
    <w:rsid w:val="00021774"/>
    <w:rsid w:val="00021853"/>
    <w:rsid w:val="00021AB9"/>
    <w:rsid w:val="00021DF3"/>
    <w:rsid w:val="00023869"/>
    <w:rsid w:val="00024598"/>
    <w:rsid w:val="000278D6"/>
    <w:rsid w:val="00032574"/>
    <w:rsid w:val="00032769"/>
    <w:rsid w:val="00033FD6"/>
    <w:rsid w:val="000357C1"/>
    <w:rsid w:val="000366F9"/>
    <w:rsid w:val="00037185"/>
    <w:rsid w:val="00037B58"/>
    <w:rsid w:val="00037FD4"/>
    <w:rsid w:val="00040D78"/>
    <w:rsid w:val="000423E6"/>
    <w:rsid w:val="0004279D"/>
    <w:rsid w:val="0004349C"/>
    <w:rsid w:val="0004459A"/>
    <w:rsid w:val="00045258"/>
    <w:rsid w:val="00047D8B"/>
    <w:rsid w:val="00050017"/>
    <w:rsid w:val="000518EA"/>
    <w:rsid w:val="00051B73"/>
    <w:rsid w:val="00051F03"/>
    <w:rsid w:val="000544C0"/>
    <w:rsid w:val="00056C6C"/>
    <w:rsid w:val="00060ABE"/>
    <w:rsid w:val="0006117E"/>
    <w:rsid w:val="00061A50"/>
    <w:rsid w:val="00062534"/>
    <w:rsid w:val="00064104"/>
    <w:rsid w:val="000656B5"/>
    <w:rsid w:val="00065DD1"/>
    <w:rsid w:val="00066025"/>
    <w:rsid w:val="00067755"/>
    <w:rsid w:val="000701D1"/>
    <w:rsid w:val="00072400"/>
    <w:rsid w:val="00075F22"/>
    <w:rsid w:val="00076E5D"/>
    <w:rsid w:val="00080A20"/>
    <w:rsid w:val="00082796"/>
    <w:rsid w:val="00082D67"/>
    <w:rsid w:val="00085373"/>
    <w:rsid w:val="0008642E"/>
    <w:rsid w:val="00087865"/>
    <w:rsid w:val="00087C0A"/>
    <w:rsid w:val="00093BC4"/>
    <w:rsid w:val="000961D5"/>
    <w:rsid w:val="00096C11"/>
    <w:rsid w:val="00097929"/>
    <w:rsid w:val="00097C9D"/>
    <w:rsid w:val="000A010F"/>
    <w:rsid w:val="000A029A"/>
    <w:rsid w:val="000A1D65"/>
    <w:rsid w:val="000A1E80"/>
    <w:rsid w:val="000A3B70"/>
    <w:rsid w:val="000A41D4"/>
    <w:rsid w:val="000A5153"/>
    <w:rsid w:val="000B10AE"/>
    <w:rsid w:val="000B30BF"/>
    <w:rsid w:val="000B3253"/>
    <w:rsid w:val="000B4353"/>
    <w:rsid w:val="000B522B"/>
    <w:rsid w:val="000B566B"/>
    <w:rsid w:val="000B662E"/>
    <w:rsid w:val="000B7294"/>
    <w:rsid w:val="000B75D0"/>
    <w:rsid w:val="000B7E1B"/>
    <w:rsid w:val="000C104D"/>
    <w:rsid w:val="000C184F"/>
    <w:rsid w:val="000C1CF8"/>
    <w:rsid w:val="000C25EE"/>
    <w:rsid w:val="000C3A23"/>
    <w:rsid w:val="000C49CF"/>
    <w:rsid w:val="000C4E3D"/>
    <w:rsid w:val="000C52E9"/>
    <w:rsid w:val="000C5CDC"/>
    <w:rsid w:val="000C65DC"/>
    <w:rsid w:val="000C66F3"/>
    <w:rsid w:val="000C6900"/>
    <w:rsid w:val="000C7A24"/>
    <w:rsid w:val="000D31E8"/>
    <w:rsid w:val="000D4AE9"/>
    <w:rsid w:val="000D513E"/>
    <w:rsid w:val="000D5E78"/>
    <w:rsid w:val="000D76E4"/>
    <w:rsid w:val="000D78C5"/>
    <w:rsid w:val="000E1954"/>
    <w:rsid w:val="000E3816"/>
    <w:rsid w:val="000E4A58"/>
    <w:rsid w:val="000E4F77"/>
    <w:rsid w:val="000E53E2"/>
    <w:rsid w:val="000E5DB8"/>
    <w:rsid w:val="000E6A29"/>
    <w:rsid w:val="000F12F8"/>
    <w:rsid w:val="000F1723"/>
    <w:rsid w:val="000F22D2"/>
    <w:rsid w:val="000F265C"/>
    <w:rsid w:val="000F3AFA"/>
    <w:rsid w:val="000F5712"/>
    <w:rsid w:val="000F5BD8"/>
    <w:rsid w:val="000F6611"/>
    <w:rsid w:val="000F7CCF"/>
    <w:rsid w:val="000F7E22"/>
    <w:rsid w:val="0010022E"/>
    <w:rsid w:val="00100A39"/>
    <w:rsid w:val="00101109"/>
    <w:rsid w:val="00102D66"/>
    <w:rsid w:val="00103DAF"/>
    <w:rsid w:val="00106C82"/>
    <w:rsid w:val="001104F3"/>
    <w:rsid w:val="00110510"/>
    <w:rsid w:val="00112EEB"/>
    <w:rsid w:val="00113F49"/>
    <w:rsid w:val="00114DD1"/>
    <w:rsid w:val="00116BD2"/>
    <w:rsid w:val="001208F3"/>
    <w:rsid w:val="0012179F"/>
    <w:rsid w:val="00122D67"/>
    <w:rsid w:val="00122DDC"/>
    <w:rsid w:val="00122EC8"/>
    <w:rsid w:val="001233D5"/>
    <w:rsid w:val="0012473A"/>
    <w:rsid w:val="00124D27"/>
    <w:rsid w:val="00125217"/>
    <w:rsid w:val="0012563A"/>
    <w:rsid w:val="0012621A"/>
    <w:rsid w:val="00127382"/>
    <w:rsid w:val="00127FDB"/>
    <w:rsid w:val="001313A7"/>
    <w:rsid w:val="0013276F"/>
    <w:rsid w:val="001332F5"/>
    <w:rsid w:val="00133A86"/>
    <w:rsid w:val="00133AFA"/>
    <w:rsid w:val="00133B06"/>
    <w:rsid w:val="001354B5"/>
    <w:rsid w:val="0013621E"/>
    <w:rsid w:val="0013642E"/>
    <w:rsid w:val="00136877"/>
    <w:rsid w:val="00137D2D"/>
    <w:rsid w:val="00145394"/>
    <w:rsid w:val="00145A93"/>
    <w:rsid w:val="00150AB8"/>
    <w:rsid w:val="0015160F"/>
    <w:rsid w:val="001529BF"/>
    <w:rsid w:val="00152A23"/>
    <w:rsid w:val="00152B15"/>
    <w:rsid w:val="0015432F"/>
    <w:rsid w:val="00162CB7"/>
    <w:rsid w:val="0016320A"/>
    <w:rsid w:val="0016796B"/>
    <w:rsid w:val="001702FD"/>
    <w:rsid w:val="00171E5B"/>
    <w:rsid w:val="00171F94"/>
    <w:rsid w:val="00173287"/>
    <w:rsid w:val="00174021"/>
    <w:rsid w:val="00175D4E"/>
    <w:rsid w:val="0017668A"/>
    <w:rsid w:val="001766FE"/>
    <w:rsid w:val="001771E7"/>
    <w:rsid w:val="00180E94"/>
    <w:rsid w:val="001862B0"/>
    <w:rsid w:val="001864EE"/>
    <w:rsid w:val="001911FF"/>
    <w:rsid w:val="00192006"/>
    <w:rsid w:val="001924B3"/>
    <w:rsid w:val="00193180"/>
    <w:rsid w:val="00193357"/>
    <w:rsid w:val="001945EA"/>
    <w:rsid w:val="00194C28"/>
    <w:rsid w:val="00196226"/>
    <w:rsid w:val="00196781"/>
    <w:rsid w:val="00196DFD"/>
    <w:rsid w:val="001A28A3"/>
    <w:rsid w:val="001A5172"/>
    <w:rsid w:val="001A6B6B"/>
    <w:rsid w:val="001B02EC"/>
    <w:rsid w:val="001B1428"/>
    <w:rsid w:val="001B1519"/>
    <w:rsid w:val="001B276A"/>
    <w:rsid w:val="001B2E2D"/>
    <w:rsid w:val="001B3FBB"/>
    <w:rsid w:val="001B4187"/>
    <w:rsid w:val="001B5CD2"/>
    <w:rsid w:val="001C063B"/>
    <w:rsid w:val="001C0BEE"/>
    <w:rsid w:val="001C15DB"/>
    <w:rsid w:val="001C1E49"/>
    <w:rsid w:val="001C2A98"/>
    <w:rsid w:val="001C6E2E"/>
    <w:rsid w:val="001D29AB"/>
    <w:rsid w:val="001D3D7D"/>
    <w:rsid w:val="001D3FFF"/>
    <w:rsid w:val="001D5833"/>
    <w:rsid w:val="001D625F"/>
    <w:rsid w:val="001D7576"/>
    <w:rsid w:val="001E147C"/>
    <w:rsid w:val="001E14A0"/>
    <w:rsid w:val="001E4245"/>
    <w:rsid w:val="001E48BA"/>
    <w:rsid w:val="001E571D"/>
    <w:rsid w:val="001E5B5C"/>
    <w:rsid w:val="001E6D2A"/>
    <w:rsid w:val="001E7376"/>
    <w:rsid w:val="001F02A5"/>
    <w:rsid w:val="001F1F83"/>
    <w:rsid w:val="001F225C"/>
    <w:rsid w:val="001F3BBB"/>
    <w:rsid w:val="001F5244"/>
    <w:rsid w:val="001F5C10"/>
    <w:rsid w:val="001F69D9"/>
    <w:rsid w:val="001F6D22"/>
    <w:rsid w:val="00201CFA"/>
    <w:rsid w:val="0020220D"/>
    <w:rsid w:val="00202448"/>
    <w:rsid w:val="00202D15"/>
    <w:rsid w:val="00204175"/>
    <w:rsid w:val="0020522F"/>
    <w:rsid w:val="0020615C"/>
    <w:rsid w:val="00206CB6"/>
    <w:rsid w:val="00210069"/>
    <w:rsid w:val="00211589"/>
    <w:rsid w:val="00212EAE"/>
    <w:rsid w:val="0021499B"/>
    <w:rsid w:val="00214BEE"/>
    <w:rsid w:val="00215215"/>
    <w:rsid w:val="0021719E"/>
    <w:rsid w:val="002205B8"/>
    <w:rsid w:val="00221D27"/>
    <w:rsid w:val="0022368A"/>
    <w:rsid w:val="002246DC"/>
    <w:rsid w:val="00225720"/>
    <w:rsid w:val="002259E5"/>
    <w:rsid w:val="00225B4A"/>
    <w:rsid w:val="00226140"/>
    <w:rsid w:val="00226E26"/>
    <w:rsid w:val="00226EFA"/>
    <w:rsid w:val="00227123"/>
    <w:rsid w:val="002274F3"/>
    <w:rsid w:val="0022759B"/>
    <w:rsid w:val="0023094C"/>
    <w:rsid w:val="002309A5"/>
    <w:rsid w:val="00231E7D"/>
    <w:rsid w:val="00231E7E"/>
    <w:rsid w:val="0023213D"/>
    <w:rsid w:val="00232249"/>
    <w:rsid w:val="0023342D"/>
    <w:rsid w:val="002336AD"/>
    <w:rsid w:val="00234A9F"/>
    <w:rsid w:val="00234BE3"/>
    <w:rsid w:val="00235A90"/>
    <w:rsid w:val="00236D71"/>
    <w:rsid w:val="0023795F"/>
    <w:rsid w:val="00240FCF"/>
    <w:rsid w:val="00241E48"/>
    <w:rsid w:val="0024214E"/>
    <w:rsid w:val="00242623"/>
    <w:rsid w:val="002462F0"/>
    <w:rsid w:val="002469E7"/>
    <w:rsid w:val="00246F1C"/>
    <w:rsid w:val="00250558"/>
    <w:rsid w:val="002528F2"/>
    <w:rsid w:val="002536F8"/>
    <w:rsid w:val="0025455A"/>
    <w:rsid w:val="002554D5"/>
    <w:rsid w:val="002605A6"/>
    <w:rsid w:val="00260652"/>
    <w:rsid w:val="00260D3E"/>
    <w:rsid w:val="00261F25"/>
    <w:rsid w:val="00262D15"/>
    <w:rsid w:val="002635F8"/>
    <w:rsid w:val="00264096"/>
    <w:rsid w:val="002648A9"/>
    <w:rsid w:val="0026536F"/>
    <w:rsid w:val="0026553C"/>
    <w:rsid w:val="00267400"/>
    <w:rsid w:val="00267DD5"/>
    <w:rsid w:val="00270253"/>
    <w:rsid w:val="002719D9"/>
    <w:rsid w:val="00273F33"/>
    <w:rsid w:val="0027418D"/>
    <w:rsid w:val="00274A0A"/>
    <w:rsid w:val="0027564E"/>
    <w:rsid w:val="00275BCF"/>
    <w:rsid w:val="00276104"/>
    <w:rsid w:val="00276F65"/>
    <w:rsid w:val="0027700E"/>
    <w:rsid w:val="00277593"/>
    <w:rsid w:val="002779B5"/>
    <w:rsid w:val="00280918"/>
    <w:rsid w:val="00282AF6"/>
    <w:rsid w:val="00282F5D"/>
    <w:rsid w:val="00284719"/>
    <w:rsid w:val="00287085"/>
    <w:rsid w:val="00290AF9"/>
    <w:rsid w:val="0029165C"/>
    <w:rsid w:val="002933F5"/>
    <w:rsid w:val="002957DB"/>
    <w:rsid w:val="00295BF9"/>
    <w:rsid w:val="002967CF"/>
    <w:rsid w:val="00296E8D"/>
    <w:rsid w:val="00297788"/>
    <w:rsid w:val="00297E4A"/>
    <w:rsid w:val="002A08A2"/>
    <w:rsid w:val="002A0C11"/>
    <w:rsid w:val="002A2C52"/>
    <w:rsid w:val="002A4637"/>
    <w:rsid w:val="002A484B"/>
    <w:rsid w:val="002A5057"/>
    <w:rsid w:val="002A6054"/>
    <w:rsid w:val="002A64A6"/>
    <w:rsid w:val="002A7960"/>
    <w:rsid w:val="002B162C"/>
    <w:rsid w:val="002B25EE"/>
    <w:rsid w:val="002B30D4"/>
    <w:rsid w:val="002B4FA3"/>
    <w:rsid w:val="002B6031"/>
    <w:rsid w:val="002B6C01"/>
    <w:rsid w:val="002C05F6"/>
    <w:rsid w:val="002C1B48"/>
    <w:rsid w:val="002C3041"/>
    <w:rsid w:val="002C33A4"/>
    <w:rsid w:val="002C47D4"/>
    <w:rsid w:val="002C63C0"/>
    <w:rsid w:val="002C6DF2"/>
    <w:rsid w:val="002C73F3"/>
    <w:rsid w:val="002D0F38"/>
    <w:rsid w:val="002D113C"/>
    <w:rsid w:val="002D47A5"/>
    <w:rsid w:val="002D6C63"/>
    <w:rsid w:val="002D77E3"/>
    <w:rsid w:val="002E542B"/>
    <w:rsid w:val="002E6009"/>
    <w:rsid w:val="002E6ACD"/>
    <w:rsid w:val="002E724D"/>
    <w:rsid w:val="002E76AD"/>
    <w:rsid w:val="002E7B1C"/>
    <w:rsid w:val="002F2859"/>
    <w:rsid w:val="002F5FBF"/>
    <w:rsid w:val="002F6E3C"/>
    <w:rsid w:val="002F75E1"/>
    <w:rsid w:val="002F7C35"/>
    <w:rsid w:val="0030044F"/>
    <w:rsid w:val="00300D25"/>
    <w:rsid w:val="0030117D"/>
    <w:rsid w:val="00301F30"/>
    <w:rsid w:val="00302880"/>
    <w:rsid w:val="00303C87"/>
    <w:rsid w:val="003073DA"/>
    <w:rsid w:val="003102BD"/>
    <w:rsid w:val="003108E5"/>
    <w:rsid w:val="003120CB"/>
    <w:rsid w:val="0031322F"/>
    <w:rsid w:val="00313286"/>
    <w:rsid w:val="003144BC"/>
    <w:rsid w:val="003151BF"/>
    <w:rsid w:val="003159FF"/>
    <w:rsid w:val="00315AAD"/>
    <w:rsid w:val="00320153"/>
    <w:rsid w:val="00320367"/>
    <w:rsid w:val="00322871"/>
    <w:rsid w:val="003231D3"/>
    <w:rsid w:val="00324D4B"/>
    <w:rsid w:val="00326FB3"/>
    <w:rsid w:val="00330BEF"/>
    <w:rsid w:val="00330D53"/>
    <w:rsid w:val="003316D4"/>
    <w:rsid w:val="00331A8E"/>
    <w:rsid w:val="00332BA6"/>
    <w:rsid w:val="00333822"/>
    <w:rsid w:val="00333D96"/>
    <w:rsid w:val="0033516A"/>
    <w:rsid w:val="00336014"/>
    <w:rsid w:val="00336257"/>
    <w:rsid w:val="00336715"/>
    <w:rsid w:val="00336795"/>
    <w:rsid w:val="00340DFD"/>
    <w:rsid w:val="00341D55"/>
    <w:rsid w:val="00341E9E"/>
    <w:rsid w:val="003445E5"/>
    <w:rsid w:val="00344954"/>
    <w:rsid w:val="00344BFD"/>
    <w:rsid w:val="003455F3"/>
    <w:rsid w:val="003469CB"/>
    <w:rsid w:val="003478D0"/>
    <w:rsid w:val="00350CD7"/>
    <w:rsid w:val="00352323"/>
    <w:rsid w:val="003532A5"/>
    <w:rsid w:val="00353311"/>
    <w:rsid w:val="00356C3F"/>
    <w:rsid w:val="00360C17"/>
    <w:rsid w:val="00361C91"/>
    <w:rsid w:val="003621C6"/>
    <w:rsid w:val="003622B8"/>
    <w:rsid w:val="003631E4"/>
    <w:rsid w:val="00364821"/>
    <w:rsid w:val="00366B76"/>
    <w:rsid w:val="00366CA3"/>
    <w:rsid w:val="0037247E"/>
    <w:rsid w:val="00373051"/>
    <w:rsid w:val="00373B8F"/>
    <w:rsid w:val="003748D2"/>
    <w:rsid w:val="00376D95"/>
    <w:rsid w:val="00377FBB"/>
    <w:rsid w:val="00381499"/>
    <w:rsid w:val="00382935"/>
    <w:rsid w:val="003850C0"/>
    <w:rsid w:val="00385140"/>
    <w:rsid w:val="00390852"/>
    <w:rsid w:val="003917B1"/>
    <w:rsid w:val="00392096"/>
    <w:rsid w:val="00392ECB"/>
    <w:rsid w:val="00392FB4"/>
    <w:rsid w:val="00394107"/>
    <w:rsid w:val="00394B32"/>
    <w:rsid w:val="003A0C08"/>
    <w:rsid w:val="003A16FC"/>
    <w:rsid w:val="003A3887"/>
    <w:rsid w:val="003A3A98"/>
    <w:rsid w:val="003A3E48"/>
    <w:rsid w:val="003A3EC3"/>
    <w:rsid w:val="003A3FC1"/>
    <w:rsid w:val="003A4E17"/>
    <w:rsid w:val="003A4FCD"/>
    <w:rsid w:val="003B0944"/>
    <w:rsid w:val="003B0F12"/>
    <w:rsid w:val="003B1593"/>
    <w:rsid w:val="003B258E"/>
    <w:rsid w:val="003B41C8"/>
    <w:rsid w:val="003B4381"/>
    <w:rsid w:val="003B49BC"/>
    <w:rsid w:val="003C1043"/>
    <w:rsid w:val="003C1A30"/>
    <w:rsid w:val="003C2C7D"/>
    <w:rsid w:val="003C4344"/>
    <w:rsid w:val="003C49C2"/>
    <w:rsid w:val="003C5B7A"/>
    <w:rsid w:val="003C6779"/>
    <w:rsid w:val="003D2998"/>
    <w:rsid w:val="003D2F0A"/>
    <w:rsid w:val="003D3891"/>
    <w:rsid w:val="003D456F"/>
    <w:rsid w:val="003D50AF"/>
    <w:rsid w:val="003D5A36"/>
    <w:rsid w:val="003D5D84"/>
    <w:rsid w:val="003D6AD4"/>
    <w:rsid w:val="003E0F4F"/>
    <w:rsid w:val="003E18AC"/>
    <w:rsid w:val="003E210B"/>
    <w:rsid w:val="003E2575"/>
    <w:rsid w:val="003E25B8"/>
    <w:rsid w:val="003E2A12"/>
    <w:rsid w:val="003E3384"/>
    <w:rsid w:val="003E3D12"/>
    <w:rsid w:val="003E438C"/>
    <w:rsid w:val="003E50A4"/>
    <w:rsid w:val="003E548E"/>
    <w:rsid w:val="003E6A94"/>
    <w:rsid w:val="003F6B3E"/>
    <w:rsid w:val="003F6C41"/>
    <w:rsid w:val="00400692"/>
    <w:rsid w:val="00400C99"/>
    <w:rsid w:val="004019E5"/>
    <w:rsid w:val="004027AF"/>
    <w:rsid w:val="0040369B"/>
    <w:rsid w:val="00403767"/>
    <w:rsid w:val="004111D8"/>
    <w:rsid w:val="00412B80"/>
    <w:rsid w:val="004148E1"/>
    <w:rsid w:val="00414CFA"/>
    <w:rsid w:val="0041506A"/>
    <w:rsid w:val="004166C3"/>
    <w:rsid w:val="00420BE9"/>
    <w:rsid w:val="00421F1D"/>
    <w:rsid w:val="00423AD8"/>
    <w:rsid w:val="0042410A"/>
    <w:rsid w:val="00424C85"/>
    <w:rsid w:val="004260BD"/>
    <w:rsid w:val="0042657D"/>
    <w:rsid w:val="00426843"/>
    <w:rsid w:val="0043012F"/>
    <w:rsid w:val="004306E1"/>
    <w:rsid w:val="00430F1F"/>
    <w:rsid w:val="004326EA"/>
    <w:rsid w:val="00436554"/>
    <w:rsid w:val="0044124C"/>
    <w:rsid w:val="0044434C"/>
    <w:rsid w:val="0044456B"/>
    <w:rsid w:val="0044532D"/>
    <w:rsid w:val="00447997"/>
    <w:rsid w:val="00447BD1"/>
    <w:rsid w:val="004507F3"/>
    <w:rsid w:val="00450AF4"/>
    <w:rsid w:val="00451B77"/>
    <w:rsid w:val="00452F1D"/>
    <w:rsid w:val="0045331D"/>
    <w:rsid w:val="00453344"/>
    <w:rsid w:val="004564AA"/>
    <w:rsid w:val="00460B3E"/>
    <w:rsid w:val="00461AF8"/>
    <w:rsid w:val="00463187"/>
    <w:rsid w:val="004636F1"/>
    <w:rsid w:val="00465250"/>
    <w:rsid w:val="004671C7"/>
    <w:rsid w:val="00467548"/>
    <w:rsid w:val="00470D66"/>
    <w:rsid w:val="00472F4D"/>
    <w:rsid w:val="004730BF"/>
    <w:rsid w:val="00473D4F"/>
    <w:rsid w:val="00474625"/>
    <w:rsid w:val="00474961"/>
    <w:rsid w:val="00474DCB"/>
    <w:rsid w:val="0047535C"/>
    <w:rsid w:val="00476BC9"/>
    <w:rsid w:val="00477698"/>
    <w:rsid w:val="00477E9B"/>
    <w:rsid w:val="004808C5"/>
    <w:rsid w:val="00481DBA"/>
    <w:rsid w:val="00484554"/>
    <w:rsid w:val="00485870"/>
    <w:rsid w:val="0048596D"/>
    <w:rsid w:val="00485C9B"/>
    <w:rsid w:val="00485FE8"/>
    <w:rsid w:val="0048701E"/>
    <w:rsid w:val="0049281E"/>
    <w:rsid w:val="00492EB5"/>
    <w:rsid w:val="00494523"/>
    <w:rsid w:val="0049475F"/>
    <w:rsid w:val="00494F77"/>
    <w:rsid w:val="00496960"/>
    <w:rsid w:val="0049730D"/>
    <w:rsid w:val="00497721"/>
    <w:rsid w:val="0049779C"/>
    <w:rsid w:val="004A0229"/>
    <w:rsid w:val="004A0F3C"/>
    <w:rsid w:val="004A1694"/>
    <w:rsid w:val="004A2A15"/>
    <w:rsid w:val="004A35D2"/>
    <w:rsid w:val="004A462A"/>
    <w:rsid w:val="004A4D01"/>
    <w:rsid w:val="004A57BB"/>
    <w:rsid w:val="004A606C"/>
    <w:rsid w:val="004A668D"/>
    <w:rsid w:val="004A71E4"/>
    <w:rsid w:val="004B05D8"/>
    <w:rsid w:val="004B2F00"/>
    <w:rsid w:val="004B3ABC"/>
    <w:rsid w:val="004B40B8"/>
    <w:rsid w:val="004B63E0"/>
    <w:rsid w:val="004B6E31"/>
    <w:rsid w:val="004C077F"/>
    <w:rsid w:val="004C1D66"/>
    <w:rsid w:val="004C31D7"/>
    <w:rsid w:val="004C336C"/>
    <w:rsid w:val="004C4AD2"/>
    <w:rsid w:val="004C5431"/>
    <w:rsid w:val="004C61D8"/>
    <w:rsid w:val="004C7C9D"/>
    <w:rsid w:val="004D02E0"/>
    <w:rsid w:val="004D0664"/>
    <w:rsid w:val="004D1F21"/>
    <w:rsid w:val="004D3B90"/>
    <w:rsid w:val="004D59D8"/>
    <w:rsid w:val="004D5DA1"/>
    <w:rsid w:val="004D609A"/>
    <w:rsid w:val="004D6EB8"/>
    <w:rsid w:val="004D6FE0"/>
    <w:rsid w:val="004E150F"/>
    <w:rsid w:val="004E1DCA"/>
    <w:rsid w:val="004E23A1"/>
    <w:rsid w:val="004E2DC1"/>
    <w:rsid w:val="004E3489"/>
    <w:rsid w:val="004E358A"/>
    <w:rsid w:val="004E35B2"/>
    <w:rsid w:val="004E3AFA"/>
    <w:rsid w:val="004E4129"/>
    <w:rsid w:val="004E4410"/>
    <w:rsid w:val="004E4DCC"/>
    <w:rsid w:val="004E56B0"/>
    <w:rsid w:val="004E6588"/>
    <w:rsid w:val="004F03D5"/>
    <w:rsid w:val="004F1A47"/>
    <w:rsid w:val="005009A6"/>
    <w:rsid w:val="00501BE1"/>
    <w:rsid w:val="00502217"/>
    <w:rsid w:val="00502A0A"/>
    <w:rsid w:val="00507260"/>
    <w:rsid w:val="00507C50"/>
    <w:rsid w:val="005112ED"/>
    <w:rsid w:val="00513623"/>
    <w:rsid w:val="005152E2"/>
    <w:rsid w:val="00516D9D"/>
    <w:rsid w:val="00517C3A"/>
    <w:rsid w:val="005247CC"/>
    <w:rsid w:val="00524C0C"/>
    <w:rsid w:val="00527BF4"/>
    <w:rsid w:val="005324BE"/>
    <w:rsid w:val="00532BEB"/>
    <w:rsid w:val="00533F51"/>
    <w:rsid w:val="0053482A"/>
    <w:rsid w:val="00534F6C"/>
    <w:rsid w:val="00535994"/>
    <w:rsid w:val="00535F7F"/>
    <w:rsid w:val="0053646D"/>
    <w:rsid w:val="00540AAD"/>
    <w:rsid w:val="00541AF4"/>
    <w:rsid w:val="00543EC1"/>
    <w:rsid w:val="00546458"/>
    <w:rsid w:val="00546CF6"/>
    <w:rsid w:val="00547930"/>
    <w:rsid w:val="005500BB"/>
    <w:rsid w:val="0055087C"/>
    <w:rsid w:val="00553413"/>
    <w:rsid w:val="0055521D"/>
    <w:rsid w:val="00556137"/>
    <w:rsid w:val="00560E31"/>
    <w:rsid w:val="00561004"/>
    <w:rsid w:val="00561A4B"/>
    <w:rsid w:val="00562041"/>
    <w:rsid w:val="00581519"/>
    <w:rsid w:val="0058152C"/>
    <w:rsid w:val="00581B23"/>
    <w:rsid w:val="00581E82"/>
    <w:rsid w:val="0058219C"/>
    <w:rsid w:val="00582D86"/>
    <w:rsid w:val="00583A25"/>
    <w:rsid w:val="00583E72"/>
    <w:rsid w:val="0058707F"/>
    <w:rsid w:val="00587903"/>
    <w:rsid w:val="00590D25"/>
    <w:rsid w:val="00590F73"/>
    <w:rsid w:val="005931FE"/>
    <w:rsid w:val="00593DB0"/>
    <w:rsid w:val="0059505B"/>
    <w:rsid w:val="00595DEB"/>
    <w:rsid w:val="0059604D"/>
    <w:rsid w:val="005A03AD"/>
    <w:rsid w:val="005A03FD"/>
    <w:rsid w:val="005A0964"/>
    <w:rsid w:val="005A30DD"/>
    <w:rsid w:val="005A3B11"/>
    <w:rsid w:val="005A4639"/>
    <w:rsid w:val="005A4702"/>
    <w:rsid w:val="005A6402"/>
    <w:rsid w:val="005B0030"/>
    <w:rsid w:val="005B0072"/>
    <w:rsid w:val="005B021B"/>
    <w:rsid w:val="005B0732"/>
    <w:rsid w:val="005B0828"/>
    <w:rsid w:val="005B2170"/>
    <w:rsid w:val="005B2D82"/>
    <w:rsid w:val="005B38A0"/>
    <w:rsid w:val="005B491C"/>
    <w:rsid w:val="005B4DBF"/>
    <w:rsid w:val="005B5113"/>
    <w:rsid w:val="005B57EB"/>
    <w:rsid w:val="005B5DE2"/>
    <w:rsid w:val="005B674C"/>
    <w:rsid w:val="005C0E77"/>
    <w:rsid w:val="005C1A2E"/>
    <w:rsid w:val="005C426C"/>
    <w:rsid w:val="005C4A3D"/>
    <w:rsid w:val="005C6F75"/>
    <w:rsid w:val="005C74C3"/>
    <w:rsid w:val="005C7561"/>
    <w:rsid w:val="005D04D3"/>
    <w:rsid w:val="005D1E57"/>
    <w:rsid w:val="005D2F57"/>
    <w:rsid w:val="005D34F6"/>
    <w:rsid w:val="005D4F1A"/>
    <w:rsid w:val="005E04A1"/>
    <w:rsid w:val="005E1884"/>
    <w:rsid w:val="005E2E72"/>
    <w:rsid w:val="005E3D60"/>
    <w:rsid w:val="005E53C7"/>
    <w:rsid w:val="005E5C8F"/>
    <w:rsid w:val="005E6EED"/>
    <w:rsid w:val="005F373A"/>
    <w:rsid w:val="005F3F6D"/>
    <w:rsid w:val="005F49C9"/>
    <w:rsid w:val="005F4F87"/>
    <w:rsid w:val="005F5129"/>
    <w:rsid w:val="005F6B0E"/>
    <w:rsid w:val="005F760E"/>
    <w:rsid w:val="005F7B1D"/>
    <w:rsid w:val="0060222A"/>
    <w:rsid w:val="006077AC"/>
    <w:rsid w:val="0061004F"/>
    <w:rsid w:val="00610C21"/>
    <w:rsid w:val="00611907"/>
    <w:rsid w:val="00612EAE"/>
    <w:rsid w:val="00612F08"/>
    <w:rsid w:val="00613116"/>
    <w:rsid w:val="0061458A"/>
    <w:rsid w:val="00616960"/>
    <w:rsid w:val="00616CBF"/>
    <w:rsid w:val="006202A6"/>
    <w:rsid w:val="006204EB"/>
    <w:rsid w:val="0062054B"/>
    <w:rsid w:val="0062108C"/>
    <w:rsid w:val="0062177F"/>
    <w:rsid w:val="006219F6"/>
    <w:rsid w:val="00621C4E"/>
    <w:rsid w:val="00621FE8"/>
    <w:rsid w:val="00622324"/>
    <w:rsid w:val="00623672"/>
    <w:rsid w:val="006237AB"/>
    <w:rsid w:val="00624459"/>
    <w:rsid w:val="00624CA1"/>
    <w:rsid w:val="00624EAE"/>
    <w:rsid w:val="00626099"/>
    <w:rsid w:val="00626E4E"/>
    <w:rsid w:val="006305D7"/>
    <w:rsid w:val="00633A01"/>
    <w:rsid w:val="00633B97"/>
    <w:rsid w:val="006340B0"/>
    <w:rsid w:val="006341F7"/>
    <w:rsid w:val="00635014"/>
    <w:rsid w:val="00635A5D"/>
    <w:rsid w:val="006369CE"/>
    <w:rsid w:val="006374F4"/>
    <w:rsid w:val="006406F0"/>
    <w:rsid w:val="006411CA"/>
    <w:rsid w:val="0064273F"/>
    <w:rsid w:val="00645FB5"/>
    <w:rsid w:val="00646483"/>
    <w:rsid w:val="00647A8C"/>
    <w:rsid w:val="00652D85"/>
    <w:rsid w:val="006619C8"/>
    <w:rsid w:val="00665B64"/>
    <w:rsid w:val="00665BC9"/>
    <w:rsid w:val="00666EAC"/>
    <w:rsid w:val="00670919"/>
    <w:rsid w:val="00671710"/>
    <w:rsid w:val="00673414"/>
    <w:rsid w:val="00673ACB"/>
    <w:rsid w:val="00676016"/>
    <w:rsid w:val="00676079"/>
    <w:rsid w:val="006767EA"/>
    <w:rsid w:val="00676ECD"/>
    <w:rsid w:val="00677D0A"/>
    <w:rsid w:val="006805EE"/>
    <w:rsid w:val="0068185F"/>
    <w:rsid w:val="00683051"/>
    <w:rsid w:val="006843CE"/>
    <w:rsid w:val="00685408"/>
    <w:rsid w:val="006875D5"/>
    <w:rsid w:val="00687673"/>
    <w:rsid w:val="00691606"/>
    <w:rsid w:val="006917A5"/>
    <w:rsid w:val="00693433"/>
    <w:rsid w:val="00693704"/>
    <w:rsid w:val="006953E8"/>
    <w:rsid w:val="006A01CF"/>
    <w:rsid w:val="006A0F23"/>
    <w:rsid w:val="006A1D50"/>
    <w:rsid w:val="006A3957"/>
    <w:rsid w:val="006A5A74"/>
    <w:rsid w:val="006A60DD"/>
    <w:rsid w:val="006B074C"/>
    <w:rsid w:val="006B185C"/>
    <w:rsid w:val="006B3B84"/>
    <w:rsid w:val="006B4E7C"/>
    <w:rsid w:val="006B5845"/>
    <w:rsid w:val="006B59E8"/>
    <w:rsid w:val="006B5A9C"/>
    <w:rsid w:val="006B5D8C"/>
    <w:rsid w:val="006B72D4"/>
    <w:rsid w:val="006C11CC"/>
    <w:rsid w:val="006C1AEB"/>
    <w:rsid w:val="006C2071"/>
    <w:rsid w:val="006C47BC"/>
    <w:rsid w:val="006C4D81"/>
    <w:rsid w:val="006C51AD"/>
    <w:rsid w:val="006C57FE"/>
    <w:rsid w:val="006C6A47"/>
    <w:rsid w:val="006C7D37"/>
    <w:rsid w:val="006D057F"/>
    <w:rsid w:val="006D152A"/>
    <w:rsid w:val="006D1C77"/>
    <w:rsid w:val="006D2E94"/>
    <w:rsid w:val="006D3174"/>
    <w:rsid w:val="006D470A"/>
    <w:rsid w:val="006D4FCC"/>
    <w:rsid w:val="006D70EB"/>
    <w:rsid w:val="006E00C8"/>
    <w:rsid w:val="006E0955"/>
    <w:rsid w:val="006E251A"/>
    <w:rsid w:val="006E4B63"/>
    <w:rsid w:val="006F06E4"/>
    <w:rsid w:val="006F4EC5"/>
    <w:rsid w:val="006F5F78"/>
    <w:rsid w:val="006F6C5D"/>
    <w:rsid w:val="006F7B41"/>
    <w:rsid w:val="006F7D9E"/>
    <w:rsid w:val="00700B3A"/>
    <w:rsid w:val="00700DD4"/>
    <w:rsid w:val="00702A00"/>
    <w:rsid w:val="00702B5D"/>
    <w:rsid w:val="00703ED2"/>
    <w:rsid w:val="0070557F"/>
    <w:rsid w:val="00705D74"/>
    <w:rsid w:val="00707B8D"/>
    <w:rsid w:val="00713636"/>
    <w:rsid w:val="00714366"/>
    <w:rsid w:val="00714B8C"/>
    <w:rsid w:val="00716171"/>
    <w:rsid w:val="0071675D"/>
    <w:rsid w:val="00717FA5"/>
    <w:rsid w:val="0072008C"/>
    <w:rsid w:val="00727698"/>
    <w:rsid w:val="00727D17"/>
    <w:rsid w:val="0073557F"/>
    <w:rsid w:val="00735CF5"/>
    <w:rsid w:val="00736AEE"/>
    <w:rsid w:val="0074063A"/>
    <w:rsid w:val="00740F9B"/>
    <w:rsid w:val="00740FED"/>
    <w:rsid w:val="00741A43"/>
    <w:rsid w:val="00742AA4"/>
    <w:rsid w:val="00743AB6"/>
    <w:rsid w:val="00743BA1"/>
    <w:rsid w:val="00744344"/>
    <w:rsid w:val="00744350"/>
    <w:rsid w:val="00745F1E"/>
    <w:rsid w:val="00750094"/>
    <w:rsid w:val="007515FE"/>
    <w:rsid w:val="00752DE1"/>
    <w:rsid w:val="00754568"/>
    <w:rsid w:val="007601D0"/>
    <w:rsid w:val="0076109D"/>
    <w:rsid w:val="0076226C"/>
    <w:rsid w:val="00762E7F"/>
    <w:rsid w:val="007633D4"/>
    <w:rsid w:val="00767107"/>
    <w:rsid w:val="00767A09"/>
    <w:rsid w:val="0077221D"/>
    <w:rsid w:val="00773BFD"/>
    <w:rsid w:val="007743B3"/>
    <w:rsid w:val="00774470"/>
    <w:rsid w:val="00774490"/>
    <w:rsid w:val="00774589"/>
    <w:rsid w:val="00774E3A"/>
    <w:rsid w:val="00775A8C"/>
    <w:rsid w:val="00777D3E"/>
    <w:rsid w:val="007819FF"/>
    <w:rsid w:val="00781FE8"/>
    <w:rsid w:val="00782103"/>
    <w:rsid w:val="00784A4C"/>
    <w:rsid w:val="00784BC6"/>
    <w:rsid w:val="00784C55"/>
    <w:rsid w:val="0078523D"/>
    <w:rsid w:val="007869B6"/>
    <w:rsid w:val="00786B21"/>
    <w:rsid w:val="007914A4"/>
    <w:rsid w:val="00792CF3"/>
    <w:rsid w:val="007931DF"/>
    <w:rsid w:val="007973C8"/>
    <w:rsid w:val="007A00D7"/>
    <w:rsid w:val="007A0172"/>
    <w:rsid w:val="007A2511"/>
    <w:rsid w:val="007A260E"/>
    <w:rsid w:val="007A4D4C"/>
    <w:rsid w:val="007A4DD6"/>
    <w:rsid w:val="007A5CB9"/>
    <w:rsid w:val="007A7768"/>
    <w:rsid w:val="007B6B07"/>
    <w:rsid w:val="007B6D43"/>
    <w:rsid w:val="007B749A"/>
    <w:rsid w:val="007B768C"/>
    <w:rsid w:val="007B7BBD"/>
    <w:rsid w:val="007B7C6E"/>
    <w:rsid w:val="007C039E"/>
    <w:rsid w:val="007C0499"/>
    <w:rsid w:val="007C0712"/>
    <w:rsid w:val="007C0897"/>
    <w:rsid w:val="007C0ACB"/>
    <w:rsid w:val="007C10E9"/>
    <w:rsid w:val="007C2003"/>
    <w:rsid w:val="007C3241"/>
    <w:rsid w:val="007C6F83"/>
    <w:rsid w:val="007D300A"/>
    <w:rsid w:val="007D3341"/>
    <w:rsid w:val="007D44D7"/>
    <w:rsid w:val="007D5BC0"/>
    <w:rsid w:val="007D621A"/>
    <w:rsid w:val="007D700C"/>
    <w:rsid w:val="007E04B2"/>
    <w:rsid w:val="007E058A"/>
    <w:rsid w:val="007E0A0E"/>
    <w:rsid w:val="007E2887"/>
    <w:rsid w:val="007E36F1"/>
    <w:rsid w:val="007E5278"/>
    <w:rsid w:val="007E749C"/>
    <w:rsid w:val="007E7A11"/>
    <w:rsid w:val="007F0526"/>
    <w:rsid w:val="007F1288"/>
    <w:rsid w:val="007F1B5C"/>
    <w:rsid w:val="007F1CC2"/>
    <w:rsid w:val="007F272E"/>
    <w:rsid w:val="007F4F7F"/>
    <w:rsid w:val="007F5456"/>
    <w:rsid w:val="007F5670"/>
    <w:rsid w:val="007F6B43"/>
    <w:rsid w:val="007F71E8"/>
    <w:rsid w:val="007F7BAA"/>
    <w:rsid w:val="00801257"/>
    <w:rsid w:val="00803585"/>
    <w:rsid w:val="00803B0A"/>
    <w:rsid w:val="008043A0"/>
    <w:rsid w:val="00804816"/>
    <w:rsid w:val="00804DED"/>
    <w:rsid w:val="00805B96"/>
    <w:rsid w:val="00806053"/>
    <w:rsid w:val="008068A5"/>
    <w:rsid w:val="00806F73"/>
    <w:rsid w:val="00807D5E"/>
    <w:rsid w:val="008105BE"/>
    <w:rsid w:val="00810988"/>
    <w:rsid w:val="00810F77"/>
    <w:rsid w:val="008115A5"/>
    <w:rsid w:val="00811D46"/>
    <w:rsid w:val="0081246F"/>
    <w:rsid w:val="0081415D"/>
    <w:rsid w:val="008172CA"/>
    <w:rsid w:val="008200A6"/>
    <w:rsid w:val="008200F8"/>
    <w:rsid w:val="00820229"/>
    <w:rsid w:val="00822448"/>
    <w:rsid w:val="00822ABE"/>
    <w:rsid w:val="00822D0B"/>
    <w:rsid w:val="008244D1"/>
    <w:rsid w:val="00824A4F"/>
    <w:rsid w:val="00827118"/>
    <w:rsid w:val="008279E3"/>
    <w:rsid w:val="00827D47"/>
    <w:rsid w:val="00827F51"/>
    <w:rsid w:val="0083104E"/>
    <w:rsid w:val="0083173C"/>
    <w:rsid w:val="008343BE"/>
    <w:rsid w:val="00834E47"/>
    <w:rsid w:val="0083632A"/>
    <w:rsid w:val="00840FB4"/>
    <w:rsid w:val="008410B2"/>
    <w:rsid w:val="008418E7"/>
    <w:rsid w:val="0084202D"/>
    <w:rsid w:val="008443B9"/>
    <w:rsid w:val="00847FE9"/>
    <w:rsid w:val="008500A0"/>
    <w:rsid w:val="00851758"/>
    <w:rsid w:val="008524E5"/>
    <w:rsid w:val="00852AE3"/>
    <w:rsid w:val="0085351C"/>
    <w:rsid w:val="008549CA"/>
    <w:rsid w:val="008556C3"/>
    <w:rsid w:val="00855951"/>
    <w:rsid w:val="0085687C"/>
    <w:rsid w:val="00856930"/>
    <w:rsid w:val="00862C3C"/>
    <w:rsid w:val="00862D38"/>
    <w:rsid w:val="00864E17"/>
    <w:rsid w:val="0086540D"/>
    <w:rsid w:val="00866851"/>
    <w:rsid w:val="008706C5"/>
    <w:rsid w:val="00873707"/>
    <w:rsid w:val="00874278"/>
    <w:rsid w:val="00874B20"/>
    <w:rsid w:val="008763E1"/>
    <w:rsid w:val="0087775C"/>
    <w:rsid w:val="00877EC8"/>
    <w:rsid w:val="00880F36"/>
    <w:rsid w:val="008813FB"/>
    <w:rsid w:val="00883396"/>
    <w:rsid w:val="00884C51"/>
    <w:rsid w:val="00885113"/>
    <w:rsid w:val="00885530"/>
    <w:rsid w:val="00885BE1"/>
    <w:rsid w:val="00886422"/>
    <w:rsid w:val="00886F91"/>
    <w:rsid w:val="008873FE"/>
    <w:rsid w:val="00890CF8"/>
    <w:rsid w:val="008910D1"/>
    <w:rsid w:val="0089296C"/>
    <w:rsid w:val="00893006"/>
    <w:rsid w:val="00893C67"/>
    <w:rsid w:val="0089543E"/>
    <w:rsid w:val="00895E7A"/>
    <w:rsid w:val="00896ABD"/>
    <w:rsid w:val="008A170A"/>
    <w:rsid w:val="008A1C15"/>
    <w:rsid w:val="008A3380"/>
    <w:rsid w:val="008A5003"/>
    <w:rsid w:val="008A7A9C"/>
    <w:rsid w:val="008B04F7"/>
    <w:rsid w:val="008B0DED"/>
    <w:rsid w:val="008B22D7"/>
    <w:rsid w:val="008B366A"/>
    <w:rsid w:val="008B38E6"/>
    <w:rsid w:val="008B509B"/>
    <w:rsid w:val="008B50A1"/>
    <w:rsid w:val="008B5218"/>
    <w:rsid w:val="008B7102"/>
    <w:rsid w:val="008C117E"/>
    <w:rsid w:val="008C3B7D"/>
    <w:rsid w:val="008C4740"/>
    <w:rsid w:val="008C55A7"/>
    <w:rsid w:val="008C5650"/>
    <w:rsid w:val="008C5AC6"/>
    <w:rsid w:val="008C70B1"/>
    <w:rsid w:val="008D05B0"/>
    <w:rsid w:val="008D0B01"/>
    <w:rsid w:val="008D0F90"/>
    <w:rsid w:val="008D161E"/>
    <w:rsid w:val="008D3250"/>
    <w:rsid w:val="008D337E"/>
    <w:rsid w:val="008D3715"/>
    <w:rsid w:val="008D3E59"/>
    <w:rsid w:val="008D5201"/>
    <w:rsid w:val="008D5465"/>
    <w:rsid w:val="008D5BDE"/>
    <w:rsid w:val="008D5FC8"/>
    <w:rsid w:val="008D72F4"/>
    <w:rsid w:val="008D7EB7"/>
    <w:rsid w:val="008E2C47"/>
    <w:rsid w:val="008E3684"/>
    <w:rsid w:val="008E4B12"/>
    <w:rsid w:val="008E4B53"/>
    <w:rsid w:val="008E57F5"/>
    <w:rsid w:val="008E62CE"/>
    <w:rsid w:val="008E64F0"/>
    <w:rsid w:val="008E6DAA"/>
    <w:rsid w:val="008E7606"/>
    <w:rsid w:val="008E7D49"/>
    <w:rsid w:val="008F1DAA"/>
    <w:rsid w:val="008F2DB0"/>
    <w:rsid w:val="008F3EBD"/>
    <w:rsid w:val="008F5C25"/>
    <w:rsid w:val="008F60B2"/>
    <w:rsid w:val="008F7C41"/>
    <w:rsid w:val="00900BFB"/>
    <w:rsid w:val="00900E73"/>
    <w:rsid w:val="00900ECF"/>
    <w:rsid w:val="009021A6"/>
    <w:rsid w:val="0090249C"/>
    <w:rsid w:val="009024C5"/>
    <w:rsid w:val="00902B20"/>
    <w:rsid w:val="009031E2"/>
    <w:rsid w:val="009032EF"/>
    <w:rsid w:val="009036B8"/>
    <w:rsid w:val="00904E06"/>
    <w:rsid w:val="00907020"/>
    <w:rsid w:val="00911DDD"/>
    <w:rsid w:val="0091276C"/>
    <w:rsid w:val="00912B45"/>
    <w:rsid w:val="009150CE"/>
    <w:rsid w:val="009165AC"/>
    <w:rsid w:val="0091725D"/>
    <w:rsid w:val="00917489"/>
    <w:rsid w:val="009174A6"/>
    <w:rsid w:val="0092053F"/>
    <w:rsid w:val="00920AFF"/>
    <w:rsid w:val="0092224F"/>
    <w:rsid w:val="0092340A"/>
    <w:rsid w:val="00925DCB"/>
    <w:rsid w:val="00925F96"/>
    <w:rsid w:val="00926991"/>
    <w:rsid w:val="009273E5"/>
    <w:rsid w:val="00927B54"/>
    <w:rsid w:val="009302CC"/>
    <w:rsid w:val="009313D9"/>
    <w:rsid w:val="0093202A"/>
    <w:rsid w:val="009343AD"/>
    <w:rsid w:val="00935B7F"/>
    <w:rsid w:val="00941293"/>
    <w:rsid w:val="009432AD"/>
    <w:rsid w:val="009432B8"/>
    <w:rsid w:val="0094381E"/>
    <w:rsid w:val="00944395"/>
    <w:rsid w:val="00946372"/>
    <w:rsid w:val="00950490"/>
    <w:rsid w:val="00950C17"/>
    <w:rsid w:val="00950D92"/>
    <w:rsid w:val="00951ED4"/>
    <w:rsid w:val="00951FAF"/>
    <w:rsid w:val="00952ABA"/>
    <w:rsid w:val="00954740"/>
    <w:rsid w:val="0095592B"/>
    <w:rsid w:val="00960730"/>
    <w:rsid w:val="00961E4D"/>
    <w:rsid w:val="00961F96"/>
    <w:rsid w:val="00963ABC"/>
    <w:rsid w:val="00965B23"/>
    <w:rsid w:val="00965D21"/>
    <w:rsid w:val="00966C26"/>
    <w:rsid w:val="00967764"/>
    <w:rsid w:val="00970B0E"/>
    <w:rsid w:val="00970BB9"/>
    <w:rsid w:val="009710FE"/>
    <w:rsid w:val="00971973"/>
    <w:rsid w:val="009726EE"/>
    <w:rsid w:val="00972F7F"/>
    <w:rsid w:val="00974947"/>
    <w:rsid w:val="00975573"/>
    <w:rsid w:val="00976AFD"/>
    <w:rsid w:val="00976D03"/>
    <w:rsid w:val="00977630"/>
    <w:rsid w:val="00977B30"/>
    <w:rsid w:val="00980CBE"/>
    <w:rsid w:val="009824AD"/>
    <w:rsid w:val="00982F41"/>
    <w:rsid w:val="00984BC7"/>
    <w:rsid w:val="00985090"/>
    <w:rsid w:val="00987710"/>
    <w:rsid w:val="009902E9"/>
    <w:rsid w:val="009904AB"/>
    <w:rsid w:val="00991F80"/>
    <w:rsid w:val="00992209"/>
    <w:rsid w:val="00992FA9"/>
    <w:rsid w:val="00995688"/>
    <w:rsid w:val="009958A6"/>
    <w:rsid w:val="00995ED6"/>
    <w:rsid w:val="00996456"/>
    <w:rsid w:val="00996EE0"/>
    <w:rsid w:val="009A04F5"/>
    <w:rsid w:val="009A0AEC"/>
    <w:rsid w:val="009A15EF"/>
    <w:rsid w:val="009A23D0"/>
    <w:rsid w:val="009A2E9D"/>
    <w:rsid w:val="009A3186"/>
    <w:rsid w:val="009A34A5"/>
    <w:rsid w:val="009A38A5"/>
    <w:rsid w:val="009A4E20"/>
    <w:rsid w:val="009A7405"/>
    <w:rsid w:val="009A7445"/>
    <w:rsid w:val="009B0BB9"/>
    <w:rsid w:val="009B118B"/>
    <w:rsid w:val="009B1737"/>
    <w:rsid w:val="009B1F7F"/>
    <w:rsid w:val="009B229F"/>
    <w:rsid w:val="009B2719"/>
    <w:rsid w:val="009B3D4B"/>
    <w:rsid w:val="009B5B99"/>
    <w:rsid w:val="009B6671"/>
    <w:rsid w:val="009B6EFC"/>
    <w:rsid w:val="009B77B2"/>
    <w:rsid w:val="009B7994"/>
    <w:rsid w:val="009C0BB1"/>
    <w:rsid w:val="009C16FE"/>
    <w:rsid w:val="009C2DF8"/>
    <w:rsid w:val="009C31BF"/>
    <w:rsid w:val="009C3B77"/>
    <w:rsid w:val="009C3DCF"/>
    <w:rsid w:val="009C444B"/>
    <w:rsid w:val="009C68B7"/>
    <w:rsid w:val="009C6CDF"/>
    <w:rsid w:val="009D0834"/>
    <w:rsid w:val="009D0A1E"/>
    <w:rsid w:val="009D2AE3"/>
    <w:rsid w:val="009D452D"/>
    <w:rsid w:val="009D52BC"/>
    <w:rsid w:val="009D7D0A"/>
    <w:rsid w:val="009D7DD5"/>
    <w:rsid w:val="009D7E39"/>
    <w:rsid w:val="009E0834"/>
    <w:rsid w:val="009E09D9"/>
    <w:rsid w:val="009E2682"/>
    <w:rsid w:val="009E3907"/>
    <w:rsid w:val="009F009A"/>
    <w:rsid w:val="009F01B1"/>
    <w:rsid w:val="009F0DBB"/>
    <w:rsid w:val="009F0F84"/>
    <w:rsid w:val="009F1516"/>
    <w:rsid w:val="009F1D1C"/>
    <w:rsid w:val="009F287C"/>
    <w:rsid w:val="009F37B1"/>
    <w:rsid w:val="009F3887"/>
    <w:rsid w:val="009F732B"/>
    <w:rsid w:val="00A00187"/>
    <w:rsid w:val="00A007B6"/>
    <w:rsid w:val="00A01FE0"/>
    <w:rsid w:val="00A066C3"/>
    <w:rsid w:val="00A104F3"/>
    <w:rsid w:val="00A105ED"/>
    <w:rsid w:val="00A10656"/>
    <w:rsid w:val="00A11204"/>
    <w:rsid w:val="00A113C0"/>
    <w:rsid w:val="00A12FA6"/>
    <w:rsid w:val="00A1339B"/>
    <w:rsid w:val="00A143E0"/>
    <w:rsid w:val="00A14ABA"/>
    <w:rsid w:val="00A22C38"/>
    <w:rsid w:val="00A24C7F"/>
    <w:rsid w:val="00A24CB6"/>
    <w:rsid w:val="00A25A64"/>
    <w:rsid w:val="00A2603C"/>
    <w:rsid w:val="00A267AB"/>
    <w:rsid w:val="00A26CD2"/>
    <w:rsid w:val="00A26F33"/>
    <w:rsid w:val="00A273E9"/>
    <w:rsid w:val="00A27667"/>
    <w:rsid w:val="00A30969"/>
    <w:rsid w:val="00A32837"/>
    <w:rsid w:val="00A32979"/>
    <w:rsid w:val="00A34A67"/>
    <w:rsid w:val="00A35B6A"/>
    <w:rsid w:val="00A37462"/>
    <w:rsid w:val="00A40612"/>
    <w:rsid w:val="00A4073A"/>
    <w:rsid w:val="00A4180C"/>
    <w:rsid w:val="00A41BB9"/>
    <w:rsid w:val="00A4493F"/>
    <w:rsid w:val="00A449C0"/>
    <w:rsid w:val="00A459E1"/>
    <w:rsid w:val="00A50ACC"/>
    <w:rsid w:val="00A5100E"/>
    <w:rsid w:val="00A52296"/>
    <w:rsid w:val="00A55661"/>
    <w:rsid w:val="00A57319"/>
    <w:rsid w:val="00A5767A"/>
    <w:rsid w:val="00A61B70"/>
    <w:rsid w:val="00A61FA8"/>
    <w:rsid w:val="00A62722"/>
    <w:rsid w:val="00A634DD"/>
    <w:rsid w:val="00A637F4"/>
    <w:rsid w:val="00A65485"/>
    <w:rsid w:val="00A66E05"/>
    <w:rsid w:val="00A67292"/>
    <w:rsid w:val="00A672C2"/>
    <w:rsid w:val="00A6762E"/>
    <w:rsid w:val="00A70753"/>
    <w:rsid w:val="00A712D2"/>
    <w:rsid w:val="00A71BDD"/>
    <w:rsid w:val="00A82C8A"/>
    <w:rsid w:val="00A8346B"/>
    <w:rsid w:val="00A852FF"/>
    <w:rsid w:val="00A86766"/>
    <w:rsid w:val="00A87337"/>
    <w:rsid w:val="00A90B2B"/>
    <w:rsid w:val="00A90C97"/>
    <w:rsid w:val="00A960C8"/>
    <w:rsid w:val="00A96604"/>
    <w:rsid w:val="00AA0216"/>
    <w:rsid w:val="00AA03DF"/>
    <w:rsid w:val="00AA0801"/>
    <w:rsid w:val="00AA1162"/>
    <w:rsid w:val="00AA1B4F"/>
    <w:rsid w:val="00AA21D8"/>
    <w:rsid w:val="00AA34C0"/>
    <w:rsid w:val="00AA524E"/>
    <w:rsid w:val="00AA54F3"/>
    <w:rsid w:val="00AA6283"/>
    <w:rsid w:val="00AA6B43"/>
    <w:rsid w:val="00AA7BE2"/>
    <w:rsid w:val="00AB0371"/>
    <w:rsid w:val="00AB19B6"/>
    <w:rsid w:val="00AB22FD"/>
    <w:rsid w:val="00AB367A"/>
    <w:rsid w:val="00AB7685"/>
    <w:rsid w:val="00AC01D1"/>
    <w:rsid w:val="00AC52A5"/>
    <w:rsid w:val="00AC6EFD"/>
    <w:rsid w:val="00AC7151"/>
    <w:rsid w:val="00AC7A1E"/>
    <w:rsid w:val="00AD09DA"/>
    <w:rsid w:val="00AD18C1"/>
    <w:rsid w:val="00AD309A"/>
    <w:rsid w:val="00AD460A"/>
    <w:rsid w:val="00AD6A05"/>
    <w:rsid w:val="00AE018D"/>
    <w:rsid w:val="00AE1993"/>
    <w:rsid w:val="00AE272B"/>
    <w:rsid w:val="00AE3637"/>
    <w:rsid w:val="00AE3E3A"/>
    <w:rsid w:val="00AE77B4"/>
    <w:rsid w:val="00AE7C1A"/>
    <w:rsid w:val="00AE7DF8"/>
    <w:rsid w:val="00AE7E4A"/>
    <w:rsid w:val="00AF0D9C"/>
    <w:rsid w:val="00AF13AB"/>
    <w:rsid w:val="00AF1D36"/>
    <w:rsid w:val="00AF280B"/>
    <w:rsid w:val="00AF5F75"/>
    <w:rsid w:val="00AF6001"/>
    <w:rsid w:val="00AF6197"/>
    <w:rsid w:val="00AF6793"/>
    <w:rsid w:val="00AF6B12"/>
    <w:rsid w:val="00AF7BBC"/>
    <w:rsid w:val="00B01756"/>
    <w:rsid w:val="00B01A16"/>
    <w:rsid w:val="00B04319"/>
    <w:rsid w:val="00B07F45"/>
    <w:rsid w:val="00B1021A"/>
    <w:rsid w:val="00B10AFD"/>
    <w:rsid w:val="00B1195F"/>
    <w:rsid w:val="00B11CE0"/>
    <w:rsid w:val="00B12024"/>
    <w:rsid w:val="00B13682"/>
    <w:rsid w:val="00B13801"/>
    <w:rsid w:val="00B13D73"/>
    <w:rsid w:val="00B1481A"/>
    <w:rsid w:val="00B14E56"/>
    <w:rsid w:val="00B15654"/>
    <w:rsid w:val="00B15A1F"/>
    <w:rsid w:val="00B15FE9"/>
    <w:rsid w:val="00B2148A"/>
    <w:rsid w:val="00B220C2"/>
    <w:rsid w:val="00B22706"/>
    <w:rsid w:val="00B24056"/>
    <w:rsid w:val="00B2561F"/>
    <w:rsid w:val="00B25B32"/>
    <w:rsid w:val="00B32616"/>
    <w:rsid w:val="00B333FE"/>
    <w:rsid w:val="00B346F7"/>
    <w:rsid w:val="00B36C42"/>
    <w:rsid w:val="00B41FF9"/>
    <w:rsid w:val="00B42EA7"/>
    <w:rsid w:val="00B42FA0"/>
    <w:rsid w:val="00B46D70"/>
    <w:rsid w:val="00B476F7"/>
    <w:rsid w:val="00B51518"/>
    <w:rsid w:val="00B515F8"/>
    <w:rsid w:val="00B5337C"/>
    <w:rsid w:val="00B53FDE"/>
    <w:rsid w:val="00B54071"/>
    <w:rsid w:val="00B561C7"/>
    <w:rsid w:val="00B56397"/>
    <w:rsid w:val="00B56A92"/>
    <w:rsid w:val="00B57517"/>
    <w:rsid w:val="00B6027B"/>
    <w:rsid w:val="00B604B8"/>
    <w:rsid w:val="00B61014"/>
    <w:rsid w:val="00B62244"/>
    <w:rsid w:val="00B64AE2"/>
    <w:rsid w:val="00B65BB6"/>
    <w:rsid w:val="00B65EDB"/>
    <w:rsid w:val="00B66428"/>
    <w:rsid w:val="00B66E7D"/>
    <w:rsid w:val="00B66F77"/>
    <w:rsid w:val="00B67AFF"/>
    <w:rsid w:val="00B7022C"/>
    <w:rsid w:val="00B70B59"/>
    <w:rsid w:val="00B712FB"/>
    <w:rsid w:val="00B72C73"/>
    <w:rsid w:val="00B73657"/>
    <w:rsid w:val="00B75C30"/>
    <w:rsid w:val="00B77272"/>
    <w:rsid w:val="00B7755F"/>
    <w:rsid w:val="00B77A81"/>
    <w:rsid w:val="00B806B2"/>
    <w:rsid w:val="00B80BCD"/>
    <w:rsid w:val="00B80BEE"/>
    <w:rsid w:val="00B80C67"/>
    <w:rsid w:val="00B85628"/>
    <w:rsid w:val="00B935E0"/>
    <w:rsid w:val="00B943A2"/>
    <w:rsid w:val="00B94B6C"/>
    <w:rsid w:val="00B95CFA"/>
    <w:rsid w:val="00B96647"/>
    <w:rsid w:val="00B97247"/>
    <w:rsid w:val="00BA058D"/>
    <w:rsid w:val="00BA1735"/>
    <w:rsid w:val="00BA19FA"/>
    <w:rsid w:val="00BA1AA2"/>
    <w:rsid w:val="00BA1EE8"/>
    <w:rsid w:val="00BA4288"/>
    <w:rsid w:val="00BA7CF6"/>
    <w:rsid w:val="00BB2D6A"/>
    <w:rsid w:val="00BB35E4"/>
    <w:rsid w:val="00BB48E5"/>
    <w:rsid w:val="00BB5607"/>
    <w:rsid w:val="00BB5827"/>
    <w:rsid w:val="00BB5A13"/>
    <w:rsid w:val="00BB5ACA"/>
    <w:rsid w:val="00BB627F"/>
    <w:rsid w:val="00BC097B"/>
    <w:rsid w:val="00BC189A"/>
    <w:rsid w:val="00BC2514"/>
    <w:rsid w:val="00BC3823"/>
    <w:rsid w:val="00BC51AD"/>
    <w:rsid w:val="00BC5841"/>
    <w:rsid w:val="00BC66AC"/>
    <w:rsid w:val="00BC78CF"/>
    <w:rsid w:val="00BC7D7C"/>
    <w:rsid w:val="00BD1D16"/>
    <w:rsid w:val="00BD3210"/>
    <w:rsid w:val="00BD4534"/>
    <w:rsid w:val="00BD566F"/>
    <w:rsid w:val="00BD60B4"/>
    <w:rsid w:val="00BD73DF"/>
    <w:rsid w:val="00BD796B"/>
    <w:rsid w:val="00BE40C0"/>
    <w:rsid w:val="00BE5AF8"/>
    <w:rsid w:val="00BE5F4A"/>
    <w:rsid w:val="00BE7AEF"/>
    <w:rsid w:val="00BF09B0"/>
    <w:rsid w:val="00BF0BA7"/>
    <w:rsid w:val="00BF1544"/>
    <w:rsid w:val="00BF1B53"/>
    <w:rsid w:val="00BF246D"/>
    <w:rsid w:val="00BF2A41"/>
    <w:rsid w:val="00BF370B"/>
    <w:rsid w:val="00BF7A7F"/>
    <w:rsid w:val="00C01492"/>
    <w:rsid w:val="00C02298"/>
    <w:rsid w:val="00C0281C"/>
    <w:rsid w:val="00C0350D"/>
    <w:rsid w:val="00C03D4F"/>
    <w:rsid w:val="00C06F06"/>
    <w:rsid w:val="00C07E6B"/>
    <w:rsid w:val="00C10F14"/>
    <w:rsid w:val="00C11377"/>
    <w:rsid w:val="00C11CF9"/>
    <w:rsid w:val="00C15A62"/>
    <w:rsid w:val="00C16A6C"/>
    <w:rsid w:val="00C16BCD"/>
    <w:rsid w:val="00C17771"/>
    <w:rsid w:val="00C20028"/>
    <w:rsid w:val="00C200E6"/>
    <w:rsid w:val="00C20FAD"/>
    <w:rsid w:val="00C2375F"/>
    <w:rsid w:val="00C2440B"/>
    <w:rsid w:val="00C2452D"/>
    <w:rsid w:val="00C247CB"/>
    <w:rsid w:val="00C26187"/>
    <w:rsid w:val="00C311C2"/>
    <w:rsid w:val="00C32C12"/>
    <w:rsid w:val="00C32E66"/>
    <w:rsid w:val="00C3355F"/>
    <w:rsid w:val="00C33B58"/>
    <w:rsid w:val="00C3569A"/>
    <w:rsid w:val="00C36490"/>
    <w:rsid w:val="00C37CF2"/>
    <w:rsid w:val="00C37EDE"/>
    <w:rsid w:val="00C42FEF"/>
    <w:rsid w:val="00C43357"/>
    <w:rsid w:val="00C43F48"/>
    <w:rsid w:val="00C445FE"/>
    <w:rsid w:val="00C448FF"/>
    <w:rsid w:val="00C459D2"/>
    <w:rsid w:val="00C45E57"/>
    <w:rsid w:val="00C46F67"/>
    <w:rsid w:val="00C47490"/>
    <w:rsid w:val="00C50D8E"/>
    <w:rsid w:val="00C50E6F"/>
    <w:rsid w:val="00C52F29"/>
    <w:rsid w:val="00C5425F"/>
    <w:rsid w:val="00C56CE6"/>
    <w:rsid w:val="00C5745F"/>
    <w:rsid w:val="00C60005"/>
    <w:rsid w:val="00C60B99"/>
    <w:rsid w:val="00C61A98"/>
    <w:rsid w:val="00C63201"/>
    <w:rsid w:val="00C64E62"/>
    <w:rsid w:val="00C651D5"/>
    <w:rsid w:val="00C65CCC"/>
    <w:rsid w:val="00C66985"/>
    <w:rsid w:val="00C755D6"/>
    <w:rsid w:val="00C7618F"/>
    <w:rsid w:val="00C765A9"/>
    <w:rsid w:val="00C8162D"/>
    <w:rsid w:val="00C8267D"/>
    <w:rsid w:val="00C827F0"/>
    <w:rsid w:val="00C83A0B"/>
    <w:rsid w:val="00C84108"/>
    <w:rsid w:val="00C842D0"/>
    <w:rsid w:val="00C8485F"/>
    <w:rsid w:val="00C84924"/>
    <w:rsid w:val="00C84ED1"/>
    <w:rsid w:val="00C8522D"/>
    <w:rsid w:val="00C85479"/>
    <w:rsid w:val="00C86E44"/>
    <w:rsid w:val="00C9038F"/>
    <w:rsid w:val="00C92A2E"/>
    <w:rsid w:val="00C92AAB"/>
    <w:rsid w:val="00C930A0"/>
    <w:rsid w:val="00C936B8"/>
    <w:rsid w:val="00C93A24"/>
    <w:rsid w:val="00C94B0E"/>
    <w:rsid w:val="00C97830"/>
    <w:rsid w:val="00CA199F"/>
    <w:rsid w:val="00CA1A30"/>
    <w:rsid w:val="00CA2435"/>
    <w:rsid w:val="00CA3F83"/>
    <w:rsid w:val="00CA4068"/>
    <w:rsid w:val="00CA6A22"/>
    <w:rsid w:val="00CA7083"/>
    <w:rsid w:val="00CA7297"/>
    <w:rsid w:val="00CB078D"/>
    <w:rsid w:val="00CB2835"/>
    <w:rsid w:val="00CB31D5"/>
    <w:rsid w:val="00CB37F8"/>
    <w:rsid w:val="00CB3BF9"/>
    <w:rsid w:val="00CB4721"/>
    <w:rsid w:val="00CB7078"/>
    <w:rsid w:val="00CB7DC3"/>
    <w:rsid w:val="00CC100B"/>
    <w:rsid w:val="00CC78EE"/>
    <w:rsid w:val="00CC7B2B"/>
    <w:rsid w:val="00CD05DF"/>
    <w:rsid w:val="00CD0E2F"/>
    <w:rsid w:val="00CD1D49"/>
    <w:rsid w:val="00CD2F20"/>
    <w:rsid w:val="00CD5732"/>
    <w:rsid w:val="00CD5FAE"/>
    <w:rsid w:val="00CD6968"/>
    <w:rsid w:val="00CD6B20"/>
    <w:rsid w:val="00CD7E8F"/>
    <w:rsid w:val="00CE1339"/>
    <w:rsid w:val="00CE1CF9"/>
    <w:rsid w:val="00CE492B"/>
    <w:rsid w:val="00CE51AC"/>
    <w:rsid w:val="00CE61CC"/>
    <w:rsid w:val="00CE6D0E"/>
    <w:rsid w:val="00CE6E42"/>
    <w:rsid w:val="00CE7479"/>
    <w:rsid w:val="00CF1862"/>
    <w:rsid w:val="00CF20B7"/>
    <w:rsid w:val="00CF2856"/>
    <w:rsid w:val="00CF5E16"/>
    <w:rsid w:val="00CF62DF"/>
    <w:rsid w:val="00CF6462"/>
    <w:rsid w:val="00CF6692"/>
    <w:rsid w:val="00CF7076"/>
    <w:rsid w:val="00CF7441"/>
    <w:rsid w:val="00D00573"/>
    <w:rsid w:val="00D00D16"/>
    <w:rsid w:val="00D03A2A"/>
    <w:rsid w:val="00D03C6C"/>
    <w:rsid w:val="00D04760"/>
    <w:rsid w:val="00D04A42"/>
    <w:rsid w:val="00D04A95"/>
    <w:rsid w:val="00D060FA"/>
    <w:rsid w:val="00D06288"/>
    <w:rsid w:val="00D068C7"/>
    <w:rsid w:val="00D07129"/>
    <w:rsid w:val="00D10AE0"/>
    <w:rsid w:val="00D11BC7"/>
    <w:rsid w:val="00D11CC3"/>
    <w:rsid w:val="00D128A4"/>
    <w:rsid w:val="00D12E52"/>
    <w:rsid w:val="00D1412C"/>
    <w:rsid w:val="00D146F1"/>
    <w:rsid w:val="00D14AF7"/>
    <w:rsid w:val="00D15131"/>
    <w:rsid w:val="00D16001"/>
    <w:rsid w:val="00D16FA2"/>
    <w:rsid w:val="00D17B46"/>
    <w:rsid w:val="00D2076B"/>
    <w:rsid w:val="00D20954"/>
    <w:rsid w:val="00D21319"/>
    <w:rsid w:val="00D21C39"/>
    <w:rsid w:val="00D21FC6"/>
    <w:rsid w:val="00D2243A"/>
    <w:rsid w:val="00D23BE0"/>
    <w:rsid w:val="00D241BA"/>
    <w:rsid w:val="00D30375"/>
    <w:rsid w:val="00D33393"/>
    <w:rsid w:val="00D33D36"/>
    <w:rsid w:val="00D34D94"/>
    <w:rsid w:val="00D352FA"/>
    <w:rsid w:val="00D3530E"/>
    <w:rsid w:val="00D3748C"/>
    <w:rsid w:val="00D375B3"/>
    <w:rsid w:val="00D37C75"/>
    <w:rsid w:val="00D409E2"/>
    <w:rsid w:val="00D41D3B"/>
    <w:rsid w:val="00D41DCF"/>
    <w:rsid w:val="00D427D7"/>
    <w:rsid w:val="00D4374A"/>
    <w:rsid w:val="00D44E62"/>
    <w:rsid w:val="00D45196"/>
    <w:rsid w:val="00D45E27"/>
    <w:rsid w:val="00D46574"/>
    <w:rsid w:val="00D46CD4"/>
    <w:rsid w:val="00D50F2E"/>
    <w:rsid w:val="00D51570"/>
    <w:rsid w:val="00D5222F"/>
    <w:rsid w:val="00D524CC"/>
    <w:rsid w:val="00D55238"/>
    <w:rsid w:val="00D556AD"/>
    <w:rsid w:val="00D55DCD"/>
    <w:rsid w:val="00D55DEA"/>
    <w:rsid w:val="00D56190"/>
    <w:rsid w:val="00D57838"/>
    <w:rsid w:val="00D57EAF"/>
    <w:rsid w:val="00D60381"/>
    <w:rsid w:val="00D616DE"/>
    <w:rsid w:val="00D62201"/>
    <w:rsid w:val="00D6296A"/>
    <w:rsid w:val="00D63768"/>
    <w:rsid w:val="00D651D1"/>
    <w:rsid w:val="00D66512"/>
    <w:rsid w:val="00D66AC5"/>
    <w:rsid w:val="00D66C61"/>
    <w:rsid w:val="00D67717"/>
    <w:rsid w:val="00D717BB"/>
    <w:rsid w:val="00D7226B"/>
    <w:rsid w:val="00D72707"/>
    <w:rsid w:val="00D7543F"/>
    <w:rsid w:val="00D75A9C"/>
    <w:rsid w:val="00D75DB5"/>
    <w:rsid w:val="00D767F2"/>
    <w:rsid w:val="00D80DB9"/>
    <w:rsid w:val="00D8150B"/>
    <w:rsid w:val="00D82C6C"/>
    <w:rsid w:val="00D90871"/>
    <w:rsid w:val="00D908A3"/>
    <w:rsid w:val="00D91180"/>
    <w:rsid w:val="00D9155F"/>
    <w:rsid w:val="00D9183F"/>
    <w:rsid w:val="00D924C2"/>
    <w:rsid w:val="00D92ABF"/>
    <w:rsid w:val="00D9403F"/>
    <w:rsid w:val="00D959B4"/>
    <w:rsid w:val="00D97028"/>
    <w:rsid w:val="00D9772D"/>
    <w:rsid w:val="00DA10BD"/>
    <w:rsid w:val="00DA1165"/>
    <w:rsid w:val="00DA11E9"/>
    <w:rsid w:val="00DA4428"/>
    <w:rsid w:val="00DA44DE"/>
    <w:rsid w:val="00DA4AEA"/>
    <w:rsid w:val="00DA68D8"/>
    <w:rsid w:val="00DB06C3"/>
    <w:rsid w:val="00DB1A13"/>
    <w:rsid w:val="00DB2718"/>
    <w:rsid w:val="00DB3950"/>
    <w:rsid w:val="00DB620A"/>
    <w:rsid w:val="00DC0388"/>
    <w:rsid w:val="00DC17C2"/>
    <w:rsid w:val="00DC3832"/>
    <w:rsid w:val="00DC777B"/>
    <w:rsid w:val="00DC7A51"/>
    <w:rsid w:val="00DD0C83"/>
    <w:rsid w:val="00DD0EA6"/>
    <w:rsid w:val="00DD1647"/>
    <w:rsid w:val="00DD1B74"/>
    <w:rsid w:val="00DD255A"/>
    <w:rsid w:val="00DD362D"/>
    <w:rsid w:val="00DD3B1E"/>
    <w:rsid w:val="00DD3D13"/>
    <w:rsid w:val="00DD43F9"/>
    <w:rsid w:val="00DD4CC1"/>
    <w:rsid w:val="00DD4D83"/>
    <w:rsid w:val="00DD6797"/>
    <w:rsid w:val="00DD7232"/>
    <w:rsid w:val="00DE0B7C"/>
    <w:rsid w:val="00DE4179"/>
    <w:rsid w:val="00DE5B5F"/>
    <w:rsid w:val="00DF1E37"/>
    <w:rsid w:val="00DF2739"/>
    <w:rsid w:val="00DF4CE8"/>
    <w:rsid w:val="00DF4E44"/>
    <w:rsid w:val="00E00124"/>
    <w:rsid w:val="00E00696"/>
    <w:rsid w:val="00E019F4"/>
    <w:rsid w:val="00E01F49"/>
    <w:rsid w:val="00E030D6"/>
    <w:rsid w:val="00E03651"/>
    <w:rsid w:val="00E03808"/>
    <w:rsid w:val="00E04BE7"/>
    <w:rsid w:val="00E060C2"/>
    <w:rsid w:val="00E06324"/>
    <w:rsid w:val="00E06391"/>
    <w:rsid w:val="00E0669A"/>
    <w:rsid w:val="00E07E0A"/>
    <w:rsid w:val="00E12999"/>
    <w:rsid w:val="00E12CD2"/>
    <w:rsid w:val="00E12FB0"/>
    <w:rsid w:val="00E13A87"/>
    <w:rsid w:val="00E14814"/>
    <w:rsid w:val="00E1591B"/>
    <w:rsid w:val="00E16A50"/>
    <w:rsid w:val="00E22640"/>
    <w:rsid w:val="00E22886"/>
    <w:rsid w:val="00E22CE3"/>
    <w:rsid w:val="00E246DB"/>
    <w:rsid w:val="00E249D5"/>
    <w:rsid w:val="00E25792"/>
    <w:rsid w:val="00E26F73"/>
    <w:rsid w:val="00E27862"/>
    <w:rsid w:val="00E32B58"/>
    <w:rsid w:val="00E338D5"/>
    <w:rsid w:val="00E33C68"/>
    <w:rsid w:val="00E34EEB"/>
    <w:rsid w:val="00E352D0"/>
    <w:rsid w:val="00E3687C"/>
    <w:rsid w:val="00E37430"/>
    <w:rsid w:val="00E37660"/>
    <w:rsid w:val="00E40E0E"/>
    <w:rsid w:val="00E41150"/>
    <w:rsid w:val="00E41326"/>
    <w:rsid w:val="00E44EB9"/>
    <w:rsid w:val="00E45BAA"/>
    <w:rsid w:val="00E46358"/>
    <w:rsid w:val="00E46D0E"/>
    <w:rsid w:val="00E471DC"/>
    <w:rsid w:val="00E479C4"/>
    <w:rsid w:val="00E507B3"/>
    <w:rsid w:val="00E507F7"/>
    <w:rsid w:val="00E50EB4"/>
    <w:rsid w:val="00E522E1"/>
    <w:rsid w:val="00E532FC"/>
    <w:rsid w:val="00E53BC2"/>
    <w:rsid w:val="00E559B4"/>
    <w:rsid w:val="00E55A12"/>
    <w:rsid w:val="00E55BB0"/>
    <w:rsid w:val="00E601C3"/>
    <w:rsid w:val="00E609E5"/>
    <w:rsid w:val="00E60F27"/>
    <w:rsid w:val="00E622DE"/>
    <w:rsid w:val="00E62CEB"/>
    <w:rsid w:val="00E63E4A"/>
    <w:rsid w:val="00E64D93"/>
    <w:rsid w:val="00E65A07"/>
    <w:rsid w:val="00E65EDB"/>
    <w:rsid w:val="00E66927"/>
    <w:rsid w:val="00E677B8"/>
    <w:rsid w:val="00E678B1"/>
    <w:rsid w:val="00E67D1D"/>
    <w:rsid w:val="00E67FA1"/>
    <w:rsid w:val="00E712B1"/>
    <w:rsid w:val="00E71855"/>
    <w:rsid w:val="00E730EA"/>
    <w:rsid w:val="00E7387D"/>
    <w:rsid w:val="00E73D53"/>
    <w:rsid w:val="00E74694"/>
    <w:rsid w:val="00E75111"/>
    <w:rsid w:val="00E751E9"/>
    <w:rsid w:val="00E764BF"/>
    <w:rsid w:val="00E77296"/>
    <w:rsid w:val="00E77347"/>
    <w:rsid w:val="00E77AE6"/>
    <w:rsid w:val="00E80DD7"/>
    <w:rsid w:val="00E81B72"/>
    <w:rsid w:val="00E83866"/>
    <w:rsid w:val="00E83A81"/>
    <w:rsid w:val="00E92049"/>
    <w:rsid w:val="00E93763"/>
    <w:rsid w:val="00E944CF"/>
    <w:rsid w:val="00E95D47"/>
    <w:rsid w:val="00E96C4C"/>
    <w:rsid w:val="00E970F1"/>
    <w:rsid w:val="00EA11A6"/>
    <w:rsid w:val="00EA1319"/>
    <w:rsid w:val="00EA2AAE"/>
    <w:rsid w:val="00EA2EC0"/>
    <w:rsid w:val="00EA427A"/>
    <w:rsid w:val="00EA45EB"/>
    <w:rsid w:val="00EA4C55"/>
    <w:rsid w:val="00EA4EFB"/>
    <w:rsid w:val="00EA5E9B"/>
    <w:rsid w:val="00EA723B"/>
    <w:rsid w:val="00EB0B78"/>
    <w:rsid w:val="00EB2188"/>
    <w:rsid w:val="00EB2584"/>
    <w:rsid w:val="00EB6350"/>
    <w:rsid w:val="00EB687A"/>
    <w:rsid w:val="00EC2F62"/>
    <w:rsid w:val="00EC350F"/>
    <w:rsid w:val="00EC5CCD"/>
    <w:rsid w:val="00EC62EB"/>
    <w:rsid w:val="00EC6366"/>
    <w:rsid w:val="00EC6E0D"/>
    <w:rsid w:val="00EC6E9F"/>
    <w:rsid w:val="00ED2458"/>
    <w:rsid w:val="00ED44F0"/>
    <w:rsid w:val="00ED4B33"/>
    <w:rsid w:val="00ED56C1"/>
    <w:rsid w:val="00ED6DDB"/>
    <w:rsid w:val="00ED7BC2"/>
    <w:rsid w:val="00ED7DD6"/>
    <w:rsid w:val="00EE0510"/>
    <w:rsid w:val="00EE060B"/>
    <w:rsid w:val="00EE15A1"/>
    <w:rsid w:val="00EE1628"/>
    <w:rsid w:val="00EE213F"/>
    <w:rsid w:val="00EE2A7C"/>
    <w:rsid w:val="00EE2C42"/>
    <w:rsid w:val="00EE341B"/>
    <w:rsid w:val="00EE3AEC"/>
    <w:rsid w:val="00EE3B8B"/>
    <w:rsid w:val="00EE4453"/>
    <w:rsid w:val="00EE5D75"/>
    <w:rsid w:val="00EE5FCE"/>
    <w:rsid w:val="00EE6BBD"/>
    <w:rsid w:val="00EE6E1E"/>
    <w:rsid w:val="00EE705F"/>
    <w:rsid w:val="00EE7D49"/>
    <w:rsid w:val="00EF12EC"/>
    <w:rsid w:val="00EF1462"/>
    <w:rsid w:val="00EF1C0A"/>
    <w:rsid w:val="00EF29E1"/>
    <w:rsid w:val="00EF364C"/>
    <w:rsid w:val="00EF54FD"/>
    <w:rsid w:val="00F023FC"/>
    <w:rsid w:val="00F052CD"/>
    <w:rsid w:val="00F05A17"/>
    <w:rsid w:val="00F100A4"/>
    <w:rsid w:val="00F1021D"/>
    <w:rsid w:val="00F13112"/>
    <w:rsid w:val="00F1478E"/>
    <w:rsid w:val="00F16FE6"/>
    <w:rsid w:val="00F20CFF"/>
    <w:rsid w:val="00F238BD"/>
    <w:rsid w:val="00F24992"/>
    <w:rsid w:val="00F25A25"/>
    <w:rsid w:val="00F32C57"/>
    <w:rsid w:val="00F32F2F"/>
    <w:rsid w:val="00F33F3F"/>
    <w:rsid w:val="00F35BDD"/>
    <w:rsid w:val="00F363DD"/>
    <w:rsid w:val="00F36CD8"/>
    <w:rsid w:val="00F36FA3"/>
    <w:rsid w:val="00F372F2"/>
    <w:rsid w:val="00F40089"/>
    <w:rsid w:val="00F403FD"/>
    <w:rsid w:val="00F40EAD"/>
    <w:rsid w:val="00F41E72"/>
    <w:rsid w:val="00F42FF4"/>
    <w:rsid w:val="00F44418"/>
    <w:rsid w:val="00F45391"/>
    <w:rsid w:val="00F45BDF"/>
    <w:rsid w:val="00F50300"/>
    <w:rsid w:val="00F52093"/>
    <w:rsid w:val="00F520BF"/>
    <w:rsid w:val="00F56E39"/>
    <w:rsid w:val="00F614F1"/>
    <w:rsid w:val="00F623E9"/>
    <w:rsid w:val="00F63951"/>
    <w:rsid w:val="00F63C86"/>
    <w:rsid w:val="00F64950"/>
    <w:rsid w:val="00F71383"/>
    <w:rsid w:val="00F7338C"/>
    <w:rsid w:val="00F74139"/>
    <w:rsid w:val="00F74AAE"/>
    <w:rsid w:val="00F75703"/>
    <w:rsid w:val="00F766BE"/>
    <w:rsid w:val="00F77EB9"/>
    <w:rsid w:val="00F80635"/>
    <w:rsid w:val="00F815D1"/>
    <w:rsid w:val="00F81880"/>
    <w:rsid w:val="00F81E7E"/>
    <w:rsid w:val="00F81F0F"/>
    <w:rsid w:val="00F825F4"/>
    <w:rsid w:val="00F832EC"/>
    <w:rsid w:val="00F91A7F"/>
    <w:rsid w:val="00F91D2F"/>
    <w:rsid w:val="00F91F70"/>
    <w:rsid w:val="00F92AA1"/>
    <w:rsid w:val="00F932DE"/>
    <w:rsid w:val="00F949AD"/>
    <w:rsid w:val="00F95337"/>
    <w:rsid w:val="00F963DD"/>
    <w:rsid w:val="00F9641A"/>
    <w:rsid w:val="00F97004"/>
    <w:rsid w:val="00FA024C"/>
    <w:rsid w:val="00FA162A"/>
    <w:rsid w:val="00FA1CE4"/>
    <w:rsid w:val="00FA2045"/>
    <w:rsid w:val="00FA6666"/>
    <w:rsid w:val="00FA6D30"/>
    <w:rsid w:val="00FA7667"/>
    <w:rsid w:val="00FA7A66"/>
    <w:rsid w:val="00FB02B8"/>
    <w:rsid w:val="00FB1AA9"/>
    <w:rsid w:val="00FB4B5A"/>
    <w:rsid w:val="00FB5963"/>
    <w:rsid w:val="00FB5DAA"/>
    <w:rsid w:val="00FC04B9"/>
    <w:rsid w:val="00FC0E87"/>
    <w:rsid w:val="00FC161A"/>
    <w:rsid w:val="00FC16E9"/>
    <w:rsid w:val="00FC219F"/>
    <w:rsid w:val="00FC23D5"/>
    <w:rsid w:val="00FC4C1A"/>
    <w:rsid w:val="00FC6468"/>
    <w:rsid w:val="00FC6D49"/>
    <w:rsid w:val="00FC7366"/>
    <w:rsid w:val="00FD0AC6"/>
    <w:rsid w:val="00FD1ACC"/>
    <w:rsid w:val="00FD221D"/>
    <w:rsid w:val="00FD27FB"/>
    <w:rsid w:val="00FD4922"/>
    <w:rsid w:val="00FD4C88"/>
    <w:rsid w:val="00FD54D0"/>
    <w:rsid w:val="00FD5712"/>
    <w:rsid w:val="00FD585A"/>
    <w:rsid w:val="00FD5C52"/>
    <w:rsid w:val="00FD6461"/>
    <w:rsid w:val="00FD668B"/>
    <w:rsid w:val="00FD6698"/>
    <w:rsid w:val="00FE0281"/>
    <w:rsid w:val="00FE0802"/>
    <w:rsid w:val="00FE636C"/>
    <w:rsid w:val="00FE7083"/>
    <w:rsid w:val="00FE70EB"/>
    <w:rsid w:val="00FE7254"/>
    <w:rsid w:val="00FE7F3E"/>
    <w:rsid w:val="00FF019F"/>
    <w:rsid w:val="00FF03EE"/>
    <w:rsid w:val="00FF1772"/>
    <w:rsid w:val="00FF1B2A"/>
    <w:rsid w:val="00FF1DBF"/>
    <w:rsid w:val="00FF2AF9"/>
    <w:rsid w:val="00FF2C7A"/>
    <w:rsid w:val="00FF3041"/>
    <w:rsid w:val="00FF30DE"/>
    <w:rsid w:val="00FF644B"/>
    <w:rsid w:val="00FF78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74A87EE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customStyle="1" w:styleId="1">
    <w:name w:val="未解決のメンション1"/>
    <w:basedOn w:val="DefaultParagraphFont"/>
    <w:uiPriority w:val="99"/>
    <w:semiHidden/>
    <w:unhideWhenUsed/>
    <w:rsid w:val="00A105ED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0"/>
    <w:rsid w:val="00C8485F"/>
    <w:pPr>
      <w:jc w:val="center"/>
    </w:pPr>
    <w:rPr>
      <w:noProof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C8485F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C8485F"/>
    <w:pPr>
      <w:jc w:val="left"/>
    </w:pPr>
    <w:rPr>
      <w:noProof/>
    </w:rPr>
  </w:style>
  <w:style w:type="character" w:customStyle="1" w:styleId="EndNoteBibliography0">
    <w:name w:val="EndNote Bibliography (文字)"/>
    <w:basedOn w:val="DefaultParagraphFont"/>
    <w:link w:val="EndNoteBibliography"/>
    <w:rsid w:val="00C8485F"/>
    <w:rPr>
      <w:rFonts w:ascii="Calibri" w:hAnsi="Calibri" w:cs="Calibri"/>
      <w:noProof/>
      <w:color w:val="000000"/>
      <w:sz w:val="24"/>
      <w:szCs w:val="24"/>
    </w:rPr>
  </w:style>
  <w:style w:type="character" w:customStyle="1" w:styleId="2">
    <w:name w:val="未解決のメンション2"/>
    <w:basedOn w:val="DefaultParagraphFont"/>
    <w:uiPriority w:val="99"/>
    <w:semiHidden/>
    <w:unhideWhenUsed/>
    <w:rsid w:val="008E6DAA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0E6A29"/>
  </w:style>
  <w:style w:type="character" w:styleId="UnresolvedMention">
    <w:name w:val="Unresolved Mention"/>
    <w:basedOn w:val="DefaultParagraphFont"/>
    <w:uiPriority w:val="99"/>
    <w:semiHidden/>
    <w:unhideWhenUsed/>
    <w:rsid w:val="00C4749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415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1866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302B136-83D8-4C8A-8268-25A7A08178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9</Pages>
  <Words>9842</Words>
  <Characters>56105</Characters>
  <Application>Microsoft Office Word</Application>
  <DocSecurity>0</DocSecurity>
  <Lines>467</Lines>
  <Paragraphs>13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Manager/>
  <Company/>
  <LinksUpToDate>false</LinksUpToDate>
  <CharactersWithSpaces>6581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9-03-06T20:33:00Z</cp:lastPrinted>
  <dcterms:created xsi:type="dcterms:W3CDTF">2019-05-08T13:18:00Z</dcterms:created>
  <dcterms:modified xsi:type="dcterms:W3CDTF">2019-05-08T13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